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25143" w:rsidRPr="00615D7B" w:rsidRDefault="00825143" w:rsidP="00825143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bookmarkStart w:id="0" w:name="OLE_LINK4"/>
      <w:bookmarkStart w:id="1" w:name="OLE_LINK13"/>
      <w:bookmarkStart w:id="2" w:name="_Hlk503800965"/>
      <w:bookmarkStart w:id="3" w:name="_Hlk503782230"/>
      <w:r w:rsidRPr="00615D7B">
        <w:rPr>
          <w:rFonts w:ascii="Times New Roman" w:hAnsi="Times New Roman" w:cs="Times New Roman"/>
          <w:b/>
          <w:sz w:val="24"/>
          <w:szCs w:val="24"/>
        </w:rPr>
        <w:t xml:space="preserve">The status of herbicide resistance </w:t>
      </w:r>
      <w:bookmarkEnd w:id="0"/>
      <w:bookmarkEnd w:id="1"/>
      <w:r w:rsidRPr="00615D7B">
        <w:rPr>
          <w:rFonts w:ascii="Times New Roman" w:hAnsi="Times New Roman" w:cs="Times New Roman"/>
          <w:b/>
          <w:sz w:val="24"/>
          <w:szCs w:val="24"/>
        </w:rPr>
        <w:t>in Ch</w:t>
      </w:r>
      <w:bookmarkEnd w:id="2"/>
      <w:r w:rsidRPr="00615D7B">
        <w:rPr>
          <w:rFonts w:ascii="Times New Roman" w:hAnsi="Times New Roman" w:cs="Times New Roman"/>
          <w:b/>
          <w:sz w:val="24"/>
          <w:szCs w:val="24"/>
        </w:rPr>
        <w:t xml:space="preserve">ina: a </w:t>
      </w:r>
      <w:bookmarkStart w:id="4" w:name="OLE_LINK2"/>
      <w:r w:rsidRPr="00615D7B">
        <w:rPr>
          <w:rFonts w:ascii="Times New Roman" w:hAnsi="Times New Roman" w:cs="Times New Roman"/>
          <w:b/>
          <w:sz w:val="24"/>
          <w:szCs w:val="24"/>
        </w:rPr>
        <w:t>quantitative</w:t>
      </w:r>
      <w:bookmarkEnd w:id="4"/>
      <w:r w:rsidRPr="00615D7B">
        <w:rPr>
          <w:rFonts w:ascii="Times New Roman" w:hAnsi="Times New Roman" w:cs="Times New Roman"/>
          <w:b/>
          <w:sz w:val="24"/>
          <w:szCs w:val="24"/>
        </w:rPr>
        <w:t xml:space="preserve"> review</w:t>
      </w:r>
    </w:p>
    <w:p w:rsidR="00825143" w:rsidRPr="00615D7B" w:rsidRDefault="00825143" w:rsidP="00825143">
      <w:pPr>
        <w:spacing w:line="480" w:lineRule="auto"/>
        <w:jc w:val="left"/>
        <w:rPr>
          <w:rFonts w:ascii="Times New Roman" w:eastAsia="Zurich BT" w:hAnsi="Times New Roman" w:cs="Times New Roman"/>
          <w:sz w:val="24"/>
          <w:szCs w:val="24"/>
        </w:rPr>
      </w:pPr>
      <w:r w:rsidRPr="00615D7B">
        <w:rPr>
          <w:rFonts w:ascii="Times New Roman" w:hAnsi="Times New Roman" w:cs="Times New Roman"/>
          <w:iCs/>
          <w:kern w:val="0"/>
          <w:sz w:val="24"/>
          <w:szCs w:val="24"/>
        </w:rPr>
        <w:t>Xiangying Liu, Shihai Xiang</w:t>
      </w:r>
      <w:r w:rsidRPr="00615D7B">
        <w:rPr>
          <w:rFonts w:ascii="Times New Roman" w:hAnsi="Times New Roman" w:cs="Times New Roman"/>
          <w:kern w:val="0"/>
          <w:sz w:val="24"/>
          <w:szCs w:val="24"/>
        </w:rPr>
        <w:t>,</w:t>
      </w:r>
      <w:r w:rsidRPr="00615D7B">
        <w:rPr>
          <w:rFonts w:ascii="Times New Roman" w:hAnsi="Times New Roman" w:cs="Times New Roman"/>
          <w:iCs/>
          <w:kern w:val="0"/>
          <w:sz w:val="24"/>
          <w:szCs w:val="24"/>
        </w:rPr>
        <w:t xml:space="preserve"> Tao Zong, Guolan Ma, </w:t>
      </w:r>
      <w:r w:rsidRPr="00615D7B">
        <w:rPr>
          <w:rFonts w:ascii="Times New Roman" w:hAnsi="Times New Roman" w:cs="Times New Roman"/>
          <w:kern w:val="0"/>
          <w:sz w:val="24"/>
          <w:szCs w:val="24"/>
        </w:rPr>
        <w:t>Lamei Wu, Kailin Liu,</w:t>
      </w:r>
      <w:r w:rsidRPr="00615D7B">
        <w:rPr>
          <w:rFonts w:ascii="Times New Roman" w:hAnsi="Times New Roman" w:cs="Times New Roman"/>
          <w:iCs/>
          <w:kern w:val="0"/>
          <w:sz w:val="24"/>
          <w:szCs w:val="24"/>
        </w:rPr>
        <w:t xml:space="preserve"> </w:t>
      </w:r>
      <w:r w:rsidRPr="00615D7B">
        <w:rPr>
          <w:rFonts w:ascii="Times New Roman" w:eastAsia="Zurich BT" w:hAnsi="Times New Roman" w:cs="Times New Roman"/>
          <w:sz w:val="24"/>
          <w:szCs w:val="24"/>
        </w:rPr>
        <w:t>Xuguo Zhou*,</w:t>
      </w:r>
      <w:r w:rsidRPr="00615D7B">
        <w:rPr>
          <w:rFonts w:ascii="Times New Roman" w:hAnsi="Times New Roman" w:cs="Times New Roman"/>
          <w:iCs/>
          <w:kern w:val="0"/>
          <w:sz w:val="24"/>
          <w:szCs w:val="24"/>
        </w:rPr>
        <w:t xml:space="preserve"> Lianyang Bai</w:t>
      </w:r>
      <w:r w:rsidRPr="00615D7B">
        <w:rPr>
          <w:rFonts w:ascii="Times New Roman" w:eastAsia="Zurich BT" w:hAnsi="Times New Roman" w:cs="Times New Roman"/>
          <w:sz w:val="24"/>
          <w:szCs w:val="24"/>
        </w:rPr>
        <w:t>*</w:t>
      </w:r>
    </w:p>
    <w:p w:rsidR="00694837" w:rsidRPr="00B157A7" w:rsidRDefault="00694837" w:rsidP="0066014C">
      <w:pPr>
        <w:spacing w:line="480" w:lineRule="auto"/>
        <w:jc w:val="left"/>
        <w:rPr>
          <w:rFonts w:ascii="Times New Roman" w:eastAsia="宋体" w:hAnsi="Times New Roman" w:cs="Times New Roman"/>
          <w:b/>
          <w:sz w:val="24"/>
          <w:szCs w:val="24"/>
        </w:rPr>
      </w:pPr>
    </w:p>
    <w:bookmarkEnd w:id="3"/>
    <w:p w:rsidR="00FE64F2" w:rsidRPr="00B157A7" w:rsidRDefault="00EC62E2" w:rsidP="0066014C">
      <w:pPr>
        <w:autoSpaceDE w:val="0"/>
        <w:autoSpaceDN w:val="0"/>
        <w:adjustRightInd w:val="0"/>
        <w:spacing w:line="48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>Supplementary Materials</w:t>
      </w:r>
    </w:p>
    <w:p w:rsidR="007F1219" w:rsidRPr="00B157A7" w:rsidRDefault="007F1219" w:rsidP="00186ED5">
      <w:pPr>
        <w:pStyle w:val="EndNoteBibliography0"/>
        <w:rPr>
          <w:rFonts w:eastAsia="宋体"/>
          <w:noProof w:val="0"/>
          <w:sz w:val="24"/>
          <w:szCs w:val="24"/>
        </w:rPr>
      </w:pPr>
    </w:p>
    <w:p w:rsidR="00D47842" w:rsidRPr="00B157A7" w:rsidRDefault="00DB5A05" w:rsidP="000D02DA">
      <w:pPr>
        <w:autoSpaceDE w:val="0"/>
        <w:autoSpaceDN w:val="0"/>
        <w:adjustRightInd w:val="0"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Table </w:t>
      </w:r>
      <w:r w:rsidR="00725483"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="00A47274"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>1</w:t>
      </w:r>
      <w:r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Resistant</w:t>
      </w:r>
      <w:r w:rsidR="00A47274"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weeds in Chinese rice fields</w:t>
      </w:r>
    </w:p>
    <w:tbl>
      <w:tblPr>
        <w:tblW w:w="4578" w:type="pct"/>
        <w:tblBorders>
          <w:top w:val="single" w:sz="12" w:space="0" w:color="000000"/>
          <w:bottom w:val="single" w:sz="12" w:space="0" w:color="000000"/>
          <w:insideH w:val="single" w:sz="4" w:space="0" w:color="000000"/>
        </w:tblBorders>
        <w:tblLook w:val="04A0" w:firstRow="1" w:lastRow="0" w:firstColumn="1" w:lastColumn="0" w:noHBand="0" w:noVBand="1"/>
      </w:tblPr>
      <w:tblGrid>
        <w:gridCol w:w="488"/>
        <w:gridCol w:w="1591"/>
        <w:gridCol w:w="5209"/>
        <w:gridCol w:w="2051"/>
        <w:gridCol w:w="1887"/>
        <w:gridCol w:w="1752"/>
      </w:tblGrid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601C56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#</w:t>
            </w: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Weed species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982BDD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  <w:t>HRAC* classification (herbicide)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Reference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C</w:t>
            </w: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ross-resistance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4763B5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Mutiple res</w:t>
            </w: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 xml:space="preserve">istance </w:t>
            </w: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FD2C1B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hyperlink r:id="rId8" w:history="1">
              <w:bookmarkStart w:id="5" w:name="OLE_LINK19"/>
              <w:r w:rsidR="00801F5A" w:rsidRPr="00B157A7">
                <w:rPr>
                  <w:rFonts w:ascii="Times New Roman" w:eastAsia="宋体" w:hAnsi="Times New Roman" w:cs="Times New Roman"/>
                  <w:i/>
                  <w:sz w:val="24"/>
                  <w:szCs w:val="24"/>
                </w:rPr>
                <w:t xml:space="preserve">Echinochloa </w:t>
              </w:r>
              <w:r w:rsidR="00801F5A" w:rsidRPr="00B74879">
                <w:rPr>
                  <w:rFonts w:ascii="Times New Roman" w:eastAsia="宋体" w:hAnsi="Times New Roman" w:cs="Times New Roman"/>
                  <w:i/>
                  <w:sz w:val="24"/>
                  <w:szCs w:val="24"/>
                  <w:highlight w:val="yellow"/>
                </w:rPr>
                <w:t>crus</w:t>
              </w:r>
              <w:r w:rsidR="00B74879" w:rsidRPr="00B74879">
                <w:rPr>
                  <w:rFonts w:ascii="Times New Roman" w:eastAsia="宋体" w:hAnsi="Times New Roman" w:cs="Times New Roman"/>
                  <w:i/>
                  <w:sz w:val="24"/>
                  <w:szCs w:val="24"/>
                  <w:highlight w:val="yellow"/>
                </w:rPr>
                <w:t>-</w:t>
              </w:r>
              <w:r w:rsidR="00801F5A" w:rsidRPr="00B74879">
                <w:rPr>
                  <w:rFonts w:ascii="Times New Roman" w:eastAsia="宋体" w:hAnsi="Times New Roman" w:cs="Times New Roman"/>
                  <w:i/>
                  <w:sz w:val="24"/>
                  <w:szCs w:val="24"/>
                  <w:highlight w:val="yellow"/>
                </w:rPr>
                <w:t>galli</w:t>
              </w:r>
              <w:bookmarkEnd w:id="5"/>
              <w:r w:rsidR="00801F5A" w:rsidRPr="00B157A7">
                <w:rPr>
                  <w:rFonts w:ascii="Times New Roman" w:eastAsia="宋体" w:hAnsi="Times New Roman" w:cs="Times New Roman"/>
                  <w:i/>
                  <w:sz w:val="24"/>
                  <w:szCs w:val="24"/>
                </w:rPr>
                <w:t xml:space="preserve"> </w:t>
              </w:r>
            </w:hyperlink>
            <w:r w:rsidR="00801F5A"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Long chain fatty acid inhibitors (butachlor, pretilachlor);</w:t>
            </w:r>
          </w:p>
          <w:p w:rsidR="00801F5A" w:rsidRPr="00B157A7" w:rsidRDefault="00801F5A" w:rsidP="000D02DA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Lipid inhibitors (thiobencarb, molinate);</w:t>
            </w:r>
          </w:p>
          <w:p w:rsidR="00801F5A" w:rsidRPr="00B157A7" w:rsidRDefault="00801F5A" w:rsidP="000D02DA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Synthetic auxins (quinclorac)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LS inhibitors (penoxsulam,pyribenzoxim,pyrazosulfuron-ethyl, bispyribac-sodium); </w:t>
            </w:r>
          </w:p>
          <w:p w:rsidR="00801F5A" w:rsidRPr="00B157A7" w:rsidRDefault="00801F5A" w:rsidP="000D02DA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CCase inhibitors (fenoxaprop-P-ethyl, metamifop, cyhalofop-butyl); 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PO inhibitors (oxadiazon, oxyfluorfen);</w:t>
            </w:r>
          </w:p>
          <w:p w:rsidR="00801F5A" w:rsidRPr="00B157A7" w:rsidRDefault="00801F5A" w:rsidP="000D02DA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Microtubule inhibitors (pendimethalin)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Chen&lt;/Author&gt;&lt;Year&gt;2016&lt;/Year&gt;&lt;RecNum&gt;239&lt;/RecNum&gt;&lt;DisplayText&gt;(Chen et al., 2016)&lt;/DisplayText&gt;&lt;record&gt;&lt;rec-number&gt;239&lt;/rec-number&gt;&lt;foreign-keys&gt;&lt;key app="EN" db-id="fdwdtp2abxr2tgep9fbxxpz3fv55txattzfe" timestamp="0"&gt;239&lt;/key&gt;&lt;/foreign-keys&gt;&lt;ref-type name="Journal Article"&gt;17&lt;/ref-type&gt;&lt;contributors&gt;&lt;authors&gt;&lt;author&gt;Chen, G. Q.&lt;/author&gt;&lt;author&gt;Wang, Q.&lt;/author&gt;&lt;author&gt;Yao, Z. W.&lt;/author&gt;&lt;author&gt;Zhu, L. F.&lt;/author&gt;&lt;author&gt;Dong, L. Y.&lt;/author&gt;&lt;/authors&gt;&lt;/contributors&gt;&lt;titles&gt;&lt;title&gt;Penoxsulam-resistant barnyardgrass (Echinochloa crus-galli) in rice fields in China&lt;/title&gt;&lt;secondary-title&gt;Weed Biology and Management&lt;/secondary-title&gt;&lt;/titles&gt;&lt;periodical&gt;&lt;full-title&gt;Weed Biology and Management&lt;/full-title&gt;&lt;/periodical&gt;&lt;pages&gt;16-23&lt;/pages&gt;&lt;volume&gt;16&lt;/volume&gt;&lt;number&gt;1&lt;/number&gt;&lt;dates&gt;&lt;year&gt;2016&lt;/year&gt;&lt;pub-dates&gt;&lt;date&gt;Mar&lt;/date&gt;&lt;/pub-dates&gt;&lt;/dates&gt;&lt;isbn&gt;1444-6162&lt;/isbn&gt;&lt;accession-num&gt;WOS:000373609200002&lt;/accession-num&gt;&lt;urls&gt;&lt;related-urls&gt;&lt;url&gt;&amp;lt;Go to ISI&amp;gt;://WOS:000373609200002&lt;/url&gt;&lt;/related-urls&gt;&lt;/urls&gt;&lt;electronic-resource-num&gt;10.1111/wbm.12086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6" w:tooltip="Chen, 2016 #239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Chen et al.,2016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苏少泉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01</w:t>
            </w:r>
          </w:p>
        </w:tc>
        <w:tc>
          <w:tcPr>
            <w:tcW w:w="727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675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6" w:name="OLE_LINK89"/>
            <w:bookmarkStart w:id="7" w:name="OLE_LINK91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Echinochlo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glabrescens</w:t>
            </w:r>
            <w:bookmarkEnd w:id="6"/>
            <w:bookmarkEnd w:id="7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Long chain fatty acid inhibitors (butachlor)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PO inhibitors (oxadiazon)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noProof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noProof/>
                <w:sz w:val="24"/>
                <w:szCs w:val="24"/>
              </w:rPr>
              <w:t>王琼</w:t>
            </w:r>
            <w:r w:rsidRPr="00B157A7">
              <w:rPr>
                <w:rFonts w:ascii="Times New Roman" w:eastAsia="宋体" w:hAnsi="Times New Roman" w:cs="Times New Roman"/>
                <w:noProof/>
                <w:sz w:val="24"/>
                <w:szCs w:val="24"/>
              </w:rPr>
              <w:t>et al,2015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noProof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244AE5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E</w:t>
            </w:r>
            <w:r w:rsidR="00244AE5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.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74879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crus</w:t>
            </w:r>
            <w:r w:rsidR="00B74879" w:rsidRPr="00B74879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-</w:t>
            </w:r>
            <w:r w:rsidRPr="00B74879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galli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 xml:space="preserve"> var. mitis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Long chain fatty acid inhibitors (butachlor)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Synthetic auxins (qu iclorac)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PO inhibitors (oxadiazon)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noProof/>
                <w:sz w:val="24"/>
                <w:szCs w:val="24"/>
              </w:rPr>
              <w:t>王琼</w:t>
            </w:r>
            <w:r w:rsidRPr="00B157A7">
              <w:rPr>
                <w:rFonts w:ascii="Times New Roman" w:eastAsia="宋体" w:hAnsi="Times New Roman" w:cs="Times New Roman"/>
                <w:noProof/>
                <w:sz w:val="24"/>
                <w:szCs w:val="24"/>
              </w:rPr>
              <w:t>et al,2015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noProof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FD2C1B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hyperlink r:id="rId9" w:tgtFrame="_blank" w:history="1">
              <w:bookmarkStart w:id="8" w:name="OLE_LINK95"/>
              <w:r w:rsidR="00801F5A" w:rsidRPr="00B157A7">
                <w:rPr>
                  <w:rFonts w:ascii="Times New Roman" w:eastAsia="宋体" w:hAnsi="Times New Roman" w:cs="Times New Roman"/>
                  <w:bCs/>
                  <w:i/>
                  <w:sz w:val="24"/>
                  <w:szCs w:val="24"/>
                </w:rPr>
                <w:t>Echinochloa oryzoides</w:t>
              </w:r>
              <w:bookmarkEnd w:id="8"/>
            </w:hyperlink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penoxsulam and bensulfuron-methy) 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lastRenderedPageBreak/>
              <w:t>Long chain fatty acid inhibitors (butachlor) 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Synthetic auxins (qauinclorac);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lastRenderedPageBreak/>
              <w:t>李俭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,2015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冯雷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8</w:t>
            </w:r>
          </w:p>
        </w:tc>
        <w:tc>
          <w:tcPr>
            <w:tcW w:w="727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244AE5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74879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E</w:t>
            </w:r>
            <w:r w:rsidR="00244AE5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.</w:t>
            </w:r>
            <w:r w:rsidRPr="00B74879">
              <w:rPr>
                <w:rFonts w:ascii="Times New Roman" w:eastAsia="宋体" w:hAnsi="Times New Roman" w:cs="Times New Roman"/>
                <w:i/>
                <w:sz w:val="24"/>
                <w:szCs w:val="24"/>
                <w:highlight w:val="yellow"/>
              </w:rPr>
              <w:t xml:space="preserve"> </w:t>
            </w:r>
            <w:r w:rsidRPr="00B74879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crus</w:t>
            </w:r>
            <w:r w:rsidR="00B74879" w:rsidRPr="00B74879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-</w:t>
            </w:r>
            <w:r w:rsidRPr="00B74879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galli</w:t>
            </w:r>
            <w:r w:rsidRPr="00B74879">
              <w:rPr>
                <w:rFonts w:ascii="Times New Roman" w:eastAsia="宋体" w:hAnsi="Times New Roman" w:cs="Times New Roman"/>
                <w:i/>
                <w:sz w:val="24"/>
                <w:szCs w:val="24"/>
                <w:highlight w:val="yellow"/>
              </w:rPr>
              <w:t xml:space="preserve"> var. </w:t>
            </w:r>
            <w:r w:rsidRPr="00B74879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zelayensi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Synthetic auxins (quinclorac)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Long chain fatty acid inhibitors (butachlor)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徐江艳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3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余艳芳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3</w:t>
            </w:r>
          </w:p>
        </w:tc>
        <w:tc>
          <w:tcPr>
            <w:tcW w:w="727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FD2C1B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hyperlink r:id="rId10" w:history="1">
              <w:r w:rsidR="00801F5A" w:rsidRPr="00B157A7">
                <w:rPr>
                  <w:rFonts w:ascii="Times New Roman" w:eastAsia="宋体" w:hAnsi="Times New Roman" w:cs="Times New Roman"/>
                  <w:bCs/>
                  <w:i/>
                  <w:sz w:val="24"/>
                  <w:szCs w:val="24"/>
                </w:rPr>
                <w:t>Echinochloa</w:t>
              </w:r>
              <w:r w:rsidR="00801F5A" w:rsidRPr="00B157A7">
                <w:rPr>
                  <w:rFonts w:ascii="Times New Roman" w:eastAsia="宋体" w:hAnsi="Times New Roman" w:cs="Times New Roman"/>
                  <w:i/>
                  <w:sz w:val="24"/>
                  <w:szCs w:val="24"/>
                </w:rPr>
                <w:t xml:space="preserve"> </w:t>
              </w:r>
              <w:r w:rsidR="00801F5A" w:rsidRPr="00B157A7">
                <w:rPr>
                  <w:rFonts w:ascii="Times New Roman" w:eastAsia="宋体" w:hAnsi="Times New Roman" w:cs="Times New Roman"/>
                  <w:bCs/>
                  <w:i/>
                  <w:sz w:val="24"/>
                  <w:szCs w:val="24"/>
                </w:rPr>
                <w:t>caudata</w:t>
              </w:r>
              <w:r w:rsidR="00801F5A" w:rsidRPr="00B157A7">
                <w:rPr>
                  <w:rFonts w:ascii="Times New Roman" w:eastAsia="宋体" w:hAnsi="Times New Roman" w:cs="Times New Roman"/>
                  <w:i/>
                  <w:sz w:val="24"/>
                  <w:szCs w:val="24"/>
                </w:rPr>
                <w:t xml:space="preserve"> </w:t>
              </w:r>
            </w:hyperlink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Synthetic auxins (quinclorac)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蒋爱丽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05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Echinochloa colonum 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Long chain fatty acid inhibitors (butachlor)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Synthetic auxins (quinclorac</w:t>
            </w:r>
            <w:bookmarkStart w:id="9" w:name="OLE_LINK8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)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 (cyhalofop-butyl</w:t>
            </w:r>
            <w:bookmarkEnd w:id="9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)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余艳芳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3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10" w:name="OLE_LINK98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Leptochlo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chinensis</w:t>
            </w:r>
            <w:bookmarkEnd w:id="10"/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CCase inhibitors (cyhalofop-butyl, </w:t>
            </w:r>
            <w:bookmarkStart w:id="11" w:name="OLE_LINK99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fenoxaprop-P-ethyl</w:t>
            </w:r>
            <w:bookmarkEnd w:id="11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Yu&lt;/Author&gt;&lt;Year&gt;2017&lt;/Year&gt;&lt;RecNum&gt;435&lt;/RecNum&gt;&lt;DisplayText&gt;(Yu et al., 2017)&lt;/DisplayText&gt;&lt;record&gt;&lt;rec-number&gt;435&lt;/rec-number&gt;&lt;foreign-keys&gt;&lt;key app="EN" db-id="fdwdtp2abxr2tgep9fbxxpz3fv55txattzfe" timestamp="0"&gt;435&lt;/key&gt;&lt;/foreign-keys&gt;&lt;ref-type name="Journal Article"&gt;17&lt;/ref-type&gt;&lt;contributors&gt;&lt;authors&gt;&lt;author&gt;Yu, J. X.&lt;/author&gt;&lt;author&gt;Gao, H. T.&lt;/author&gt;&lt;author&gt;Pan, L.&lt;/author&gt;&lt;author&gt;Yao, Z. W.&lt;/author&gt;&lt;author&gt;Dong, L. Y.&lt;/author&gt;&lt;/authors&gt;&lt;/contributors&gt;&lt;titles&gt;&lt;title&gt;Mechanism of resistance to cyhalofop-butyl in Chinese sprangletop (Leptochloa chinensis (L.) Nees)&lt;/title&gt;&lt;secondary-title&gt;Pesticide Biochemistry and Physiology&lt;/secondary-title&gt;&lt;/titles&gt;&lt;periodical&gt;&lt;full-title&gt;Pesticide Biochemistry and Physiology&lt;/full-title&gt;&lt;/periodical&gt;&lt;pages&gt;306-311&lt;/pages&gt;&lt;volume&gt;143&lt;/volume&gt;&lt;dates&gt;&lt;year&gt;2017&lt;/year&gt;&lt;pub-dates&gt;&lt;date&gt;Nov&lt;/date&gt;&lt;/pub-dates&gt;&lt;/dates&gt;&lt;isbn&gt;0048-3575&lt;/isbn&gt;&lt;accession-num&gt;WOS:000417887700041&lt;/accession-num&gt;&lt;urls&gt;&lt;related-urls&gt;&lt;url&gt;&amp;lt;Go to ISI&amp;gt;://WOS:000417887700041&lt;/url&gt;&lt;/related-urls&gt;&lt;/urls&gt;&lt;electronic-resource-num&gt;10.1016/j.pestbp.2016.11.001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44" w:tooltip="Yu, 2017 #435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Yu et al.,2017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陈轶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4</w:t>
            </w:r>
          </w:p>
        </w:tc>
        <w:tc>
          <w:tcPr>
            <w:tcW w:w="727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Leersi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hexandra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penoxsulam,bensulfuron-methy)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Synthetic auxins (qauinclorac)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 (cyhalofop-butyl)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李俭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5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单国侠，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2015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杨德亮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4</w:t>
            </w:r>
          </w:p>
        </w:tc>
        <w:tc>
          <w:tcPr>
            <w:tcW w:w="727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12" w:name="OLE_LINK42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Sagittaria trifolia</w:t>
            </w:r>
            <w:bookmarkEnd w:id="12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var. sinensis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LS inhibitors (bensulfuron-methyl,pyrazosulfuron-ethyl, penoxsulam); 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Long chain fatty acid inhibitors (butachlor)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PO inhibitors (oxadiazon)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吴明根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07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单国侠，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2015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徐凤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3</w:t>
            </w:r>
          </w:p>
        </w:tc>
        <w:tc>
          <w:tcPr>
            <w:tcW w:w="727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675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244AE5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S</w:t>
            </w:r>
            <w:r w:rsidR="00244AE5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.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trifolia 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bensulfuron-methyl , pyrazosulfuron-ethyl and ethoxysulfuron, bispyribac-sodium, pyrazosulfuron-ethyl)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Fu&lt;/Author&gt;&lt;Year&gt;2017&lt;/Year&gt;&lt;RecNum&gt;467&lt;/RecNum&gt;&lt;DisplayText&gt;(Fu et al., 2017)&lt;/DisplayText&gt;&lt;record&gt;&lt;rec-number&gt;467&lt;/rec-number&gt;&lt;foreign-keys&gt;&lt;key app="EN" db-id="fdwdtp2abxr2tgep9fbxxpz3fv55txattzfe" timestamp="0"&gt;467&lt;/key&gt;&lt;/foreign-keys&gt;&lt;ref-type name="Journal Article"&gt;17&lt;/ref-type&gt;&lt;contributors&gt;&lt;authors&gt;&lt;author&gt;Fu, D. N.&lt;/author&gt;&lt;author&gt;Shafi, J.&lt;/author&gt;&lt;author&gt;Zhao, B. C.&lt;/author&gt;&lt;author&gt;Li, X. W.&lt;/author&gt;&lt;author&gt;Zhu, H.&lt;/author&gt;&lt;author&gt;Wei, S. H.&lt;/author&gt;&lt;author&gt;Ji, M. S.&lt;/author&gt;&lt;/authors&gt;&lt;/contributors&gt;&lt;titles&gt;&lt;title&gt;Bensulfuron-methyl resistant Sagittaria trifolia L.: multiple resistance, cross-resistance and molecular basis of resistance to acetolactate synthase-inhibiting herbicides&lt;/title&gt;&lt;secondary-title&gt;Archives of Biological Sciences&lt;/secondary-title&gt;&lt;/titles&gt;&lt;periodical&gt;&lt;full-title&gt;Archives of Biological Sciences&lt;/full-title&gt;&lt;/periodical&gt;&lt;pages&gt;649-658&lt;/pages&gt;&lt;volume&gt;69&lt;/volume&gt;&lt;number&gt;4&lt;/number&gt;&lt;dates&gt;&lt;year&gt;2017&lt;/year&gt;&lt;/dates&gt;&lt;isbn&gt;0354-4664&lt;/isbn&gt;&lt;accession-num&gt;WOS:000413353300009&lt;/accession-num&gt;&lt;urls&gt;&lt;related-urls&gt;&lt;url&gt;&amp;lt;Go to ISI&amp;gt;://WOS:000413353300009&lt;/url&gt;&lt;/related-urls&gt;&lt;/urls&gt;&lt;electronic-resource-num&gt;10.2298/abs170210010f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44" w:tooltip="Fu, 2017 #467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Fu et al.,2017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李平生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5</w:t>
            </w:r>
          </w:p>
        </w:tc>
        <w:tc>
          <w:tcPr>
            <w:tcW w:w="727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675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Sagittaria montevidensis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bensulfuron-methyl)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陈轶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4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13" w:name="OLE_LINK103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Sagittaria sagittifolia</w:t>
            </w:r>
            <w:bookmarkEnd w:id="13"/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LS inhibitors (bensulfuron-methyl)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李昕珈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0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Cyperu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difformi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halosulfuron-methyl, pyrazosulfuron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－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ethyl, penoxsulam)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高陆思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5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675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Scirpu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lastRenderedPageBreak/>
              <w:t>triqueter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lastRenderedPageBreak/>
              <w:t xml:space="preserve">ALS inhibitors (bensulfuron-methyl)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6143FC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李昕珈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0</w:t>
            </w:r>
          </w:p>
        </w:tc>
        <w:tc>
          <w:tcPr>
            <w:tcW w:w="727" w:type="pct"/>
          </w:tcPr>
          <w:p w:rsidR="00801F5A" w:rsidRPr="00B157A7" w:rsidRDefault="00801F5A" w:rsidP="006143FC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6143FC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Scirpu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planiculmi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LS inhibitors (bensulfuron-methyl, pyrazosulfuron-ethyl)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6143FC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吴明根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07</w:t>
            </w:r>
          </w:p>
        </w:tc>
        <w:tc>
          <w:tcPr>
            <w:tcW w:w="727" w:type="pct"/>
          </w:tcPr>
          <w:p w:rsidR="00801F5A" w:rsidRPr="00B157A7" w:rsidRDefault="00801F5A" w:rsidP="006143FC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6143FC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Heleochari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yokoscensi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LS inhibitors (bensulfuron-methy)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李昕珈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0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14" w:name="OLE_LINK104"/>
            <w:bookmarkStart w:id="15" w:name="OLE_LINK105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Schoenoplectus juncoides</w:t>
            </w:r>
            <w:bookmarkEnd w:id="14"/>
            <w:bookmarkEnd w:id="15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bensulfuron-methyl,pyrazosulfuron-ethyl)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Long chain fatty acid inhibitors (butachlor)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李威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4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徐凤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3</w:t>
            </w:r>
          </w:p>
        </w:tc>
        <w:tc>
          <w:tcPr>
            <w:tcW w:w="727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16" w:name="OLE_LINK106"/>
            <w:bookmarkStart w:id="17" w:name="OLE_LINK107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Monochori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vaginalis</w:t>
            </w:r>
            <w:bookmarkEnd w:id="16"/>
            <w:bookmarkEnd w:id="17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 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LS inhibitors (bensulfuron-methyl)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B02A9A">
            <w:pPr>
              <w:pStyle w:val="ab"/>
              <w:adjustRightInd w:val="0"/>
              <w:snapToGrid w:val="0"/>
              <w:ind w:firstLineChars="50" w:firstLine="12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陈轶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4</w:t>
            </w:r>
          </w:p>
        </w:tc>
        <w:tc>
          <w:tcPr>
            <w:tcW w:w="727" w:type="pct"/>
          </w:tcPr>
          <w:p w:rsidR="00801F5A" w:rsidRPr="00B157A7" w:rsidRDefault="00801F5A" w:rsidP="00B02A9A">
            <w:pPr>
              <w:pStyle w:val="ab"/>
              <w:adjustRightInd w:val="0"/>
              <w:snapToGrid w:val="0"/>
              <w:ind w:firstLineChars="50" w:firstLine="12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B02A9A">
            <w:pPr>
              <w:pStyle w:val="ab"/>
              <w:adjustRightInd w:val="0"/>
              <w:snapToGrid w:val="0"/>
              <w:ind w:firstLineChars="50" w:firstLine="12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18" w:name="OLE_LINK108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Monochoria korsakowii</w:t>
            </w:r>
            <w:bookmarkEnd w:id="18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LS inhibitors (bensulfon-methyl ,pyraosulfuron-ethyl, penoxsulam) 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Lu&lt;/Author&gt;&lt;Year&gt;2009&lt;/Year&gt;&lt;RecNum&gt;1572&lt;/RecNum&gt;&lt;DisplayText&gt;(Lu et al., 2009)&lt;/DisplayText&gt;&lt;record&gt;&lt;rec-number&gt;1572&lt;/rec-number&gt;&lt;foreign-keys&gt;&lt;key app="EN" db-id="fdwdtp2abxr2tgep9fbxxpz3fv55txattzfe" timestamp="1528862659"&gt;1572&lt;/key&gt;&lt;/foreign-keys&gt;&lt;ref-type name="Journal Article"&gt;17&lt;/ref-type&gt;&lt;contributors&gt;&lt;authors&gt;&lt;author&gt;Lu, ZongZhi&lt;/author&gt;&lt;author&gt;Zhang, ChaoXian&lt;/author&gt;&lt;author&gt;Fu, JunFan&lt;/author&gt;&lt;author&gt;Li, MaoHai&lt;/author&gt;&lt;author&gt;Li, GuiJun&lt;/author&gt;&lt;/authors&gt;&lt;/contributors&gt;&lt;titles&gt;&lt;title&gt;Molecular basis of resistance to bensulfuron-methyl in Monochoria korsakowii&lt;/title&gt;&lt;secondary-title&gt;Scientia Agricultura Sinica&lt;/secondary-title&gt;&lt;/titles&gt;&lt;periodical&gt;&lt;full-title&gt;Scientia Agricultura Sinica&lt;/full-title&gt;&lt;/periodical&gt;&lt;pages&gt;3516-3521&lt;/pages&gt;&lt;volume&gt;42&lt;/volume&gt;&lt;number&gt;10&lt;/number&gt;&lt;dates&gt;&lt;year&gt;2009&lt;/year&gt;&lt;/dates&gt;&lt;isbn&gt;0578-1752&lt;/isbn&gt;&lt;urls&gt;&lt;related-urls&gt;&lt;url&gt;&lt;style face="underline" font="default" size="100%"&gt;http://www.ChinaAgriSci.com&lt;/style&gt;&lt;/url&gt;&lt;/related-urls&gt;&lt;/urls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85" w:tooltip="Lu, 2009 #1572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Lu et al.,2009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单国侠，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2015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吴明根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07</w:t>
            </w:r>
          </w:p>
        </w:tc>
        <w:tc>
          <w:tcPr>
            <w:tcW w:w="727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675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Digitaria sanguinalis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penoxsulam)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 (metamifop)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蒋易凡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7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Ammanni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arenari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LS inhibitors (bensulfuron-methyl, penoxsulam, bispyribac-sodium) 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王兴国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3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朱金文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5</w:t>
            </w:r>
          </w:p>
        </w:tc>
        <w:tc>
          <w:tcPr>
            <w:tcW w:w="727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675" w:type="pct"/>
          </w:tcPr>
          <w:p w:rsidR="00801F5A" w:rsidRPr="00B157A7" w:rsidRDefault="00801F5A" w:rsidP="008D5C75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Ammanni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multiflora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SII inhibitors (nitriles) (bentazone);</w:t>
            </w:r>
          </w:p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Synthetic auxins (MCPA)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陈轶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4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19" w:name="OLE_LINK109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Rotal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indica</w:t>
            </w:r>
            <w:bookmarkEnd w:id="19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bensulfuron-methyl )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金圣务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2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Potamogeton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distinctu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LS inhibitors (bensulfuron methyl, pyrazosulfuron-ethyl)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叶照春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3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675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916E8F">
        <w:trPr>
          <w:trHeight w:val="288"/>
        </w:trPr>
        <w:tc>
          <w:tcPr>
            <w:tcW w:w="188" w:type="pct"/>
          </w:tcPr>
          <w:p w:rsidR="00801F5A" w:rsidRPr="00B157A7" w:rsidRDefault="00801F5A" w:rsidP="00801F5A">
            <w:pPr>
              <w:pStyle w:val="ab"/>
              <w:numPr>
                <w:ilvl w:val="0"/>
                <w:numId w:val="24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613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Eclipt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prostrat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007" w:type="pct"/>
            <w:tcMar>
              <w:top w:w="15" w:type="dxa"/>
              <w:left w:w="15" w:type="dxa"/>
              <w:bottom w:w="15" w:type="dxa"/>
              <w:right w:w="15" w:type="dxa"/>
            </w:tcMar>
            <w:hideMark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LS inhibitors (pyrazosulfuron-ethyl) </w:t>
            </w:r>
          </w:p>
        </w:tc>
        <w:tc>
          <w:tcPr>
            <w:tcW w:w="790" w:type="pct"/>
            <w:tcMar>
              <w:top w:w="15" w:type="dxa"/>
              <w:left w:w="15" w:type="dxa"/>
              <w:bottom w:w="15" w:type="dxa"/>
              <w:right w:w="15" w:type="dxa"/>
            </w:tcMar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李丹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7</w:t>
            </w:r>
          </w:p>
        </w:tc>
        <w:tc>
          <w:tcPr>
            <w:tcW w:w="727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</w:tcPr>
          <w:p w:rsidR="00801F5A" w:rsidRPr="00B157A7" w:rsidRDefault="00801F5A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</w:tbl>
    <w:p w:rsidR="00982BDD" w:rsidRPr="00B157A7" w:rsidRDefault="00982BDD" w:rsidP="00982BDD">
      <w:pPr>
        <w:autoSpaceDE w:val="0"/>
        <w:autoSpaceDN w:val="0"/>
        <w:adjustRightInd w:val="0"/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“*”: </w:t>
      </w:r>
      <w:r w:rsidRPr="00B157A7">
        <w:rPr>
          <w:rFonts w:ascii="Times New Roman" w:eastAsia="宋体" w:hAnsi="Times New Roman" w:cs="Times New Roman"/>
          <w:sz w:val="24"/>
          <w:szCs w:val="24"/>
        </w:rPr>
        <w:t xml:space="preserve">Herbicide Resistance Action Committee </w:t>
      </w:r>
    </w:p>
    <w:p w:rsidR="00291822" w:rsidRPr="00B157A7" w:rsidRDefault="00291822" w:rsidP="000D02DA">
      <w:pPr>
        <w:autoSpaceDE w:val="0"/>
        <w:autoSpaceDN w:val="0"/>
        <w:adjustRightInd w:val="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:rsidR="009C631B" w:rsidRDefault="009C631B" w:rsidP="000D02DA">
      <w:pPr>
        <w:autoSpaceDE w:val="0"/>
        <w:autoSpaceDN w:val="0"/>
        <w:adjustRightInd w:val="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:rsidR="002B36AC" w:rsidRPr="002B36AC" w:rsidRDefault="002B36AC" w:rsidP="000D02DA">
      <w:pPr>
        <w:autoSpaceDE w:val="0"/>
        <w:autoSpaceDN w:val="0"/>
        <w:adjustRightInd w:val="0"/>
        <w:jc w:val="left"/>
        <w:rPr>
          <w:rFonts w:ascii="Times New Roman" w:eastAsia="宋体" w:hAnsi="Times New Roman" w:cs="Times New Roman" w:hint="eastAsia"/>
          <w:kern w:val="0"/>
          <w:sz w:val="24"/>
          <w:szCs w:val="24"/>
        </w:rPr>
      </w:pPr>
    </w:p>
    <w:p w:rsidR="003A1EA4" w:rsidRPr="003A1EA4" w:rsidRDefault="003A1EA4" w:rsidP="000D02DA">
      <w:pPr>
        <w:autoSpaceDE w:val="0"/>
        <w:autoSpaceDN w:val="0"/>
        <w:adjustRightInd w:val="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:rsidR="00D47842" w:rsidRPr="00B157A7" w:rsidRDefault="00DB5A05" w:rsidP="00916E8F">
      <w:pPr>
        <w:autoSpaceDE w:val="0"/>
        <w:autoSpaceDN w:val="0"/>
        <w:adjustRightInd w:val="0"/>
        <w:ind w:firstLineChars="150" w:firstLine="361"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Table </w:t>
      </w:r>
      <w:r w:rsidR="00725483"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="00A47274"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>2</w:t>
      </w:r>
      <w:r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Resistant weeds in </w:t>
      </w:r>
      <w:r w:rsidR="00A47274"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Chinese </w:t>
      </w:r>
      <w:r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wheat fields </w:t>
      </w:r>
    </w:p>
    <w:tbl>
      <w:tblPr>
        <w:tblStyle w:val="a8"/>
        <w:tblW w:w="4716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56"/>
        <w:gridCol w:w="2034"/>
        <w:gridCol w:w="5646"/>
        <w:gridCol w:w="1820"/>
        <w:gridCol w:w="1888"/>
        <w:gridCol w:w="1225"/>
      </w:tblGrid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#</w:t>
            </w:r>
          </w:p>
        </w:tc>
        <w:tc>
          <w:tcPr>
            <w:tcW w:w="761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Weed species</w:t>
            </w:r>
          </w:p>
        </w:tc>
        <w:tc>
          <w:tcPr>
            <w:tcW w:w="2112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  <w:t>HRAC* classification (herbicide)</w:t>
            </w:r>
          </w:p>
        </w:tc>
        <w:tc>
          <w:tcPr>
            <w:tcW w:w="681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Reference</w:t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C</w:t>
            </w: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ross-resistance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Mutiple res</w:t>
            </w: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 xml:space="preserve">istance </w:t>
            </w: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76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20" w:name="OLE_LINK93"/>
            <w:bookmarkStart w:id="21" w:name="_Hlk516659053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Alopecurus japonicus </w:t>
            </w:r>
            <w:bookmarkEnd w:id="20"/>
          </w:p>
        </w:tc>
        <w:tc>
          <w:tcPr>
            <w:tcW w:w="2112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fenoxaprop-p-ethyl, clodinafop-propargyl, pinoxaden, clethodim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haloxyfop-P-methyl);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mesosulfuron-methyl, rimsulfuron, nicosulfuron, sulfosulfuron, imazapic, penoxsulam, pyribenzoxim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pyroxsulam,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flucarbazone-sodium);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SII inhibitors (ureas and amides) (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isoproturon) 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SII inhibitors (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prometryn)</w:t>
            </w:r>
          </w:p>
        </w:tc>
        <w:tc>
          <w:tcPr>
            <w:tcW w:w="68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Chen&lt;/Author&gt;&lt;Year&gt;2017&lt;/Year&gt;&lt;RecNum&gt;455&lt;/RecNum&gt;&lt;DisplayText&gt;(Chen et al., 2017a)&lt;/DisplayText&gt;&lt;record&gt;&lt;rec-number&gt;455&lt;/rec-number&gt;&lt;foreign-keys&gt;&lt;key app="EN" db-id="fdwdtp2abxr2tgep9fbxxpz3fv55txattzfe" timestamp="0"&gt;455&lt;/key&gt;&lt;/foreign-keys&gt;&lt;ref-type name="Journal Article"&gt;17&lt;/ref-type&gt;&lt;contributors&gt;&lt;authors&gt;&lt;author&gt;Chen, G. Q.&lt;/author&gt;&lt;author&gt;Wang, L. Y.&lt;/author&gt;&lt;author&gt;Xu, H. L.&lt;/author&gt;&lt;author&gt;Wu, X. B.&lt;/author&gt;&lt;author&gt;Pan, L.&lt;/author&gt;&lt;author&gt;Dong, L. Y.&lt;/author&gt;&lt;/authors&gt;&lt;/contributors&gt;&lt;titles&gt;&lt;title&gt;Cross-resistance Patterns to Acetyl-CoA Carboxylase Inhibitors Associated with Different Mutations in Japanese Foxtail (Alopecurus japonicus)&lt;/title&gt;&lt;secondary-title&gt;Weed Science&lt;/secondary-title&gt;&lt;/titles&gt;&lt;periodical&gt;&lt;full-title&gt;Weed Science&lt;/full-title&gt;&lt;/periodical&gt;&lt;pages&gt;444-451&lt;/pages&gt;&lt;volume&gt;65&lt;/volume&gt;&lt;number&gt;4&lt;/number&gt;&lt;dates&gt;&lt;year&gt;2017&lt;/year&gt;&lt;pub-dates&gt;&lt;date&gt;Jul-Aug&lt;/date&gt;&lt;/pub-dates&gt;&lt;/dates&gt;&lt;isbn&gt;0043-1745&lt;/isbn&gt;&lt;accession-num&gt;WOS:000407426900002&lt;/accession-num&gt;&lt;urls&gt;&lt;related-urls&gt;&lt;url&gt;&lt;style face="underline" font="default" size="100%"&gt;&amp;lt;Go to ISI&amp;gt;://WOS:000407426900002&lt;/style&gt;&lt;/url&gt;&lt;/related-urls&gt;&lt;/urls&gt;&lt;electronic-resource-num&gt;10.1017/wsc.2017.6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hyperlink w:anchor="_ENREF_15" w:tooltip="Chen, 2017 #455" w:history="1">
              <w:r w:rsidRPr="00B157A7">
                <w:rPr>
                  <w:rFonts w:ascii="Times New Roman" w:eastAsia="宋体" w:hAnsi="Times New Roman" w:cs="Times New Roman"/>
                  <w:kern w:val="0"/>
                  <w:sz w:val="24"/>
                  <w:szCs w:val="24"/>
                </w:rPr>
                <w:t>Chen et al.,2017a</w:t>
              </w:r>
            </w:hyperlink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Cui&lt;/Author&gt;&lt;Year&gt;2015&lt;/Year&gt;&lt;RecNum&gt;310&lt;/RecNum&gt;&lt;DisplayText&gt;(Cui et al., 2015)&lt;/DisplayText&gt;&lt;record&gt;&lt;rec-number&gt;310&lt;/rec-number&gt;&lt;foreign-keys&gt;&lt;key app="EN" db-id="fdwdtp2abxr2tgep9fbxxpz3fv55txattzfe" timestamp="0"&gt;310&lt;/key&gt;&lt;/foreign-keys&gt;&lt;ref-type name="Journal Article"&gt;17&lt;/ref-type&gt;&lt;contributors&gt;&lt;authors&gt;&lt;author&gt;Cui, H. L.&lt;/author&gt;&lt;author&gt;Wang, C. Y.&lt;/author&gt;&lt;author&gt;Han, Y. J.&lt;/author&gt;&lt;author&gt;Chen, L.&lt;/author&gt;&lt;author&gt;Li, X. J.&lt;/author&gt;&lt;/authors&gt;&lt;/contributors&gt;&lt;titles&gt;&lt;title&gt;Cross-Resistance of Japanese Foxtail (Alopecurus japonicus) to ACCase Inhibitors in China&lt;/title&gt;&lt;secondary-title&gt;Weed Technology&lt;/secondary-title&gt;&lt;/titles&gt;&lt;periodical&gt;&lt;full-title&gt;Weed Technology&lt;/full-title&gt;&lt;/periodical&gt;&lt;pages&gt;444-450&lt;/pages&gt;&lt;volume&gt;29&lt;/volume&gt;&lt;number&gt;3&lt;/number&gt;&lt;dates&gt;&lt;year&gt;2015&lt;/year&gt;&lt;pub-dates&gt;&lt;date&gt;Jul-Sep&lt;/date&gt;&lt;/pub-dates&gt;&lt;/dates&gt;&lt;isbn&gt;0890-037X&lt;/isbn&gt;&lt;accession-num&gt;WOS:000359448400012&lt;/accession-num&gt;&lt;urls&gt;&lt;related-urls&gt;&lt;url&gt;&lt;style face="underline" font="default" size="100%"&gt;&amp;lt;Go to ISI&amp;gt;://WOS:000359448400012&lt;/style&gt;&lt;/url&gt;&lt;/related-urls&gt;&lt;/urls&gt;&lt;electronic-resource-num&gt;10.1614/wt-d-14-00134.1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hyperlink w:anchor="_ENREF_25" w:tooltip="Cui, 2015 #310" w:history="1">
              <w:r w:rsidRPr="00B157A7">
                <w:rPr>
                  <w:rFonts w:ascii="Times New Roman" w:eastAsia="宋体" w:hAnsi="Times New Roman" w:cs="Times New Roman"/>
                  <w:kern w:val="0"/>
                  <w:sz w:val="24"/>
                  <w:szCs w:val="24"/>
                </w:rPr>
                <w:t>Cui et al.,2015</w:t>
              </w:r>
            </w:hyperlink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CaTwvQXV0aG9yPjxZZWFyPjIwMTY8L1llYXI+PFJlY051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</w:fldData>
              </w:fldChar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</w:instrTex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CaTwvQXV0aG9yPjxZZWFyPjIwMTY8L1llYXI+PFJlY051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</w:fldData>
              </w:fldChar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hyperlink w:anchor="_ENREF_9" w:tooltip="Bi, 2016 #815" w:history="1">
              <w:r w:rsidRPr="00B157A7">
                <w:rPr>
                  <w:rFonts w:ascii="Times New Roman" w:eastAsia="宋体" w:hAnsi="Times New Roman" w:cs="Times New Roman"/>
                  <w:kern w:val="0"/>
                  <w:sz w:val="24"/>
                  <w:szCs w:val="24"/>
                </w:rPr>
                <w:t>Bi et al.,2016a</w:t>
              </w:r>
            </w:hyperlink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instrText xml:space="preserve"> ADDIN EN.CITE &lt;EndNote&gt;&lt;Cite&gt;&lt;Author&gt;Feng&lt;/Author&gt;&lt;Year&gt;2016&lt;/Year&gt;&lt;RecNum&gt;340&lt;/RecNum&gt;&lt;DisplayText&gt;(Feng et al., 2016)&lt;/DisplayText&gt;&lt;record&gt;&lt;rec-number&gt;340&lt;/rec-number&gt;&lt;foreign-keys&gt;&lt;key app="EN" db-id="fdwdtp2abxr2tgep9fbxxpz3fv55txattzfe" timestamp="0"&gt;340&lt;/key&gt;&lt;/foreign-keys&gt;&lt;ref-type name="Journal Article"&gt;17&lt;/ref-type&gt;&lt;contributors&gt;&lt;authors&gt;&lt;author&gt;Feng, Y. J.&lt;/author&gt;&lt;author&gt;Gao, Y.&lt;/author&gt;&lt;author&gt;Zhang, Y.&lt;/author&gt;&lt;author&gt;Dong, L. Y.&lt;/author&gt;&lt;author&gt;Li, J.&lt;/author&gt;&lt;/authors&gt;&lt;/contributors&gt;&lt;titles&gt;&lt;title&gt;Mechanisms of Resistance to Pyroxsulam and ACCase Inhibitors in Japanese Foxtail (Alopecurus japonicus)&lt;/title&gt;&lt;secondary-title&gt;Weed Science&lt;/secondary-title&gt;&lt;/titles&gt;&lt;periodical&gt;&lt;full-title&gt;Weed Science&lt;/full-title&gt;&lt;/periodical&gt;&lt;pages&gt;695-704&lt;/pages&gt;&lt;volume&gt;64&lt;/volume&gt;&lt;number&gt;4&lt;/number&gt;&lt;dates&gt;&lt;year&gt;2016&lt;/year&gt;&lt;pub-dates&gt;&lt;date&gt;Oct-Dec&lt;/date&gt;&lt;/pub-dates&gt;&lt;/dates&gt;&lt;isbn&gt;0043-1745&lt;/isbn&gt;&lt;accession-num&gt;WOS:000386055100016&lt;/accession-num&gt;&lt;urls&gt;&lt;related-urls&gt;&lt;url&gt;&lt;style face="underline" font="default" size="100%"&gt;&amp;lt;Go to ISI&amp;gt;://WOS:000386055100016&lt;/style&gt;&lt;/url&gt;&lt;/related-urls&gt;&lt;/urls&gt;&lt;electronic-resource-num&gt;10.1614/ws-d-16-00042.1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separate"/>
            </w:r>
            <w:hyperlink w:anchor="_ENREF_42" w:tooltip="Feng, 2016 #340" w:history="1">
              <w:r w:rsidRPr="00B157A7">
                <w:rPr>
                  <w:rFonts w:ascii="Times New Roman" w:eastAsia="宋体" w:hAnsi="Times New Roman" w:cs="Times New Roman"/>
                  <w:kern w:val="0"/>
                  <w:sz w:val="24"/>
                  <w:szCs w:val="24"/>
                </w:rPr>
                <w:t>Feng  et al.,2016</w:t>
              </w:r>
            </w:hyperlink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jc w:val="left"/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458" w:type="pct"/>
          </w:tcPr>
          <w:p w:rsidR="00B07C98" w:rsidRPr="00B157A7" w:rsidRDefault="00B07C98" w:rsidP="00916E8F">
            <w:pPr>
              <w:jc w:val="left"/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bookmarkEnd w:id="21"/>
        <w:tc>
          <w:tcPr>
            <w:tcW w:w="761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Alopecurus aequalis </w:t>
            </w:r>
          </w:p>
        </w:tc>
        <w:tc>
          <w:tcPr>
            <w:tcW w:w="2112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 (fenoxaprop-P-ethyl, pinoxaden, clodinafop-propargyl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, s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hoxydim,haloxyfop, clethodim, pinoxaden);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mesosulfuron-methyl, pyroxsulam, flucarbazone-Na)</w:t>
            </w:r>
          </w:p>
        </w:tc>
        <w:tc>
          <w:tcPr>
            <w:tcW w:w="68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HdW88L0F1dGhvcj48WWVhcj4yMDE1PC9ZZWFyPjxSZWNO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=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HdW88L0F1dGhvcj48WWVhcj4yMDE1PC9ZZWFyPjxSZWNO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=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52" w:tooltip="Guo, 2015 #817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Guo et al.,2015a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Guo&lt;/Author&gt;&lt;Year&gt;2015&lt;/Year&gt;&lt;RecNum&gt;167&lt;/RecNum&gt;&lt;DisplayText&gt;(Guo et al., 2015b)&lt;/DisplayText&gt;&lt;record&gt;&lt;rec-number&gt;167&lt;/rec-number&gt;&lt;foreign-keys&gt;&lt;key app="EN" db-id="fdwdtp2abxr2tgep9fbxxpz3fv55txattzfe" timestamp="0"&gt;167&lt;/key&gt;&lt;/foreign-keys&gt;&lt;ref-type name="Journal Article"&gt;17&lt;/ref-type&gt;&lt;contributors&gt;&lt;authors&gt;&lt;author&gt;Guo, W. L.&lt;/author&gt;&lt;author&gt;Liu, W. T.&lt;/author&gt;&lt;author&gt;Li, L. X.&lt;/author&gt;&lt;author&gt;Yuan, G. H.&lt;/author&gt;&lt;author&gt;Du, L.&lt;/author&gt;&lt;author&gt;Wang, J. X.&lt;/author&gt;&lt;/authors&gt;&lt;/contributors&gt;&lt;titles&gt;&lt;title&gt;Molecular Basis for Resistance to Fenoxaprop in Shortawn Foxtail (Alopecurus aequalis) from China&lt;/title&gt;&lt;secondary-title&gt;Weed Science&lt;/secondary-title&gt;&lt;/titles&gt;&lt;periodical&gt;&lt;full-title&gt;Weed Science&lt;/full-title&gt;&lt;/periodical&gt;&lt;pages&gt;416-424&lt;/pages&gt;&lt;volume&gt;63&lt;/volume&gt;&lt;number&gt;2&lt;/number&gt;&lt;dates&gt;&lt;year&gt;2015&lt;/year&gt;&lt;pub-dates&gt;&lt;date&gt;Apr-Jun&lt;/date&gt;&lt;/pub-dates&gt;&lt;/dates&gt;&lt;isbn&gt;0043-1745&lt;/isbn&gt;&lt;accession-num&gt;WOS:000354973700006&lt;/accession-num&gt;&lt;urls&gt;&lt;related-urls&gt;&lt;url&gt;&lt;style face="underline" font="default" size="100%"&gt;&amp;lt;Go to ISI&amp;gt;://WOS:000354973700006&lt;/style&gt;&lt;/url&gt;&lt;/related-urls&gt;&lt;/urls&gt;&lt;electronic-resource-num&gt;10.1614/ws-d-14-00105.1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54" w:tooltip="Guo, 2015 #167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Guo et al.,2015b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Guo&lt;/Author&gt;&lt;Year&gt;2016&lt;/Year&gt;&lt;RecNum&gt;216&lt;/RecNum&gt;&lt;DisplayText&gt;(Guo et al., 2016)&lt;/DisplayText&gt;&lt;record&gt;&lt;rec-number&gt;216&lt;/rec-number&gt;&lt;foreign-keys&gt;&lt;key app="EN" db-id="fdwdtp2abxr2tgep9fbxxpz3fv55txattzfe" timestamp="0"&gt;216&lt;/key&gt;&lt;/foreign-keys&gt;&lt;ref-type name="Journal Article"&gt;17&lt;/ref-type&gt;&lt;contributors&gt;&lt;authors&gt;&lt;author&gt;Guo, W. L.&lt;/author&gt;&lt;author&gt;Lv, L. L.&lt;/author&gt;&lt;author&gt;Zhang, L. L.&lt;/author&gt;&lt;author&gt;Li, Q.&lt;/author&gt;&lt;author&gt;Wu, C. X.&lt;/author&gt;&lt;author&gt;Lu, X. T.&lt;/author&gt;&lt;author&gt;Liu, W. T.&lt;/author&gt;&lt;author&gt;Wang, J. X.&lt;/author&gt;&lt;/authors&gt;&lt;/contributors&gt;&lt;titles&gt;&lt;title&gt;Herbicides cross resistance of a multiple resistant short-awn foxtail (Alopecurus aequalis Sobol.) population in wheat field&lt;/title&gt;&lt;secondary-title&gt;Chilean Journal of Agricultural Research&lt;/secondary-title&gt;&lt;/titles&gt;&lt;periodical&gt;&lt;full-title&gt;Chilean Journal of Agricultural Research&lt;/full-title&gt;&lt;/periodical&gt;&lt;pages&gt;163-169&lt;/pages&gt;&lt;volume&gt;76&lt;/volume&gt;&lt;number&gt;2&lt;/number&gt;&lt;dates&gt;&lt;year&gt;2016&lt;/year&gt;&lt;pub-dates&gt;&lt;date&gt;Jun&lt;/date&gt;&lt;/pub-dates&gt;&lt;/dates&gt;&lt;isbn&gt;0718-5839&lt;/isbn&gt;&lt;accession-num&gt;WOS:000376028400005&lt;/accession-num&gt;&lt;urls&gt;&lt;related-urls&gt;&lt;url&gt;&lt;style face="underline" font="default" size="100%"&gt;&amp;lt;Go to ISI&amp;gt;://WOS:000376028400005&lt;/style&gt;&lt;/url&gt;&lt;/related-urls&gt;&lt;/urls&gt;&lt;electronic-resource-num&gt;10.4067/s0718-58392016000200005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55" w:tooltip="Guo, 2016 #216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Guo et al.,2016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761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Bromu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japonicu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112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pyroxulam)  </w:t>
            </w:r>
          </w:p>
        </w:tc>
        <w:tc>
          <w:tcPr>
            <w:tcW w:w="681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袁立兵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3</w:t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76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Bromus tectorum</w:t>
            </w:r>
          </w:p>
        </w:tc>
        <w:tc>
          <w:tcPr>
            <w:tcW w:w="2112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CCase inhibitors (haloxyfop-P-methyl) </w:t>
            </w:r>
          </w:p>
        </w:tc>
        <w:tc>
          <w:tcPr>
            <w:tcW w:w="681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吕晓辉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6a</w:t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76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22" w:name="OLE_LINK94"/>
            <w:bookmarkStart w:id="23" w:name="OLE_LINK100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Aven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fatua</w:t>
            </w:r>
            <w:bookmarkEnd w:id="22"/>
            <w:bookmarkEnd w:id="23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112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CCase inhibitors (haloxyfop-P-methyl, clodinafop-propargy, fenoxaprop-P-ethyl)  </w:t>
            </w:r>
          </w:p>
        </w:tc>
        <w:tc>
          <w:tcPr>
            <w:tcW w:w="68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吕晓辉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6b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李鹏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7</w:t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76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Beckmannia syzigachne</w:t>
            </w:r>
          </w:p>
        </w:tc>
        <w:tc>
          <w:tcPr>
            <w:tcW w:w="2112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 (fenoxaprop-P-ethyl, fenoxaprop-P-ethyl, clodinafop-propargyl, fluazifop-P-butyl, haloxyfop-P-methyl, sethoxydim, clethodim and pinoxaden, quizalofop-P-ethyl, cyhalofop-butyl, metamifop);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 (mesosulfuron-methyl, pyroxsulam, flucarbazone-sodium);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24" w:name="OLE_LINK111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SII inhibitors (ureas and amides) (isoproturon</w:t>
            </w:r>
            <w:bookmarkEnd w:id="24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68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Du&lt;/Author&gt;&lt;Year&gt;2016&lt;/Year&gt;&lt;RecNum&gt;346&lt;/RecNum&gt;&lt;DisplayText&gt;(Du et al., 2016b)&lt;/DisplayText&gt;&lt;record&gt;&lt;rec-number&gt;346&lt;/rec-number&gt;&lt;foreign-keys&gt;&lt;key app="EN" db-id="fdwdtp2abxr2tgep9fbxxpz3fv55txattzfe" timestamp="0"&gt;346&lt;/key&gt;&lt;/foreign-keys&gt;&lt;ref-type name="Journal Article"&gt;17&lt;/ref-type&gt;&lt;contributors&gt;&lt;authors&gt;&lt;author&gt;Du, L.&lt;/author&gt;&lt;author&gt;Liu, W. T.&lt;/author&gt;&lt;author&gt;Yuan, G. H.&lt;/author&gt;&lt;author&gt;Guo, W. L.&lt;/author&gt;&lt;author&gt;Li, Q.&lt;/author&gt;&lt;author&gt;Wang, J. X.&lt;/author&gt;&lt;/authors&gt;&lt;/contributors&gt;&lt;titles&gt;&lt;title&gt;Cross-resistance patterns to ACCase-inhibitors in American sloughgrass (Beckmannia syzigachne Steud.) homozygous for specific ACCase mutations&lt;/title&gt;&lt;secondary-title&gt;Pesticide Biochemistry and Physiology&lt;/secondary-title&gt;&lt;/titles&gt;&lt;periodical&gt;&lt;full-title&gt;Pesticide Biochemistry and Physiology&lt;/full-title&gt;&lt;/periodical&gt;&lt;pages&gt;42-48&lt;/pages&gt;&lt;volume&gt;126&lt;/volume&gt;&lt;dates&gt;&lt;year&gt;2016&lt;/year&gt;&lt;pub-dates&gt;&lt;date&gt;Jan&lt;/date&gt;&lt;/pub-dates&gt;&lt;/dates&gt;&lt;isbn&gt;0048-3575&lt;/isbn&gt;&lt;accession-num&gt;WOS:000368966700007&lt;/accession-num&gt;&lt;urls&gt;&lt;related-urls&gt;&lt;url&gt;&amp;lt;Go to ISI&amp;gt;://WOS:000368966700007&lt;/url&gt;&lt;/related-urls&gt;&lt;/urls&gt;&lt;electronic-resource-num&gt;10.1016/j.pestbp.2015.07.005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39" w:tooltip="Du, 2016 #346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Du et al.,2016b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Pan&lt;/Author&gt;&lt;Year&gt;2015&lt;/Year&gt;&lt;RecNum&gt;138&lt;/RecNum&gt;&lt;DisplayText&gt;(Pan et al., 2015)&lt;/DisplayText&gt;&lt;record&gt;&lt;rec-number&gt;138&lt;/rec-number&gt;&lt;foreign-keys&gt;&lt;key app="EN" db-id="fdwdtp2abxr2tgep9fbxxpz3fv55txattzfe" timestamp="0"&gt;138&lt;/key&gt;&lt;/foreign-keys&gt;&lt;ref-type name="Journal Article"&gt;17&lt;/ref-type&gt;&lt;contributors&gt;&lt;authors&gt;&lt;author&gt;Pan, L.&lt;/author&gt;&lt;author&gt;Li, J.&lt;/author&gt;&lt;author&gt;Zhang, T.&lt;/author&gt;&lt;author&gt;Zhang, D.&lt;/author&gt;&lt;author&gt;Dong, L. Y.&lt;/author&gt;&lt;/authors&gt;&lt;/contributors&gt;&lt;titles&gt;&lt;title&gt;Cross-resistance patterns to acetyl coenzyme A carboxylase (ACCase) inhibitors associated with different ACCase mutations in Beckmannia syzigachne&lt;/title&gt;&lt;secondary-title&gt;Weed Research&lt;/secondary-title&gt;&lt;/titles&gt;&lt;periodical&gt;&lt;full-title&gt;Weed Research&lt;/full-title&gt;&lt;/periodical&gt;&lt;pages&gt;609-620&lt;/pages&gt;&lt;volume&gt;55&lt;/volume&gt;&lt;number&gt;6&lt;/number&gt;&lt;dates&gt;&lt;year&gt;2015&lt;/year&gt;&lt;pub-dates&gt;&lt;date&gt;Dec&lt;/date&gt;&lt;/pub-dates&gt;&lt;/dates&gt;&lt;isbn&gt;0043-1737&lt;/isbn&gt;&lt;accession-num&gt;WOS:000368332600008&lt;/accession-num&gt;&lt;urls&gt;&lt;related-urls&gt;&lt;url&gt;&amp;lt;Go to ISI&amp;gt;://WOS:000368332600008&lt;/url&gt;&lt;/related-urls&gt;&lt;/urls&gt;&lt;electronic-resource-num&gt;10.1111/wre.12170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00" w:tooltip="Pan, 2015 #138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Pan et al.,2015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17&lt;/Year&gt;&lt;RecNum&gt;441&lt;/RecNum&gt;&lt;DisplayText&gt;(Li et al., 2017c)&lt;/DisplayText&gt;&lt;record&gt;&lt;rec-number&gt;441&lt;/rec-number&gt;&lt;foreign-keys&gt;&lt;key app="EN" db-id="fdwdtp2abxr2tgep9fbxxpz3fv55txattzfe" timestamp="0"&gt;441&lt;/key&gt;&lt;/foreign-keys&gt;&lt;ref-type name="Journal Article"&gt;17&lt;/ref-type&gt;&lt;contributors&gt;&lt;authors&gt;&lt;author&gt;Li, W.&lt;/author&gt;&lt;author&gt;Zhang, L. L.&lt;/author&gt;&lt;author&gt;Zhao, N.&lt;/author&gt;&lt;author&gt;Guo, W. L.&lt;/author&gt;&lt;author&gt;Liu, W. T.&lt;/author&gt;&lt;author&gt;Li, L. X.&lt;/author&gt;&lt;author&gt;Wang, J. X.&lt;/author&gt;&lt;/authors&gt;&lt;/contributors&gt;&lt;titles&gt;&lt;title&gt;Multiple resistance to ACCase and ALS-inhibiting herbicides in Beckmannia syzigachne (Steud.) Fernald without mutations in the target enzymes&lt;/title&gt;&lt;secondary-title&gt;Chilean Journal of Agricultural Research&lt;/secondary-title&gt;&lt;/titles&gt;&lt;periodical&gt;&lt;full-title&gt;Chilean Journal of Agricultural Research&lt;/full-title&gt;&lt;/periodical&gt;&lt;pages&gt;257-265&lt;/pages&gt;&lt;volume&gt;77&lt;/volume&gt;&lt;number&gt;3&lt;/number&gt;&lt;dates&gt;&lt;year&gt;2017&lt;/year&gt;&lt;pub-dates&gt;&lt;date&gt;Sep&lt;/date&gt;&lt;/pub-dates&gt;&lt;/dates&gt;&lt;isbn&gt;0718-5839&lt;/isbn&gt;&lt;accession-num&gt;WOS:000413717900010&lt;/accession-num&gt;&lt;urls&gt;&lt;related-urls&gt;&lt;url&gt;&lt;style face="underline" font="default" size="100%"&gt;&amp;lt;Go to ISI&amp;gt;://WOS:000413717900010&lt;/style&gt;&lt;/url&gt;&lt;/related-urls&gt;&lt;/urls&gt;&lt;electronic-resource-num&gt;10.4067/s0718-58392017000300257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80" w:tooltip="Li, 2017 #441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Li et al.,2017c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15&lt;/Year&gt;&lt;RecNum&gt;308&lt;/RecNum&gt;&lt;DisplayText&gt;(Li et al., 2015)&lt;/DisplayText&gt;&lt;record&gt;&lt;rec-number&gt;308&lt;/rec-number&gt;&lt;foreign-keys&gt;&lt;key app="EN" db-id="fdwdtp2abxr2tgep9fbxxpz3fv55txattzfe" timestamp="0"&gt;308&lt;/key&gt;&lt;/foreign-keys&gt;&lt;ref-type name="Journal Article"&gt;17&lt;/ref-type&gt;&lt;contributors&gt;&lt;authors&gt;&lt;author&gt;Li, L. X.&lt;/author&gt;&lt;author&gt;Liu, W. T.&lt;/author&gt;&lt;author&gt;Chi, Y. C.&lt;/author&gt;&lt;author&gt;Guo, W. L.&lt;/author&gt;&lt;author&gt;Luo, X. Y.&lt;/author&gt;&lt;author&gt;Wang, J. X.&lt;/author&gt;&lt;/authors&gt;&lt;/contributors&gt;&lt;titles&gt;&lt;title&gt;Molecular Mechanism of Mesosulfuron-Methyl Resistance in Multiply-Resistant American Sloughgrass (Beckmannia syzigachne)&lt;/title&gt;&lt;secondary-title&gt;Weed Science&lt;/secondary-title&gt;&lt;/titles&gt;&lt;periodical&gt;&lt;full-title&gt;Weed Science&lt;/full-title&gt;&lt;/periodical&gt;&lt;pages&gt;781-787&lt;/pages&gt;&lt;volume&gt;63&lt;/volume&gt;&lt;number&gt;4&lt;/number&gt;&lt;dates&gt;&lt;year&gt;2015&lt;/year&gt;&lt;pub-dates&gt;&lt;date&gt;Oct-Dec&lt;/date&gt;&lt;/pub-dates&gt;&lt;/dates&gt;&lt;isbn&gt;0043-1745&lt;/isbn&gt;&lt;accession-num&gt;WOS:000362957200005&lt;/accession-num&gt;&lt;urls&gt;&lt;related-urls&gt;&lt;url&gt;&lt;style face="underline" font="default" size="100%"&gt;&amp;lt;Go to ISI&amp;gt;://WOS:000362957200005&lt;/style&gt;&lt;/url&gt;&lt;/related-urls&gt;&lt;/urls&gt;&lt;electronic-resource-num&gt;10.1614/ws-d-15-00026.1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79" w:tooltip="Li, 2015 #308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Li et al.,2015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陈轶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4</w:t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jc w:val="left"/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458" w:type="pct"/>
          </w:tcPr>
          <w:p w:rsidR="00B07C98" w:rsidRPr="00B157A7" w:rsidRDefault="00B07C98" w:rsidP="00916E8F">
            <w:pPr>
              <w:jc w:val="left"/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76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25" w:name="OLE_LINK113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Aegilop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tauschii</w:t>
            </w:r>
            <w:bookmarkEnd w:id="25"/>
          </w:p>
        </w:tc>
        <w:tc>
          <w:tcPr>
            <w:tcW w:w="2112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mesosulfuron-methyl)</w:t>
            </w:r>
          </w:p>
        </w:tc>
        <w:tc>
          <w:tcPr>
            <w:tcW w:w="68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隋标峰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09</w:t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76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26" w:name="OLE_LINK115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Pseudosclerochloa kengiana</w:t>
            </w:r>
            <w:bookmarkEnd w:id="26"/>
          </w:p>
        </w:tc>
        <w:tc>
          <w:tcPr>
            <w:tcW w:w="2112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 (fenoxaprop-P-ethyl, clodinafop-propargyl, sethoxydim, and pinoxaden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fluazifop-P-butyl , diclofop)</w:t>
            </w:r>
          </w:p>
        </w:tc>
        <w:tc>
          <w:tcPr>
            <w:tcW w:w="68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ZdWFuPC9BdXRob3I+PFllYXI+MjAxNTwvWWVhcj48UmVj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ZdWFuPC9BdXRob3I+PFllYXI+MjAxNTwvWWVhcj48UmVj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48" w:tooltip="Yuan, 2015 #819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Yuan et al.,2015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Yuan&lt;/Author&gt;&lt;Year&gt;2017&lt;/Year&gt;&lt;RecNum&gt;472&lt;/RecNum&gt;&lt;DisplayText&gt;(Yuan et al., 2017)&lt;/DisplayText&gt;&lt;record&gt;&lt;rec-number&gt;472&lt;/rec-number&gt;&lt;foreign-keys&gt;&lt;key app="EN" db-id="fdwdtp2abxr2tgep9fbxxpz3fv55txattzfe" timestamp="0"&gt;472&lt;/key&gt;&lt;/foreign-keys&gt;&lt;ref-type name="Journal Article"&gt;17&lt;/ref-type&gt;&lt;contributors&gt;&lt;authors&gt;&lt;author&gt;Yuan, G. H.&lt;/author&gt;&lt;author&gt;Guo, W. L.&lt;/author&gt;&lt;author&gt;Du, L.&lt;/author&gt;&lt;author&gt;Liu, W. T.&lt;/author&gt;&lt;author&gt;Li, Q.&lt;/author&gt;&lt;author&gt;Li, L. X.&lt;/author&gt;&lt;author&gt;Wang, J. X.&lt;/author&gt;&lt;/authors&gt;&lt;/contributors&gt;&lt;titles&gt;&lt;title&gt;Alleles contributing to acetyl coenzyme A carboxylase (ACCase) resistance in keng stiffgrass (Pseudosclerochloa kengiana) populations from China&lt;/title&gt;&lt;secondary-title&gt;Journal of Integrative Agriculture&lt;/secondary-title&gt;&lt;/titles&gt;&lt;periodical&gt;&lt;full-title&gt;Journal of Integrative Agriculture&lt;/full-title&gt;&lt;/periodical&gt;&lt;pages&gt;125-134&lt;/pages&gt;&lt;volume&gt;16&lt;/volume&gt;&lt;number&gt;1&lt;/number&gt;&lt;dates&gt;&lt;year&gt;2017&lt;/year&gt;&lt;/dates&gt;&lt;isbn&gt;2095-3119&lt;/isbn&gt;&lt;accession-num&gt;WOS:000392368400013&lt;/accession-num&gt;&lt;urls&gt;&lt;related-urls&gt;&lt;url&gt;&amp;lt;Go to ISI&amp;gt;://WOS:000392368400013&lt;/url&gt;&lt;/related-urls&gt;&lt;/urls&gt;&lt;electronic-resource-num&gt;10.1016/s2095-3119(16)61452-1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49" w:tooltip="Yuan, 2017 #472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Yuan et al.,2017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761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27" w:name="OLE_LINK121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Polypogon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fugax</w:t>
            </w:r>
            <w:bookmarkEnd w:id="27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112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 (clodinafop-propargyl)</w:t>
            </w:r>
          </w:p>
        </w:tc>
        <w:tc>
          <w:tcPr>
            <w:tcW w:w="681" w:type="pct"/>
            <w:vAlign w:val="center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UYW5nPC9BdXRob3I+PFllYXI+MjAxNDwvWWVhcj48UmVj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UYW5nPC9BdXRob3I+PFllYXI+MjAxNDwvWWVhcj48UmVj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23" w:tooltip="Tang, 2014 #823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Tang  et al.,2014</w:t>
              </w:r>
            </w:hyperlink>
            <w:r w:rsidRPr="00B157A7">
              <w:rPr>
                <w:rFonts w:ascii="Times New Roman" w:eastAsia="宋体" w:hAnsi="Times New Roman" w:cs="Times New Roman"/>
                <w:noProof/>
                <w:sz w:val="24"/>
                <w:szCs w:val="24"/>
              </w:rPr>
              <w:t>;</w:t>
            </w:r>
            <w:hyperlink w:anchor="_ENREF_159" w:tooltip="Zhou, 2017 #422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Zhou et al.,2017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76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28" w:name="_Hlk516942145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Lolium perenne</w:t>
            </w:r>
          </w:p>
        </w:tc>
        <w:tc>
          <w:tcPr>
            <w:tcW w:w="2112" w:type="pct"/>
          </w:tcPr>
          <w:p w:rsidR="00B07C98" w:rsidRPr="00B157A7" w:rsidRDefault="00B07C98" w:rsidP="00916E8F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CCase inhibitors (fenoxaprop-P-ethyl, haloxyfop-R-methyl, quizalofop-P-ethyl, clodinafop-propargyl, clethodim,pinoxaden) </w:t>
            </w:r>
          </w:p>
        </w:tc>
        <w:tc>
          <w:tcPr>
            <w:tcW w:w="68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17&lt;/Year&gt;&lt;RecNum&gt;429&lt;/RecNum&gt;&lt;DisplayText&gt;(Zhang et al., 2017c)&lt;/DisplayText&gt;&lt;record&gt;&lt;rec-number&gt;429&lt;/rec-number&gt;&lt;foreign-keys&gt;&lt;key app="EN" db-id="fdwdtp2abxr2tgep9fbxxpz3fv55txattzfe" timestamp="0"&gt;429&lt;/key&gt;&lt;/foreign-keys&gt;&lt;ref-type name="Journal Article"&gt;17&lt;/ref-type&gt;&lt;contributors&gt;&lt;authors&gt;&lt;author&gt;Zhang, P.&lt;/author&gt;&lt;author&gt;Wu, H.&lt;/author&gt;&lt;author&gt;Xu, H. L.&lt;/author&gt;&lt;author&gt;Gao, Y.&lt;/author&gt;&lt;author&gt;Zhang, W.&lt;/author&gt;&lt;author&gt;Dong, L. Y.&lt;/author&gt;&lt;/authors&gt;&lt;/contributors&gt;&lt;titles&gt;&lt;title&gt;Mechanism of Fenoxaprop-&amp;amp;ITP&amp;amp;IT-ethyl Resistance in Italian Ryegrass (Lolium perenne ssp. multiflorum) from China&lt;/title&gt;&lt;secondary-title&gt;Weed Science&lt;/secondary-title&gt;&lt;/titles&gt;&lt;periodical&gt;&lt;full-title&gt;Weed Science&lt;/full-title&gt;&lt;/periodical&gt;&lt;pages&gt;710-717&lt;/pages&gt;&lt;volume&gt;65&lt;/volume&gt;&lt;number&gt;6&lt;/number&gt;&lt;dates&gt;&lt;year&gt;2017&lt;/year&gt;&lt;pub-dates&gt;&lt;date&gt;Nov-Dec&lt;/date&gt;&lt;/pub-dates&gt;&lt;/dates&gt;&lt;isbn&gt;0043-1745&lt;/isbn&gt;&lt;accession-num&gt;WOS:000422896900004&lt;/accession-num&gt;&lt;urls&gt;&lt;related-urls&gt;&lt;url&gt;&lt;style face="underline" font="default" size="100%"&gt;&amp;lt;Go to ISI&amp;gt;://WOS:000422896900004&lt;/style&gt;&lt;/url&gt;&lt;/related-urls&gt;&lt;/urls&gt;&lt;electronic-resource-num&gt;10.1017/wsc.2017.54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53" w:tooltip="Zhang, 2017 #429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Zhang  et al.,2017c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76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29" w:name="OLE_LINK124"/>
            <w:bookmarkStart w:id="30" w:name="OLE_LINK125"/>
            <w:bookmarkStart w:id="31" w:name="OLE_LINK128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Descurainia sophia</w:t>
            </w:r>
            <w:bookmarkEnd w:id="29"/>
            <w:bookmarkEnd w:id="30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bookmarkEnd w:id="31"/>
          </w:p>
        </w:tc>
        <w:tc>
          <w:tcPr>
            <w:tcW w:w="2112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LS inhibitors (tribenuron-methyl, halosulfuron-methyl, flumetsulam, imazethapyr, pyribenzoxim, flucarbazone-Na, triasulfuron, penoxsulam,  bispyribac-sodium, cloransulam-methyl, </w:t>
            </w:r>
            <w:bookmarkStart w:id="32" w:name="OLE_LINK129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yroxsulam, florasulam</w:t>
            </w:r>
            <w:bookmarkEnd w:id="32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, </w:t>
            </w:r>
            <w:bookmarkStart w:id="33" w:name="OLE_LINK136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bensulfuron-methy</w:t>
            </w:r>
            <w:bookmarkEnd w:id="33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); 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Synthetic auxins (MCPA</w:t>
            </w:r>
            <w:bookmarkStart w:id="34" w:name="OLE_LINK131"/>
            <w:bookmarkStart w:id="35" w:name="OLE_LINK132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-</w:t>
            </w:r>
            <w:bookmarkEnd w:id="34"/>
            <w:bookmarkEnd w:id="35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Na, 2,4-D butylate); 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PO inhibitors (carfentrazone-ethyl)</w:t>
            </w:r>
          </w:p>
        </w:tc>
        <w:tc>
          <w:tcPr>
            <w:tcW w:w="68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Cui&lt;/Author&gt;&lt;Year&gt;2009&lt;/Year&gt;&lt;RecNum&gt;331&lt;/RecNum&gt;&lt;DisplayText&gt;(Cui et al., 2009)&lt;/DisplayText&gt;&lt;record&gt;&lt;rec-number&gt;331&lt;/rec-number&gt;&lt;foreign-keys&gt;&lt;key app="EN" db-id="fdwdtp2abxr2tgep9fbxxpz3fv55txattzfe" timestamp="0"&gt;331&lt;/key&gt;&lt;/foreign-keys&gt;&lt;ref-type name="Journal Article"&gt;17&lt;/ref-type&gt;&lt;contributors&gt;&lt;authors&gt;&lt;author&gt;Cui, H. L.&lt;/author&gt;&lt;author&gt;Zhang, C. X.&lt;/author&gt;&lt;author&gt;Zhang, H. J.&lt;/author&gt;&lt;author&gt;Huang, H. J.&lt;/author&gt;&lt;author&gt;Wei, S. H.&lt;/author&gt;&lt;author&gt;Liu, X.&lt;/author&gt;&lt;author&gt;Wang, G. Q.&lt;/author&gt;&lt;author&gt;Liu, Y.&lt;/author&gt;&lt;/authors&gt;&lt;/contributors&gt;&lt;titles&gt;&lt;title&gt;Tribenuron-Methyl Resistant Flixweed (Descurainia sophia)&lt;/title&gt;&lt;secondary-title&gt;Agricultural Sciences in China&lt;/secondary-title&gt;&lt;/titles&gt;&lt;periodical&gt;&lt;full-title&gt;Agricultural Sciences in China&lt;/full-title&gt;&lt;/periodical&gt;&lt;pages&gt;488-490&lt;/pages&gt;&lt;volume&gt;8&lt;/volume&gt;&lt;number&gt;4&lt;/number&gt;&lt;dates&gt;&lt;year&gt;2009&lt;/year&gt;&lt;pub-dates&gt;&lt;date&gt;Apr&lt;/date&gt;&lt;/pub-dates&gt;&lt;/dates&gt;&lt;isbn&gt;1671-2927&lt;/isbn&gt;&lt;accession-num&gt;WOS:000278075300014&lt;/accession-num&gt;&lt;urls&gt;&lt;related-urls&gt;&lt;url&gt;&lt;style face="underline" font="default" size="100%"&gt;&amp;lt;Go to ISI&amp;gt;://WOS:000278075300014&lt;/style&gt;&lt;/url&gt;&lt;/related-urls&gt;&lt;/urls&gt;&lt;electronic-resource-num&gt;10.1016/s1671-2927(08)60236-9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27" w:tooltip="Cui, 2009 #331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Cui et al.,2009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EZW5nPC9BdXRob3I+PFllYXI+MjAxNzwvWWVhcj48UmVj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EZW5nPC9BdXRob3I+PFllYXI+MjAxNzwvWWVhcj48UmVj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36" w:tooltip="Deng, 2017 #839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Deng et al.,2017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Deng&lt;/Author&gt;&lt;Year&gt;2014&lt;/Year&gt;&lt;RecNum&gt;113&lt;/RecNum&gt;&lt;DisplayText&gt;(Deng et al., 2014)&lt;/DisplayText&gt;&lt;record&gt;&lt;rec-number&gt;113&lt;/rec-number&gt;&lt;foreign-keys&gt;&lt;key app="EN" db-id="fdwdtp2abxr2tgep9fbxxpz3fv55txattzfe" timestamp="0"&gt;113&lt;/key&gt;&lt;/foreign-keys&gt;&lt;ref-type name="Journal Article"&gt;17&lt;/ref-type&gt;&lt;contributors&gt;&lt;authors&gt;&lt;author&gt;Deng, W.&lt;/author&gt;&lt;author&gt;Cao, Y.&lt;/author&gt;&lt;author&gt;Yang, Q.&lt;/author&gt;&lt;author&gt;Liu, M. J.&lt;/author&gt;&lt;author&gt;Mei, Y.&lt;/author&gt;&lt;author&gt;Zheng, M. Q.&lt;/author&gt;&lt;/authors&gt;&lt;/contributors&gt;&lt;titles&gt;&lt;title&gt;Different cross-resistance patterns to AHAS herbicides of two tribenuron-methyl resistant flixweed (Descurainia sophia L.) biotypes in China&lt;/title&gt;&lt;secondary-title&gt;Pesticide Biochemistry and Physiology&lt;/secondary-title&gt;&lt;/titles&gt;&lt;periodical&gt;&lt;full-title&gt;Pesticide Biochemistry and Physiology&lt;/full-title&gt;&lt;/periodical&gt;&lt;pages&gt;26-32&lt;/pages&gt;&lt;volume&gt;112&lt;/volume&gt;&lt;dates&gt;&lt;year&gt;2014&lt;/year&gt;&lt;pub-dates&gt;&lt;date&gt;Jun&lt;/date&gt;&lt;/pub-dates&gt;&lt;/dates&gt;&lt;isbn&gt;0048-3575&lt;/isbn&gt;&lt;accession-num&gt;WOS:000338823500005&lt;/accession-num&gt;&lt;urls&gt;&lt;related-urls&gt;&lt;url&gt;&lt;style face="underline" font="default" size="100%"&gt;&amp;lt;Go to ISI&amp;gt;://WOS:000338823500005&lt;/style&gt;&lt;/url&gt;&lt;/related-urls&gt;&lt;/urls&gt;&lt;electronic-resource-num&gt;10.1016/j.pestbp.2014.05.003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33" w:tooltip="Deng, 2014 #113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Deng et al.,2014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崔海兰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09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王伟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5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彭学岗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2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76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36" w:name="OLE_LINK130"/>
            <w:bookmarkEnd w:id="28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Myosoton aquaticum</w:t>
            </w:r>
            <w:bookmarkEnd w:id="36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112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tribenuron-methyl ,pyrithiobac-sodium, florasulam, pyroxsulam, flucarbazone-sodium)</w:t>
            </w:r>
          </w:p>
        </w:tc>
        <w:tc>
          <w:tcPr>
            <w:tcW w:w="68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MaXU8L0F1dGhvcj48WWVhcj4yMDEzPC9ZZWFyPjxSZWNO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MaXU8L0F1dGhvcj48WWVhcj4yMDEzPC9ZZWFyPjxSZWNO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81" w:tooltip="Liu, 2013 #834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Liu et al.,2013a</w:t>
              </w:r>
            </w:hyperlink>
            <w:r w:rsidRPr="00B157A7">
              <w:rPr>
                <w:rFonts w:ascii="Times New Roman" w:eastAsia="宋体" w:hAnsi="Times New Roman" w:cs="Times New Roman"/>
                <w:noProof/>
                <w:sz w:val="24"/>
                <w:szCs w:val="24"/>
              </w:rPr>
              <w:t>;</w:t>
            </w:r>
            <w:hyperlink w:anchor="_ENREF_82" w:tooltip="Liu, 2013 #864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Liu et al.,2013b</w:t>
              </w:r>
            </w:hyperlink>
            <w:r w:rsidRPr="00B157A7">
              <w:rPr>
                <w:rFonts w:ascii="Times New Roman" w:eastAsia="宋体" w:hAnsi="Times New Roman" w:cs="Times New Roman"/>
                <w:noProof/>
                <w:sz w:val="24"/>
                <w:szCs w:val="24"/>
              </w:rPr>
              <w:t>;</w:t>
            </w:r>
            <w:hyperlink w:anchor="_ENREF_84" w:tooltip="Liu, 2015 #307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Liu et al.,2015b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76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37" w:name="OLE_LINK133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Stellari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media</w:t>
            </w:r>
            <w:bookmarkEnd w:id="37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112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PSII inhibitors (ureas and amides) (isoproturon); 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Synthetic auxins (fluroxypyr, MCPA-Na)</w:t>
            </w:r>
          </w:p>
        </w:tc>
        <w:tc>
          <w:tcPr>
            <w:tcW w:w="68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陈轶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4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彭学岗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2</w:t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761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38" w:name="OLE_LINK134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Galium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aparine</w:t>
            </w:r>
            <w:bookmarkEnd w:id="38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112" w:type="pct"/>
            <w:hideMark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tribenuron-methyl, bensulfuron-methy);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SII inhibitors (ureas and amides)(Isoproturon);</w:t>
            </w:r>
          </w:p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Synthetic auxins (fluroxypyr, MCPA-Na)</w:t>
            </w:r>
          </w:p>
        </w:tc>
        <w:tc>
          <w:tcPr>
            <w:tcW w:w="68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Sun&lt;/Author&gt;&lt;Year&gt;2011&lt;/Year&gt;&lt;RecNum&gt;1578&lt;/RecNum&gt;&lt;DisplayText&gt;(Sun et al., 2011)&lt;/DisplayText&gt;&lt;record&gt;&lt;rec-number&gt;1578&lt;/rec-number&gt;&lt;foreign-keys&gt;&lt;key app="EN" db-id="fdwdtp2abxr2tgep9fbxxpz3fv55txattzfe" timestamp="1529206269"&gt;1578&lt;/key&gt;&lt;/foreign-keys&gt;&lt;ref-type name="Journal Article"&gt;17&lt;/ref-type&gt;&lt;contributors&gt;&lt;authors&gt;&lt;author&gt;Sun, Jian&lt;/author&gt;&lt;author&gt;Wang, Jin-Xin&lt;/author&gt;&lt;author&gt;Zhang, Hong-Jun&lt;/author&gt;&lt;author&gt;Liu, Jun-Liang&lt;/author&gt;&lt;author&gt;Bian, Sheng-Nan&lt;/author&gt;&lt;/authors&gt;&lt;/contributors&gt;&lt;titles&gt;&lt;title&gt;Study on Mutations in ALS for Resistance to Tribenuron-Methyl in Galium aparine L&lt;/title&gt;&lt;secondary-title&gt;Agricultural Sciences in China&lt;/secondary-title&gt;&lt;/titles&gt;&lt;periodical&gt;&lt;full-title&gt;Agricultural Sciences in China&lt;/full-title&gt;&lt;/periodical&gt;&lt;pages&gt;86-91&lt;/pages&gt;&lt;volume&gt;10&lt;/volume&gt;&lt;number&gt;1&lt;/number&gt;&lt;dates&gt;&lt;year&gt;2011&lt;/year&gt;&lt;/dates&gt;&lt;isbn&gt;1671-2927&lt;/isbn&gt;&lt;urls&gt;&lt;/urls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20" w:tooltip="Sun, 2011 #1578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Sun et al.,2011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陈轶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4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王红春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7</w:t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916E8F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76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39" w:name="OLE_LINK137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Capsell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bursa-pastoris</w:t>
            </w:r>
            <w:bookmarkEnd w:id="39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112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ALS inhibitors (tribenuron-methyl, 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flucarbazone-Na, florasulam, pyrithiobac sodium, pyroxsulam, imazethapyr)</w:t>
            </w:r>
          </w:p>
        </w:tc>
        <w:tc>
          <w:tcPr>
            <w:tcW w:w="681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1&lt;/Year&gt;&lt;RecNum&gt;411&lt;/RecNum&gt;&lt;DisplayText&gt;(Wang et al., 2011)&lt;/DisplayText&gt;&lt;record&gt;&lt;rec-number&gt;411&lt;/rec-number&gt;&lt;foreign-keys&gt;&lt;key app="EN" db-id="fdwdtp2abxr2tgep9fbxxpz3fv55txattzfe" timestamp="0"&gt;411&lt;/key&gt;&lt;/foreign-keys&gt;&lt;ref-type name="Journal Article"&gt;17&lt;/ref-type&gt;&lt;contributors&gt;&lt;authors&gt;&lt;author&gt;Wang, G. Q.&lt;/author&gt;&lt;author&gt;Cui, H. L.&lt;/author&gt;&lt;author&gt;Zhang, H. J.&lt;/author&gt;&lt;author&gt;Zhang, Y. Q.&lt;/author&gt;&lt;author&gt;Liu, X.&lt;/author&gt;&lt;author&gt;Li, X. J.&lt;/author&gt;&lt;author&gt;Fan, C. Q.&lt;/author&gt;&lt;/authors&gt;&lt;/contributors&gt;&lt;titles&gt;&lt;title&gt;Tribenuron-Methyl Resistant Shepherd&amp;apos;s Purse (Capsella bursa-pastoris (L.) Medik.) in Hebei Province of China&lt;/title&gt;&lt;secondary-title&gt;Agricultural Sciences in China&lt;/secondary-title&gt;&lt;/titles&gt;&lt;periodical&gt;&lt;full-title&gt;Agricultural Sciences in China&lt;/full-title&gt;&lt;/periodical&gt;&lt;pages&gt;1241-1245&lt;/pages&gt;&lt;volume&gt;10&lt;/volume&gt;&lt;number&gt;8&lt;/number&gt;&lt;dates&gt;&lt;year&gt;2011&lt;/year&gt;&lt;pub-dates&gt;&lt;date&gt;Aug&lt;/date&gt;&lt;/pub-dates&gt;&lt;/dates&gt;&lt;isbn&gt;1671-2927&lt;/isbn&gt;&lt;accession-num&gt;WOS:000293815600012&lt;/accession-num&gt;&lt;urls&gt;&lt;related-urls&gt;&lt;url&gt;&amp;lt;Go to ISI&amp;gt;://WOS:000293815600012&lt;/url&gt;&lt;/related-urls&gt;&lt;/urls&gt;&lt;electronic-resource-num&gt;10.1016/s1671-2927(11)60115-6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30" w:tooltip="Wang, 2011 #411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Wang et al.,2011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17&lt;/Year&gt;&lt;RecNum&gt;469&lt;/RecNum&gt;&lt;DisplayText&gt;(Zhang et al., 2017b)&lt;/DisplayText&gt;&lt;record&gt;&lt;rec-number&gt;469&lt;/rec-number&gt;&lt;foreign-keys&gt;&lt;key app="EN" db-id="fdwdtp2abxr2tgep9fbxxpz3fv55txattzfe" timestamp="0"&gt;469&lt;/key&gt;&lt;/foreign-keys&gt;&lt;ref-type name="Journal Article"&gt;17&lt;/ref-type&gt;&lt;contributors&gt;&lt;authors&gt;&lt;author&gt;Zhang, L. L.&lt;/author&gt;&lt;author&gt;Li, W.&lt;/author&gt;&lt;author&gt;Guo, W. L.&lt;/author&gt;&lt;author&gt;Wu, C. X.&lt;/author&gt;&lt;author&gt;Wang, H. Z.&lt;/author&gt;&lt;author&gt;Liu, W. T.&lt;/author&gt;&lt;author&gt;Wang, J. X.&lt;/author&gt;&lt;/authors&gt;&lt;/contributors&gt;&lt;titles&gt;&lt;title&gt;Herbicides cross resistance of a tribenuron-methyl resistant Capsella bursa-pastoris (L.) Medik. population in wheat field&lt;/title&gt;&lt;secondary-title&gt;Chilean Journal of Agricultural Research&lt;/secondary-title&gt;&lt;/titles&gt;&lt;periodical&gt;&lt;full-title&gt;Chilean Journal of Agricultural Research&lt;/full-title&gt;&lt;/periodical&gt;&lt;pages&gt;65-70&lt;/pages&gt;&lt;volume&gt;77&lt;/volume&gt;&lt;number&gt;1&lt;/number&gt;&lt;dates&gt;&lt;year&gt;2017&lt;/year&gt;&lt;pub-dates&gt;&lt;date&gt;Jan-Mar&lt;/date&gt;&lt;/pub-dates&gt;&lt;/dates&gt;&lt;isbn&gt;0718-5839&lt;/isbn&gt;&lt;accession-num&gt;WOS:000399917800008&lt;/accession-num&gt;&lt;urls&gt;&lt;related-urls&gt;&lt;url&gt;&lt;style face="underline" font="default" size="100%"&gt;&amp;lt;Go to ISI&amp;gt;://WOS:000399917800008&lt;/style&gt;&lt;/url&gt;&lt;/related-urls&gt;&lt;/urls&gt;&lt;electronic-resource-num&gt;10.4067/s0718-58392017000100008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52" w:tooltip="Zhang, 2017 #469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 xml:space="preserve">Zhang </w:t>
              </w:r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lastRenderedPageBreak/>
                <w:t>et al.,2017b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李健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5</w:t>
            </w:r>
          </w:p>
        </w:tc>
        <w:tc>
          <w:tcPr>
            <w:tcW w:w="706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lastRenderedPageBreak/>
              <w:t>yes</w:t>
            </w:r>
          </w:p>
        </w:tc>
        <w:tc>
          <w:tcPr>
            <w:tcW w:w="458" w:type="pct"/>
          </w:tcPr>
          <w:p w:rsidR="00B07C98" w:rsidRPr="00B157A7" w:rsidRDefault="00B07C98" w:rsidP="00916E8F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B07C98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</w:p>
        </w:tc>
        <w:tc>
          <w:tcPr>
            <w:tcW w:w="761" w:type="pct"/>
            <w:hideMark/>
          </w:tcPr>
          <w:p w:rsidR="00B07C98" w:rsidRPr="00B157A7" w:rsidRDefault="00B07C98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Silene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conoide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112" w:type="pct"/>
            <w:hideMark/>
          </w:tcPr>
          <w:p w:rsidR="00B07C98" w:rsidRPr="00B157A7" w:rsidRDefault="00B07C98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tribenuron-methyl)</w:t>
            </w:r>
          </w:p>
        </w:tc>
        <w:tc>
          <w:tcPr>
            <w:tcW w:w="681" w:type="pct"/>
          </w:tcPr>
          <w:p w:rsidR="00B07C98" w:rsidRPr="00B157A7" w:rsidRDefault="00B07C98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刘伟，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2005</w:t>
            </w:r>
          </w:p>
        </w:tc>
        <w:tc>
          <w:tcPr>
            <w:tcW w:w="706" w:type="pct"/>
          </w:tcPr>
          <w:p w:rsidR="00B07C98" w:rsidRPr="00B157A7" w:rsidRDefault="00B07C98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458" w:type="pct"/>
          </w:tcPr>
          <w:p w:rsidR="00B07C98" w:rsidRPr="00B157A7" w:rsidRDefault="00B07C98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B07C98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761" w:type="pct"/>
            <w:hideMark/>
          </w:tcPr>
          <w:p w:rsidR="00B07C98" w:rsidRPr="00B157A7" w:rsidRDefault="00B07C98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40" w:name="OLE_LINK138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Lithospermum arvense</w:t>
            </w:r>
            <w:bookmarkEnd w:id="40"/>
          </w:p>
        </w:tc>
        <w:tc>
          <w:tcPr>
            <w:tcW w:w="2112" w:type="pct"/>
            <w:hideMark/>
          </w:tcPr>
          <w:p w:rsidR="00B07C98" w:rsidRPr="00B157A7" w:rsidRDefault="00B07C98" w:rsidP="000D02DA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tribenuron-methyl)</w:t>
            </w:r>
          </w:p>
        </w:tc>
        <w:tc>
          <w:tcPr>
            <w:tcW w:w="681" w:type="pct"/>
          </w:tcPr>
          <w:p w:rsidR="00B07C98" w:rsidRPr="00B157A7" w:rsidRDefault="00B07C98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吴小虎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.,2011</w:t>
            </w:r>
          </w:p>
        </w:tc>
        <w:tc>
          <w:tcPr>
            <w:tcW w:w="706" w:type="pct"/>
          </w:tcPr>
          <w:p w:rsidR="00B07C98" w:rsidRPr="00B157A7" w:rsidRDefault="00B07C98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458" w:type="pct"/>
          </w:tcPr>
          <w:p w:rsidR="00B07C98" w:rsidRPr="00B157A7" w:rsidRDefault="00B07C98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D30C58">
        <w:trPr>
          <w:trHeight w:val="288"/>
          <w:jc w:val="center"/>
        </w:trPr>
        <w:tc>
          <w:tcPr>
            <w:tcW w:w="283" w:type="pct"/>
          </w:tcPr>
          <w:p w:rsidR="00B07C98" w:rsidRPr="00B157A7" w:rsidRDefault="00B07C98" w:rsidP="00B07C98">
            <w:pPr>
              <w:pStyle w:val="ab"/>
              <w:numPr>
                <w:ilvl w:val="0"/>
                <w:numId w:val="25"/>
              </w:num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761" w:type="pct"/>
            <w:hideMark/>
          </w:tcPr>
          <w:p w:rsidR="00B07C98" w:rsidRPr="00B157A7" w:rsidRDefault="00B07C98" w:rsidP="000D02DA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sz w:val="24"/>
                <w:szCs w:val="24"/>
              </w:rPr>
            </w:pPr>
            <w:bookmarkStart w:id="41" w:name="OLE_LINK139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Vicia sativa</w:t>
            </w:r>
            <w:bookmarkEnd w:id="41"/>
          </w:p>
        </w:tc>
        <w:tc>
          <w:tcPr>
            <w:tcW w:w="2112" w:type="pct"/>
            <w:hideMark/>
          </w:tcPr>
          <w:p w:rsidR="00B07C98" w:rsidRPr="00B157A7" w:rsidRDefault="00B07C98" w:rsidP="000D02DA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 (tribenuron-methyl)</w:t>
            </w:r>
          </w:p>
        </w:tc>
        <w:tc>
          <w:tcPr>
            <w:tcW w:w="681" w:type="pct"/>
            <w:hideMark/>
          </w:tcPr>
          <w:p w:rsidR="00B07C98" w:rsidRPr="00B157A7" w:rsidRDefault="00B07C98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张迪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6</w:t>
            </w:r>
          </w:p>
        </w:tc>
        <w:tc>
          <w:tcPr>
            <w:tcW w:w="706" w:type="pct"/>
          </w:tcPr>
          <w:p w:rsidR="00B07C98" w:rsidRPr="00B157A7" w:rsidRDefault="00B07C98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458" w:type="pct"/>
          </w:tcPr>
          <w:p w:rsidR="00B07C98" w:rsidRPr="00B157A7" w:rsidRDefault="00B07C98" w:rsidP="000D02DA">
            <w:pPr>
              <w:pStyle w:val="ab"/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</w:tbl>
    <w:p w:rsidR="00982BDD" w:rsidRPr="00B157A7" w:rsidRDefault="00C36044" w:rsidP="00982BDD">
      <w:pPr>
        <w:autoSpaceDE w:val="0"/>
        <w:autoSpaceDN w:val="0"/>
        <w:adjustRightInd w:val="0"/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B157A7">
        <w:rPr>
          <w:rFonts w:ascii="Times New Roman" w:eastAsia="宋体" w:hAnsi="Times New Roman" w:cs="Times New Roman"/>
          <w:kern w:val="0"/>
          <w:sz w:val="24"/>
          <w:szCs w:val="24"/>
        </w:rPr>
        <w:t> </w:t>
      </w:r>
      <w:r w:rsidR="00982BDD"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“*”: </w:t>
      </w:r>
      <w:r w:rsidR="00982BDD" w:rsidRPr="00B157A7">
        <w:rPr>
          <w:rFonts w:ascii="Times New Roman" w:eastAsia="宋体" w:hAnsi="Times New Roman" w:cs="Times New Roman"/>
          <w:sz w:val="24"/>
          <w:szCs w:val="24"/>
        </w:rPr>
        <w:t xml:space="preserve">Herbicide Resistance Action Committee </w:t>
      </w:r>
    </w:p>
    <w:p w:rsidR="00291822" w:rsidRPr="00B157A7" w:rsidRDefault="00291822" w:rsidP="000D02DA">
      <w:pPr>
        <w:autoSpaceDE w:val="0"/>
        <w:autoSpaceDN w:val="0"/>
        <w:adjustRightInd w:val="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:rsidR="005C736B" w:rsidRPr="00B157A7" w:rsidRDefault="005C736B" w:rsidP="000D02DA">
      <w:pPr>
        <w:autoSpaceDE w:val="0"/>
        <w:autoSpaceDN w:val="0"/>
        <w:adjustRightInd w:val="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B157A7">
        <w:rPr>
          <w:rFonts w:ascii="Times New Roman" w:eastAsia="宋体" w:hAnsi="Times New Roman" w:cs="Times New Roman"/>
          <w:kern w:val="0"/>
          <w:sz w:val="24"/>
          <w:szCs w:val="24"/>
        </w:rPr>
        <w:br w:type="page"/>
      </w:r>
    </w:p>
    <w:p w:rsidR="00D47842" w:rsidRPr="00B157A7" w:rsidRDefault="00DB5A05" w:rsidP="000D02DA">
      <w:pPr>
        <w:autoSpaceDE w:val="0"/>
        <w:autoSpaceDN w:val="0"/>
        <w:adjustRightInd w:val="0"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Table </w:t>
      </w:r>
      <w:r w:rsidR="00725483"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="00A47274"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>3</w:t>
      </w:r>
      <w:r w:rsidR="000D7B68"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</w:t>
      </w:r>
      <w:r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>Resistant weeds in</w:t>
      </w:r>
      <w:r w:rsidR="0099776A"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</w:t>
      </w:r>
      <w:r w:rsidR="006B28DA"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other </w:t>
      </w:r>
      <w:r w:rsidR="006B28DA" w:rsidRPr="00B157A7">
        <w:rPr>
          <w:rFonts w:ascii="Times New Roman" w:eastAsia="宋体" w:hAnsi="Times New Roman" w:cs="Times New Roman"/>
          <w:b/>
          <w:sz w:val="24"/>
          <w:szCs w:val="24"/>
        </w:rPr>
        <w:t>major cropping systems</w:t>
      </w:r>
      <w:r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</w:t>
      </w:r>
      <w:r w:rsidR="0099776A"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in </w:t>
      </w:r>
      <w:r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t>China</w:t>
      </w:r>
    </w:p>
    <w:tbl>
      <w:tblPr>
        <w:tblStyle w:val="a8"/>
        <w:tblW w:w="5055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16"/>
        <w:gridCol w:w="1727"/>
        <w:gridCol w:w="5150"/>
        <w:gridCol w:w="2081"/>
        <w:gridCol w:w="2081"/>
        <w:gridCol w:w="2075"/>
      </w:tblGrid>
      <w:tr w:rsidR="00B157A7" w:rsidRPr="00B157A7" w:rsidTr="00244AE5">
        <w:trPr>
          <w:trHeight w:val="288"/>
        </w:trPr>
        <w:tc>
          <w:tcPr>
            <w:tcW w:w="424" w:type="pct"/>
          </w:tcPr>
          <w:p w:rsidR="00CB714D" w:rsidRPr="00B157A7" w:rsidRDefault="00CB714D" w:rsidP="00CB714D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  <w:t>Crop</w:t>
            </w:r>
          </w:p>
        </w:tc>
        <w:tc>
          <w:tcPr>
            <w:tcW w:w="603" w:type="pct"/>
            <w:hideMark/>
          </w:tcPr>
          <w:p w:rsidR="00CB714D" w:rsidRPr="00B157A7" w:rsidRDefault="00CB714D" w:rsidP="00CB714D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  <w:t>Weed species</w:t>
            </w:r>
          </w:p>
        </w:tc>
        <w:tc>
          <w:tcPr>
            <w:tcW w:w="1797" w:type="pct"/>
            <w:hideMark/>
          </w:tcPr>
          <w:p w:rsidR="00CB714D" w:rsidRPr="00B157A7" w:rsidRDefault="00CB714D" w:rsidP="00CB714D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  <w:t>HRAC* classification (herbicide)</w:t>
            </w:r>
          </w:p>
        </w:tc>
        <w:tc>
          <w:tcPr>
            <w:tcW w:w="726" w:type="pct"/>
          </w:tcPr>
          <w:p w:rsidR="00CB714D" w:rsidRPr="00B157A7" w:rsidRDefault="00CB714D" w:rsidP="00CB714D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Reference</w:t>
            </w:r>
          </w:p>
        </w:tc>
        <w:tc>
          <w:tcPr>
            <w:tcW w:w="726" w:type="pct"/>
          </w:tcPr>
          <w:p w:rsidR="00CB714D" w:rsidRPr="00B157A7" w:rsidRDefault="00CB714D" w:rsidP="00CB714D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C</w:t>
            </w: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ross-resistance</w:t>
            </w:r>
          </w:p>
          <w:p w:rsidR="00CB714D" w:rsidRPr="00B157A7" w:rsidRDefault="00CB714D" w:rsidP="00CB714D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4" w:type="pct"/>
          </w:tcPr>
          <w:p w:rsidR="00CB714D" w:rsidRPr="00B157A7" w:rsidRDefault="00CB714D" w:rsidP="00CB714D">
            <w:pPr>
              <w:pStyle w:val="ab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Mutiple res</w:t>
            </w: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 xml:space="preserve">istance </w:t>
            </w: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 w:val="restart"/>
          </w:tcPr>
          <w:p w:rsidR="00B64167" w:rsidRPr="00B157A7" w:rsidRDefault="000A7396" w:rsidP="00CB714D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Corn</w:t>
            </w:r>
          </w:p>
        </w:tc>
        <w:tc>
          <w:tcPr>
            <w:tcW w:w="603" w:type="pct"/>
            <w:hideMark/>
          </w:tcPr>
          <w:p w:rsidR="00B64167" w:rsidRPr="00B157A7" w:rsidRDefault="00B64167" w:rsidP="00CB714D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Setari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viridi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 </w:t>
            </w:r>
          </w:p>
        </w:tc>
        <w:tc>
          <w:tcPr>
            <w:tcW w:w="1797" w:type="pct"/>
            <w:hideMark/>
          </w:tcPr>
          <w:p w:rsidR="00B64167" w:rsidRPr="00B157A7" w:rsidRDefault="00B64167" w:rsidP="00CB714D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nicosulfuron) </w:t>
            </w:r>
          </w:p>
        </w:tc>
        <w:tc>
          <w:tcPr>
            <w:tcW w:w="726" w:type="pct"/>
          </w:tcPr>
          <w:p w:rsidR="00B64167" w:rsidRPr="00B157A7" w:rsidRDefault="00B64167" w:rsidP="00CB714D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吴翠霞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6</w:t>
            </w:r>
          </w:p>
        </w:tc>
        <w:tc>
          <w:tcPr>
            <w:tcW w:w="726" w:type="pct"/>
          </w:tcPr>
          <w:p w:rsidR="00B64167" w:rsidRPr="00B157A7" w:rsidRDefault="00B64167" w:rsidP="00CB714D"/>
        </w:tc>
        <w:tc>
          <w:tcPr>
            <w:tcW w:w="724" w:type="pct"/>
          </w:tcPr>
          <w:p w:rsidR="00B64167" w:rsidRPr="00B157A7" w:rsidRDefault="00B64167" w:rsidP="00CB714D"/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  <w:hideMark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Chlori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virgat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1797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nicosulfuron) </w:t>
            </w:r>
          </w:p>
        </w:tc>
        <w:tc>
          <w:tcPr>
            <w:tcW w:w="726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吴翠霞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6</w:t>
            </w:r>
          </w:p>
        </w:tc>
        <w:tc>
          <w:tcPr>
            <w:tcW w:w="726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bookmarkStart w:id="42" w:name="OLE_LINK114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Eleusine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indic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bookmarkEnd w:id="42"/>
          </w:p>
        </w:tc>
        <w:tc>
          <w:tcPr>
            <w:tcW w:w="1797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nicosulfuron);</w:t>
            </w:r>
          </w:p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hotosystem II inhibitors (atrazine )</w:t>
            </w:r>
          </w:p>
        </w:tc>
        <w:tc>
          <w:tcPr>
            <w:tcW w:w="726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吴翠霞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6</w:t>
            </w:r>
          </w:p>
        </w:tc>
        <w:tc>
          <w:tcPr>
            <w:tcW w:w="726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814D5B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Echinochloa</w:t>
            </w:r>
            <w:r w:rsidRPr="00814D5B">
              <w:rPr>
                <w:rFonts w:ascii="Times New Roman" w:eastAsia="宋体" w:hAnsi="Times New Roman" w:cs="Times New Roman"/>
                <w:i/>
                <w:sz w:val="24"/>
                <w:szCs w:val="24"/>
                <w:highlight w:val="yellow"/>
              </w:rPr>
              <w:t xml:space="preserve"> </w:t>
            </w:r>
            <w:r w:rsidRPr="00814D5B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crus</w:t>
            </w:r>
            <w:r w:rsidR="00814D5B" w:rsidRPr="00814D5B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-</w:t>
            </w:r>
            <w:r w:rsidRPr="00814D5B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galli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797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nicosulfuron);</w:t>
            </w:r>
          </w:p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hotosystem II inhibitors (atrazine )</w:t>
            </w:r>
          </w:p>
        </w:tc>
        <w:tc>
          <w:tcPr>
            <w:tcW w:w="726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吴翠霞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6</w:t>
            </w:r>
          </w:p>
          <w:p w:rsidR="00B64167" w:rsidRPr="00B157A7" w:rsidRDefault="00B64167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潘思杨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5</w:t>
            </w:r>
          </w:p>
        </w:tc>
        <w:tc>
          <w:tcPr>
            <w:tcW w:w="726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bookmarkStart w:id="43" w:name="OLE_LINK85"/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Digitari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sanguinalis</w:t>
            </w:r>
            <w:bookmarkEnd w:id="43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797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nicosulfuron);</w:t>
            </w:r>
          </w:p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hotosystem II inhibitors (atrazine )</w:t>
            </w:r>
          </w:p>
        </w:tc>
        <w:tc>
          <w:tcPr>
            <w:tcW w:w="726" w:type="pct"/>
          </w:tcPr>
          <w:p w:rsidR="00B64167" w:rsidRPr="00B157A7" w:rsidRDefault="00B64167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Mei&lt;/Author&gt;&lt;Year&gt;2017&lt;/Year&gt;&lt;RecNum&gt;442&lt;/RecNum&gt;&lt;DisplayText&gt;(Mei et al., 2017)&lt;/DisplayText&gt;&lt;record&gt;&lt;rec-number&gt;442&lt;/rec-number&gt;&lt;foreign-keys&gt;&lt;key app="EN" db-id="fdwdtp2abxr2tgep9fbxxpz3fv55txattzfe" timestamp="0"&gt;442&lt;/key&gt;&lt;/foreign-keys&gt;&lt;ref-type name="Journal Article"&gt;17&lt;/ref-type&gt;&lt;contributors&gt;&lt;authors&gt;&lt;author&gt;Mei, Y.&lt;/author&gt;&lt;author&gt;Si, C.&lt;/author&gt;&lt;author&gt;Liu, M. J.&lt;/author&gt;&lt;author&gt;Qiu, L. H.&lt;/author&gt;&lt;author&gt;Zheng, M. Q.&lt;/author&gt;&lt;/authors&gt;&lt;/contributors&gt;&lt;titles&gt;&lt;title&gt;Investigation of resistance levels and mechanisms to nicosulfuron conferred by non-target-site mechanisms in large crabgrass (Digitaria sanguinalis L.) from China&lt;/title&gt;&lt;secondary-title&gt;Pesticide Biochemistry and Physiology&lt;/secondary-title&gt;&lt;/titles&gt;&lt;periodical&gt;&lt;full-title&gt;Pesticide Biochemistry and Physiology&lt;/full-title&gt;&lt;/periodical&gt;&lt;pages&gt;84-89&lt;/pages&gt;&lt;volume&gt;141&lt;/volume&gt;&lt;dates&gt;&lt;year&gt;2017&lt;/year&gt;&lt;pub-dates&gt;&lt;date&gt;Sep&lt;/date&gt;&lt;/pub-dates&gt;&lt;/dates&gt;&lt;isbn&gt;0048-3575&lt;/isbn&gt;&lt;accession-num&gt;WOS:000412263100012&lt;/accession-num&gt;&lt;urls&gt;&lt;related-urls&gt;&lt;url&gt;&lt;style face="underline" font="default" size="100%"&gt;&amp;lt;Go to ISI&amp;gt;://WOS:000412263100012&lt;/style&gt;&lt;/url&gt;&lt;/related-urls&gt;&lt;/urls&gt;&lt;electronic-resource-num&gt;10.1016/j.pestbp.2016.12.002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88" w:tooltip="Mei, 2017 #442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Mei et al.,2017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周青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05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张宏军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3</w:t>
            </w:r>
          </w:p>
        </w:tc>
        <w:tc>
          <w:tcPr>
            <w:tcW w:w="726" w:type="pct"/>
          </w:tcPr>
          <w:p w:rsidR="00B64167" w:rsidRPr="00B157A7" w:rsidRDefault="00B64167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B64167" w:rsidRPr="00B157A7" w:rsidRDefault="00B64167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  <w:hideMark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bookmarkStart w:id="44" w:name="OLE_LINK118"/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>Amaranthus retroflexus</w:t>
            </w:r>
            <w:bookmarkEnd w:id="44"/>
          </w:p>
        </w:tc>
        <w:tc>
          <w:tcPr>
            <w:tcW w:w="1797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thifensulfuron-methyl);</w:t>
            </w:r>
          </w:p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hotosystem II inhibitors (atrazine)</w:t>
            </w:r>
            <w:r w:rsidR="00802166"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</w:p>
          <w:p w:rsidR="00802166" w:rsidRPr="00B157A7" w:rsidRDefault="00802166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nicosulfuron)</w:t>
            </w:r>
          </w:p>
        </w:tc>
        <w:tc>
          <w:tcPr>
            <w:tcW w:w="726" w:type="pct"/>
          </w:tcPr>
          <w:p w:rsidR="00B64167" w:rsidRPr="00B157A7" w:rsidRDefault="00B64167" w:rsidP="00BD1303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45" w:name="OLE_LINK123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井秋月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4</w:t>
            </w:r>
            <w:bookmarkEnd w:id="45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孙会杰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07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袁雪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7</w:t>
            </w:r>
            <w:r w:rsidR="00802166"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  <w:r w:rsidR="00802166"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葛鲁安</w:t>
            </w:r>
            <w:r w:rsidR="00BD1303"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et al.</w:t>
            </w:r>
            <w:r w:rsidR="00802166"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, 2018</w:t>
            </w:r>
          </w:p>
        </w:tc>
        <w:tc>
          <w:tcPr>
            <w:tcW w:w="726" w:type="pct"/>
          </w:tcPr>
          <w:p w:rsidR="00B64167" w:rsidRPr="00B157A7" w:rsidRDefault="00B64167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B64167" w:rsidRPr="00B157A7" w:rsidRDefault="00B64167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03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Equisetum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arvense</w:t>
            </w:r>
          </w:p>
        </w:tc>
        <w:tc>
          <w:tcPr>
            <w:tcW w:w="1797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nicosulfuron);</w:t>
            </w:r>
          </w:p>
          <w:p w:rsidR="00B64167" w:rsidRPr="00B157A7" w:rsidRDefault="00B64167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hotosystem II inhibitors (atrazine )</w:t>
            </w:r>
          </w:p>
        </w:tc>
        <w:tc>
          <w:tcPr>
            <w:tcW w:w="726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潘思杨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5</w:t>
            </w:r>
          </w:p>
        </w:tc>
        <w:tc>
          <w:tcPr>
            <w:tcW w:w="726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B64167" w:rsidRPr="00B157A7" w:rsidRDefault="00B64167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CF0136" w:rsidRPr="00B157A7" w:rsidRDefault="00CF0136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03" w:type="pct"/>
          </w:tcPr>
          <w:p w:rsidR="00CF0136" w:rsidRPr="00B157A7" w:rsidRDefault="00D91D79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Eriochloa villosa</w:t>
            </w:r>
          </w:p>
        </w:tc>
        <w:tc>
          <w:tcPr>
            <w:tcW w:w="1797" w:type="pct"/>
          </w:tcPr>
          <w:p w:rsidR="00CF0136" w:rsidRPr="00B157A7" w:rsidRDefault="00D91D79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nicosulfuron)</w:t>
            </w:r>
          </w:p>
        </w:tc>
        <w:tc>
          <w:tcPr>
            <w:tcW w:w="726" w:type="pct"/>
          </w:tcPr>
          <w:p w:rsidR="00CF0136" w:rsidRPr="00B157A7" w:rsidRDefault="000C3C7D" w:rsidP="00BD1303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马红</w:t>
            </w:r>
            <w:r w:rsidR="00BD1303"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 xml:space="preserve"> </w:t>
            </w:r>
            <w:r w:rsidR="00BD1303"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t al</w:t>
            </w:r>
            <w:r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 xml:space="preserve">, 2018 </w:t>
            </w:r>
          </w:p>
        </w:tc>
        <w:tc>
          <w:tcPr>
            <w:tcW w:w="726" w:type="pct"/>
          </w:tcPr>
          <w:p w:rsidR="00CF0136" w:rsidRPr="00B157A7" w:rsidRDefault="00CF0136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CF0136" w:rsidRPr="00B157A7" w:rsidRDefault="00CF0136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090DE6" w:rsidRPr="00B157A7" w:rsidRDefault="00090DE6" w:rsidP="00090DE6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03" w:type="pct"/>
          </w:tcPr>
          <w:p w:rsidR="00090DE6" w:rsidRPr="00B157A7" w:rsidRDefault="00BD1303" w:rsidP="00BD1303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 xml:space="preserve">Cucumis melo </w:t>
            </w:r>
            <w:r w:rsidR="00090DE6"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var. agrestis</w:t>
            </w:r>
          </w:p>
        </w:tc>
        <w:tc>
          <w:tcPr>
            <w:tcW w:w="1797" w:type="pct"/>
          </w:tcPr>
          <w:p w:rsidR="00090DE6" w:rsidRPr="00B157A7" w:rsidRDefault="00090DE6" w:rsidP="00090DE6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nicosulfuron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imazapic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;</w:t>
            </w:r>
          </w:p>
          <w:p w:rsidR="00090DE6" w:rsidRPr="00B157A7" w:rsidRDefault="00090DE6" w:rsidP="00090DE6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PO inhibitors (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fomesafen)</w:t>
            </w:r>
          </w:p>
        </w:tc>
        <w:tc>
          <w:tcPr>
            <w:tcW w:w="726" w:type="pct"/>
          </w:tcPr>
          <w:p w:rsidR="00090DE6" w:rsidRPr="00B157A7" w:rsidRDefault="00090DE6" w:rsidP="00090DE6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Xu</w:t>
            </w:r>
            <w:r w:rsidR="00BD1303"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 2018</w:t>
            </w:r>
          </w:p>
        </w:tc>
        <w:tc>
          <w:tcPr>
            <w:tcW w:w="726" w:type="pct"/>
          </w:tcPr>
          <w:p w:rsidR="00090DE6" w:rsidRPr="00B157A7" w:rsidRDefault="00090DE6" w:rsidP="00090DE6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090DE6" w:rsidRPr="00B157A7" w:rsidRDefault="00090DE6" w:rsidP="00090DE6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 w:val="restar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oybean</w:t>
            </w:r>
          </w:p>
          <w:p w:rsidR="00E132FD" w:rsidRPr="00B157A7" w:rsidRDefault="00E132FD" w:rsidP="000229F2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E132FD" w:rsidRPr="00B157A7" w:rsidRDefault="00E132FD" w:rsidP="00244AE5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>D</w:t>
            </w:r>
            <w:r w:rsidR="00244AE5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 xml:space="preserve">. </w:t>
            </w:r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>sanguinalis</w:t>
            </w:r>
          </w:p>
        </w:tc>
        <w:tc>
          <w:tcPr>
            <w:tcW w:w="1797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 (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haloxyfop-P-methyl 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quizalofop-P-ethyl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,</w:t>
            </w:r>
            <w:r w:rsidR="00B84CF6"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ethoxydim)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 </w:t>
            </w:r>
          </w:p>
        </w:tc>
        <w:tc>
          <w:tcPr>
            <w:tcW w:w="726" w:type="pct"/>
          </w:tcPr>
          <w:p w:rsidR="00E132FD" w:rsidRPr="00B157A7" w:rsidRDefault="00E132FD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张陈川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曾爱平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5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滕芳超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王金信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4</w:t>
            </w:r>
          </w:p>
        </w:tc>
        <w:tc>
          <w:tcPr>
            <w:tcW w:w="726" w:type="pct"/>
          </w:tcPr>
          <w:p w:rsidR="00E132FD" w:rsidRPr="00B157A7" w:rsidRDefault="00E132FD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E132FD" w:rsidRPr="00B157A7" w:rsidRDefault="00E132FD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E132FD" w:rsidRPr="00B157A7" w:rsidRDefault="00E132FD" w:rsidP="000229F2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E132FD" w:rsidRPr="00B157A7" w:rsidRDefault="00E132FD" w:rsidP="00244AE5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814D5B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>E</w:t>
            </w:r>
            <w:r w:rsidR="00244AE5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 xml:space="preserve">. </w:t>
            </w:r>
            <w:r w:rsidRPr="00814D5B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>crus</w:t>
            </w:r>
            <w:r w:rsidR="00814D5B" w:rsidRPr="00814D5B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>-</w:t>
            </w:r>
            <w:r w:rsidRPr="00814D5B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>galli</w:t>
            </w:r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 xml:space="preserve">  </w:t>
            </w:r>
          </w:p>
        </w:tc>
        <w:tc>
          <w:tcPr>
            <w:tcW w:w="1797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 (quizalofop-P-ethyl )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郇志博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1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E132FD" w:rsidRPr="00B157A7" w:rsidRDefault="00E132FD" w:rsidP="000229F2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603" w:type="pct"/>
          </w:tcPr>
          <w:p w:rsidR="00E132FD" w:rsidRPr="00B157A7" w:rsidRDefault="00E132FD" w:rsidP="00244AE5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244AE5">
              <w:rPr>
                <w:rFonts w:ascii="Times New Roman" w:eastAsia="宋体" w:hAnsi="Times New Roman" w:cs="Times New Roman"/>
                <w:i/>
                <w:sz w:val="24"/>
                <w:szCs w:val="24"/>
                <w:highlight w:val="yellow"/>
              </w:rPr>
              <w:t>E</w:t>
            </w:r>
            <w:r w:rsidR="00244AE5" w:rsidRPr="00244AE5">
              <w:rPr>
                <w:rFonts w:ascii="Times New Roman" w:eastAsia="宋体" w:hAnsi="Times New Roman" w:cs="Times New Roman"/>
                <w:i/>
                <w:sz w:val="24"/>
                <w:szCs w:val="24"/>
                <w:highlight w:val="yellow"/>
              </w:rPr>
              <w:t>.</w:t>
            </w:r>
            <w:r w:rsidRPr="00244AE5">
              <w:rPr>
                <w:rFonts w:ascii="Times New Roman" w:eastAsia="宋体" w:hAnsi="Times New Roman" w:cs="Times New Roman"/>
                <w:i/>
                <w:sz w:val="24"/>
                <w:szCs w:val="24"/>
                <w:highlight w:val="yellow"/>
              </w:rPr>
              <w:t xml:space="preserve"> crus-galli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var. mitis</w:t>
            </w:r>
          </w:p>
        </w:tc>
        <w:tc>
          <w:tcPr>
            <w:tcW w:w="1797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 (quizalofop-P-ethyl )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郇志博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王金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lastRenderedPageBreak/>
              <w:t>信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3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E132FD" w:rsidRPr="00B157A7" w:rsidRDefault="00E132FD" w:rsidP="000229F2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  <w:hideMark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bookmarkStart w:id="46" w:name="OLE_LINK126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Commelina communis</w:t>
            </w:r>
            <w:bookmarkEnd w:id="46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797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icrotubule inhibitors (trifluralin);</w:t>
            </w:r>
          </w:p>
          <w:p w:rsidR="00E132FD" w:rsidRPr="00B157A7" w:rsidRDefault="00E132F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PO inhibitors (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fomesafen)</w:t>
            </w:r>
          </w:p>
        </w:tc>
        <w:tc>
          <w:tcPr>
            <w:tcW w:w="726" w:type="pct"/>
          </w:tcPr>
          <w:p w:rsidR="00E132FD" w:rsidRPr="00B157A7" w:rsidRDefault="00E132FD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张浩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00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贾伟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董庆文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5</w:t>
            </w:r>
          </w:p>
        </w:tc>
        <w:tc>
          <w:tcPr>
            <w:tcW w:w="726" w:type="pct"/>
          </w:tcPr>
          <w:p w:rsidR="00E132FD" w:rsidRPr="00B157A7" w:rsidRDefault="00E132FD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E132FD" w:rsidRPr="00B157A7" w:rsidRDefault="00E132FD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E132FD" w:rsidRPr="00B157A7" w:rsidRDefault="00E132FD" w:rsidP="000229F2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Bidens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tripartit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797" w:type="pct"/>
          </w:tcPr>
          <w:p w:rsidR="00E132FD" w:rsidRPr="00B157A7" w:rsidRDefault="00E132FD" w:rsidP="000D02DA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icrotubule inhibitors (trifluralin)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张浩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00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E132FD" w:rsidRPr="00B157A7" w:rsidRDefault="00E132FD" w:rsidP="000229F2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Xanthium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sibiricum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797" w:type="pct"/>
          </w:tcPr>
          <w:p w:rsidR="00E132FD" w:rsidRPr="00B157A7" w:rsidRDefault="00E132FD" w:rsidP="000D02DA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icrotubule inhibitors (trifluralin)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张浩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00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E132FD" w:rsidRPr="00B157A7" w:rsidRDefault="00E132FD" w:rsidP="000229F2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Polygonum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lapathifolium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797" w:type="pct"/>
          </w:tcPr>
          <w:p w:rsidR="00E132FD" w:rsidRPr="00B157A7" w:rsidRDefault="00E132FD" w:rsidP="000D02DA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icrotubule inhibitors (trifluralin)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张浩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00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E132FD" w:rsidRPr="00B157A7" w:rsidRDefault="00E132FD" w:rsidP="000229F2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Solanum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nigrum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797" w:type="pct"/>
          </w:tcPr>
          <w:p w:rsidR="00E132FD" w:rsidRPr="00B157A7" w:rsidRDefault="00E132FD" w:rsidP="000D02DA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icrotubule inhibitors (trifluralin)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张浩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00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E132FD" w:rsidRPr="00B157A7" w:rsidRDefault="00E132FD" w:rsidP="000229F2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E132FD" w:rsidRPr="00B157A7" w:rsidRDefault="00E132FD" w:rsidP="00C025E5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S</w:t>
            </w:r>
            <w:r w:rsidR="00C025E5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.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medi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797" w:type="pct"/>
          </w:tcPr>
          <w:p w:rsidR="00E132FD" w:rsidRPr="00B157A7" w:rsidRDefault="00E132FD" w:rsidP="000D02DA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Microtubule inhibitors (trifluralin)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张浩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00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E132FD" w:rsidRPr="00B157A7" w:rsidRDefault="00E132FD" w:rsidP="000229F2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  <w:hideMark/>
          </w:tcPr>
          <w:p w:rsidR="00E132FD" w:rsidRPr="00B157A7" w:rsidRDefault="00E132FD" w:rsidP="00F9459F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bookmarkStart w:id="47" w:name="OLE_LINK127"/>
            <w:r w:rsidRPr="00F9459F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>A</w:t>
            </w:r>
            <w:r w:rsidR="00F9459F" w:rsidRPr="00F9459F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>.</w:t>
            </w:r>
            <w:r w:rsidRPr="00F9459F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 xml:space="preserve"> retroflexus</w:t>
            </w:r>
            <w:bookmarkEnd w:id="47"/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1797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ALS inhibitors (thifensulfuron-methyl, pyrithiobac-sodium, pyroxsulam, imazethapyr) </w:t>
            </w:r>
            <w:bookmarkStart w:id="48" w:name="OLE_LINK141"/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;</w:t>
            </w:r>
          </w:p>
          <w:p w:rsidR="00E132FD" w:rsidRPr="00B157A7" w:rsidRDefault="00E132F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PPO inhibitors (fluoroglycofen</w:t>
            </w:r>
            <w:bookmarkEnd w:id="48"/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,fomesafen</w:t>
            </w:r>
            <w:bookmarkStart w:id="49" w:name="OLE_LINK140"/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</w:t>
            </w:r>
            <w:bookmarkEnd w:id="49"/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7&lt;/Year&gt;&lt;RecNum&gt;437&lt;/RecNum&gt;&lt;DisplayText&gt;(Wang et al., 2017)&lt;/DisplayText&gt;&lt;record&gt;&lt;rec-number&gt;437&lt;/rec-number&gt;&lt;foreign-keys&gt;&lt;key app="EN" db-id="fdwdtp2abxr2tgep9fbxxpz3fv55txattzfe" timestamp="0"&gt;437&lt;/key&gt;&lt;/foreign-keys&gt;&lt;ref-type name="Journal Article"&gt;17&lt;/ref-type&gt;&lt;contributors&gt;&lt;authors&gt;&lt;author&gt;Wang, H. Z.&lt;/author&gt;&lt;author&gt;Guo, W. L.&lt;/author&gt;&lt;author&gt;Zhang, L. L.&lt;/author&gt;&lt;author&gt;Zhao, K. P.&lt;/author&gt;&lt;author&gt;Ge, L.&lt;/author&gt;&lt;author&gt;Lv, X. S.&lt;/author&gt;&lt;author&gt;Liu, W. T.&lt;/author&gt;&lt;author&gt;Wang, J. X.&lt;/author&gt;&lt;/authors&gt;&lt;/contributors&gt;&lt;titles&gt;&lt;title&gt;Multiple resistance to thifensulfuron-methyl and fomesafen in redroot pigweed (Amaranthus retroflexus L.) from China&lt;/title&gt;&lt;secondary-title&gt;Chilean Journal of Agricultural Research&lt;/secondary-title&gt;&lt;/titles&gt;&lt;periodical&gt;&lt;full-title&gt;Chilean Journal of Agricultural Research&lt;/full-title&gt;&lt;/periodical&gt;&lt;pages&gt;311-317&lt;/pages&gt;&lt;volume&gt;77&lt;/volume&gt;&lt;number&gt;4&lt;/number&gt;&lt;dates&gt;&lt;year&gt;2017&lt;/year&gt;&lt;pub-dates&gt;&lt;date&gt;Oct-Dec&lt;/date&gt;&lt;/pub-dates&gt;&lt;/dates&gt;&lt;isbn&gt;0718-5839&lt;/isbn&gt;&lt;accession-num&gt;WOS:000416141300003&lt;/accession-num&gt;&lt;urls&gt;&lt;related-urls&gt;&lt;url&gt;&lt;style face="underline" font="default" size="100%"&gt;&amp;lt;Go to ISI&amp;gt;://WOS:000416141300003&lt;/style&gt;&lt;/url&gt;&lt;/related-urls&gt;&lt;/urls&gt;&lt;electronic-resource-num&gt;10.4067/s0718-58392017000400311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32" w:tooltip="Wang, 2017 #437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Wang et al.,2017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26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E132FD" w:rsidRPr="00B157A7" w:rsidRDefault="00E132F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E132FD" w:rsidRPr="00B157A7" w:rsidRDefault="00E132FD" w:rsidP="000229F2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E132FD" w:rsidRPr="00B157A7" w:rsidRDefault="00BD1303" w:rsidP="00F9459F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  <w:r w:rsidRPr="00F9459F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C</w:t>
            </w:r>
            <w:r w:rsidR="00F9459F" w:rsidRPr="00F9459F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.</w:t>
            </w:r>
            <w:r w:rsidRPr="00F9459F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 xml:space="preserve"> melo var. agrestis</w:t>
            </w:r>
          </w:p>
        </w:tc>
        <w:tc>
          <w:tcPr>
            <w:tcW w:w="1797" w:type="pct"/>
          </w:tcPr>
          <w:p w:rsidR="00E132FD" w:rsidRPr="00B157A7" w:rsidRDefault="00E132FD" w:rsidP="000229F2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nicosulfuron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imazapic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;</w:t>
            </w:r>
          </w:p>
          <w:p w:rsidR="00E132FD" w:rsidRPr="00B157A7" w:rsidRDefault="00E132FD" w:rsidP="000229F2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PO inhibitors (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fomesafen)</w:t>
            </w:r>
          </w:p>
        </w:tc>
        <w:tc>
          <w:tcPr>
            <w:tcW w:w="726" w:type="pct"/>
          </w:tcPr>
          <w:p w:rsidR="00E132FD" w:rsidRPr="00B157A7" w:rsidRDefault="00BD1303" w:rsidP="000229F2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Xu et al., 2018</w:t>
            </w:r>
          </w:p>
        </w:tc>
        <w:tc>
          <w:tcPr>
            <w:tcW w:w="726" w:type="pct"/>
          </w:tcPr>
          <w:p w:rsidR="00E132FD" w:rsidRPr="00B157A7" w:rsidRDefault="00E132FD" w:rsidP="000229F2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E132FD" w:rsidRPr="00B157A7" w:rsidRDefault="00E132FD" w:rsidP="000229F2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 w:val="restart"/>
          </w:tcPr>
          <w:p w:rsidR="00CB714D" w:rsidRPr="00B157A7" w:rsidRDefault="00CB714D" w:rsidP="000D02DA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Rapeseed</w:t>
            </w:r>
          </w:p>
        </w:tc>
        <w:tc>
          <w:tcPr>
            <w:tcW w:w="603" w:type="pct"/>
            <w:hideMark/>
          </w:tcPr>
          <w:p w:rsidR="00CB714D" w:rsidRPr="00B157A7" w:rsidRDefault="00CB714D" w:rsidP="000D02DA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bookmarkStart w:id="50" w:name="OLE_LINK142"/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>Alopecurus japonicus</w:t>
            </w:r>
            <w:bookmarkEnd w:id="50"/>
          </w:p>
        </w:tc>
        <w:tc>
          <w:tcPr>
            <w:tcW w:w="1797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haloxyfop-R-methyl, quizalofop-P-ethyl, fenoxaprop-P-ethyl, clodinafop-propargyl, cyhalofop-butyl)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&lt;EndNote&gt;&lt;Cite&gt;&lt;Author&gt;Tang&lt;/Author&gt;&lt;Year&gt;2012&lt;/Year&gt;&lt;RecNum&gt;825&lt;/RecNum&gt;&lt;DisplayText&gt;(Tang et al., 2012)&lt;/DisplayText&gt;&lt;record&gt;&lt;rec-number&gt;825&lt;/rec-number&gt;&lt;foreign-keys&gt;&lt;key app="EN" db-id="fdwdtp2abxr2tgep9fbxxpz3fv55txattzfe" timestamp="1527087428"&gt;825&lt;/key&gt;&lt;/foreign-keys&gt;&lt;ref-type name="Journal Article"&gt;17&lt;/ref-type&gt;&lt;contributors&gt;&lt;authors&gt;&lt;author&gt;Tang, H.&lt;/author&gt;&lt;author&gt;Li, J.&lt;/author&gt;&lt;author&gt;Dong, L.&lt;/author&gt;&lt;author&gt;Dong, A.&lt;/author&gt;&lt;author&gt;Lu, B.&lt;/author&gt;&lt;author&gt;Zhu, X.&lt;/author&gt;&lt;/authors&gt;&lt;/contributors&gt;&lt;auth-address&gt;College of Plant Protection, Nanjing Agricultural University, Nanjing, China.&lt;/auth-address&gt;&lt;titles&gt;&lt;title&gt;Molecular bases for resistance to acetyl-coenzyme A carboxylase inhibitor in Japanese foxtail (Alopecurus japonicus)&lt;/title&gt;&lt;secondary-title&gt;Pest Manag Sci&lt;/secondary-title&gt;&lt;/titles&gt;&lt;periodical&gt;&lt;full-title&gt;Pest Manag Sci&lt;/full-title&gt;&lt;/periodical&gt;&lt;pages&gt;1241-7&lt;/pages&gt;&lt;volume&gt;68&lt;/volume&gt;&lt;number&gt;9&lt;/number&gt;&lt;keywords&gt;&lt;keyword&gt;Acetyl-CoA Carboxylase/*antagonists &amp;amp; inhibitors/*genetics/metabolism&lt;/keyword&gt;&lt;keyword&gt;Amino Acid Sequence&lt;/keyword&gt;&lt;keyword&gt;Amino Acid Substitution&lt;/keyword&gt;&lt;keyword&gt;Base Sequence&lt;/keyword&gt;&lt;keyword&gt;*Herbicide Resistance&lt;/keyword&gt;&lt;keyword&gt;Herbicides/pharmacology&lt;/keyword&gt;&lt;keyword&gt;Molecular Sequence Data&lt;/keyword&gt;&lt;keyword&gt;Mutation, Missense&lt;/keyword&gt;&lt;keyword&gt;Plant Proteins/*antagonists &amp;amp; inhibitors/*genetics/metabolism&lt;/keyword&gt;&lt;keyword&gt;Poaceae/*drug effects/*enzymology/genetics&lt;/keyword&gt;&lt;/keywords&gt;&lt;dates&gt;&lt;year&gt;2012&lt;/year&gt;&lt;pub-dates&gt;&lt;date&gt;Sep&lt;/date&gt;&lt;/pub-dates&gt;&lt;/dates&gt;&lt;isbn&gt;1526-4998 (Electronic)&amp;#xD;1526-498X (Linking)&lt;/isbn&gt;&lt;accession-num&gt;22461409&lt;/accession-num&gt;&lt;urls&gt;&lt;related-urls&gt;&lt;url&gt;https://www.ncbi.nlm.nih.gov/pubmed/22461409&lt;/url&gt;&lt;/related-urls&gt;&lt;/urls&gt;&lt;electronic-resource-num&gt;10.1002/ps.3285&lt;/electronic-resource-num&gt;&lt;/record&gt;&lt;/Cite&gt;&lt;/EndNote&gt;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22" w:tooltip="Tang, 2012 #825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Tang et al.,2012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724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CB714D" w:rsidRPr="00B157A7" w:rsidRDefault="00CB714D" w:rsidP="00CB714D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CB714D" w:rsidRPr="00B157A7" w:rsidRDefault="00CB714D" w:rsidP="00CB714D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bookmarkStart w:id="51" w:name="OLE_LINK10"/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>Alopecurus aequalis</w:t>
            </w:r>
            <w:bookmarkEnd w:id="51"/>
          </w:p>
        </w:tc>
        <w:tc>
          <w:tcPr>
            <w:tcW w:w="1797" w:type="pct"/>
            <w:hideMark/>
          </w:tcPr>
          <w:p w:rsidR="00CB714D" w:rsidRPr="00B157A7" w:rsidRDefault="00CB714D" w:rsidP="00CB714D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quizalofop-P-ethyl, 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clethodim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, haloxyfop-P-methyl, quizalofop-P-ethyl, sethoxydim)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726" w:type="pct"/>
          </w:tcPr>
          <w:p w:rsidR="00CB714D" w:rsidRPr="00B157A7" w:rsidRDefault="00CB714D" w:rsidP="00CB714D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唐子慧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周小毛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6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黄世霞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04,</w:t>
            </w:r>
          </w:p>
        </w:tc>
        <w:tc>
          <w:tcPr>
            <w:tcW w:w="726" w:type="pct"/>
          </w:tcPr>
          <w:p w:rsidR="00CB714D" w:rsidRPr="00B157A7" w:rsidRDefault="00CB714D" w:rsidP="00CB714D"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724" w:type="pct"/>
          </w:tcPr>
          <w:p w:rsidR="00CB714D" w:rsidRPr="00B157A7" w:rsidRDefault="00CB714D" w:rsidP="00CB714D"/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  <w:hideMark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bookmarkStart w:id="52" w:name="OLE_LINK143"/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>Avena fatua</w:t>
            </w:r>
            <w:bookmarkEnd w:id="52"/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1797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haloxyfop-P-methyl)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吕晓辉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6b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 xml:space="preserve">Bromus tectorum </w:t>
            </w:r>
          </w:p>
        </w:tc>
        <w:tc>
          <w:tcPr>
            <w:tcW w:w="1797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haloxyfop-P-methyl) 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吕晓辉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6a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  <w:hideMark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bookmarkStart w:id="53" w:name="OLE_LINK145"/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>Polypogon fugax</w:t>
            </w:r>
            <w:bookmarkEnd w:id="53"/>
          </w:p>
        </w:tc>
        <w:tc>
          <w:tcPr>
            <w:tcW w:w="1797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 (clodinafop-propargyl, fenoxaprop-P-ethyl, quizalofop-P-ethyl, haloxyfop-R-methyl, fluazifop-p-butyl)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UYW5nPC9BdXRob3I+PFllYXI+MjAxNDwvWWVhcj48UmVj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UYW5nPC9BdXRob3I+PFllYXI+MjAxNDwvWWVhcj48UmVj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23" w:tooltip="Tang, 2014 #823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Tang et al.,2014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/>
                <w:sz w:val="24"/>
                <w:szCs w:val="24"/>
              </w:rPr>
              <w:t>yes</w:t>
            </w:r>
          </w:p>
        </w:tc>
        <w:tc>
          <w:tcPr>
            <w:tcW w:w="724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 w:val="restar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lastRenderedPageBreak/>
              <w:t>Cotton</w:t>
            </w:r>
          </w:p>
        </w:tc>
        <w:tc>
          <w:tcPr>
            <w:tcW w:w="603" w:type="pct"/>
            <w:hideMark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 xml:space="preserve">Eleusine indica </w:t>
            </w:r>
          </w:p>
        </w:tc>
        <w:tc>
          <w:tcPr>
            <w:tcW w:w="1797" w:type="pct"/>
            <w:hideMark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PSP synth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glyphosate);</w:t>
            </w:r>
          </w:p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 (haloxyfop-P-methyl,quizalofop-P-ethyl) </w:t>
            </w:r>
          </w:p>
        </w:tc>
        <w:tc>
          <w:tcPr>
            <w:tcW w:w="726" w:type="pct"/>
          </w:tcPr>
          <w:p w:rsidR="00CB714D" w:rsidRPr="00B157A7" w:rsidRDefault="00CB714D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王新玲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6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李洁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4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宗涛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5</w:t>
            </w:r>
          </w:p>
        </w:tc>
        <w:tc>
          <w:tcPr>
            <w:tcW w:w="726" w:type="pct"/>
          </w:tcPr>
          <w:p w:rsidR="00CB714D" w:rsidRPr="00B157A7" w:rsidRDefault="00CB714D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CB714D" w:rsidRPr="00B157A7" w:rsidRDefault="00CB714D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  <w:hideMark/>
          </w:tcPr>
          <w:p w:rsidR="00CB714D" w:rsidRPr="00244AE5" w:rsidRDefault="00CB714D" w:rsidP="00244AE5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</w:pPr>
            <w:r w:rsidRPr="00244AE5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>D</w:t>
            </w:r>
            <w:r w:rsidR="00244AE5" w:rsidRPr="00244AE5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 xml:space="preserve">. </w:t>
            </w:r>
            <w:r w:rsidRPr="00244AE5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>sanguinalis</w:t>
            </w:r>
          </w:p>
        </w:tc>
        <w:tc>
          <w:tcPr>
            <w:tcW w:w="1797" w:type="pct"/>
            <w:hideMark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PSP synth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glyphosate)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李玉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柏连阳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6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CB714D" w:rsidRPr="00B157A7" w:rsidRDefault="00CB714D" w:rsidP="000D02DA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>Leptochloa chinensis   </w:t>
            </w:r>
          </w:p>
        </w:tc>
        <w:tc>
          <w:tcPr>
            <w:tcW w:w="1797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haloxyfop-P-methyl);</w:t>
            </w:r>
          </w:p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PSP synth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glyphosate)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唐鑫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6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>Amaranthus retroflexus</w:t>
            </w:r>
          </w:p>
        </w:tc>
        <w:tc>
          <w:tcPr>
            <w:tcW w:w="1797" w:type="pct"/>
          </w:tcPr>
          <w:p w:rsidR="00CB714D" w:rsidRPr="00B157A7" w:rsidRDefault="00CB714D" w:rsidP="000D02DA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PSP synth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glyphosate)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杨浩娜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柏连阳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6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>Portulaca oleracea L.</w:t>
            </w:r>
          </w:p>
        </w:tc>
        <w:tc>
          <w:tcPr>
            <w:tcW w:w="1797" w:type="pct"/>
          </w:tcPr>
          <w:p w:rsidR="00CB714D" w:rsidRPr="00B157A7" w:rsidRDefault="00CB714D" w:rsidP="000D02DA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PSP synth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glyphosate)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杨浩娜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柏连阳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,2016</w:t>
            </w:r>
          </w:p>
        </w:tc>
        <w:tc>
          <w:tcPr>
            <w:tcW w:w="726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CB714D" w:rsidRPr="00B157A7" w:rsidRDefault="00CB714D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 w:val="restart"/>
          </w:tcPr>
          <w:p w:rsidR="000229F2" w:rsidRPr="00B157A7" w:rsidRDefault="000229F2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rchard</w:t>
            </w:r>
          </w:p>
        </w:tc>
        <w:tc>
          <w:tcPr>
            <w:tcW w:w="603" w:type="pct"/>
            <w:hideMark/>
          </w:tcPr>
          <w:p w:rsidR="000229F2" w:rsidRPr="00B157A7" w:rsidRDefault="000229F2" w:rsidP="00244AE5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bookmarkStart w:id="54" w:name="OLE_LINK146"/>
            <w:bookmarkStart w:id="55" w:name="OLE_LINK147"/>
            <w:r w:rsidRPr="00244AE5"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  <w:highlight w:val="yellow"/>
              </w:rPr>
              <w:t>E</w:t>
            </w:r>
            <w:r w:rsidR="00244AE5" w:rsidRPr="00244AE5"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  <w:highlight w:val="yellow"/>
              </w:rPr>
              <w:t xml:space="preserve">. </w:t>
            </w:r>
            <w:r w:rsidRPr="00244AE5"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  <w:highlight w:val="yellow"/>
              </w:rPr>
              <w:t>indica</w:t>
            </w:r>
            <w:bookmarkEnd w:id="54"/>
            <w:bookmarkEnd w:id="55"/>
          </w:p>
        </w:tc>
        <w:tc>
          <w:tcPr>
            <w:tcW w:w="1797" w:type="pct"/>
          </w:tcPr>
          <w:p w:rsidR="000229F2" w:rsidRPr="00B157A7" w:rsidRDefault="000229F2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SI Electron Diverter (paraquat)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;</w:t>
            </w:r>
          </w:p>
          <w:p w:rsidR="000229F2" w:rsidRPr="00B157A7" w:rsidRDefault="000229F2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PSP synth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glyphosate);</w:t>
            </w:r>
          </w:p>
          <w:p w:rsidR="000229F2" w:rsidRPr="00B157A7" w:rsidRDefault="000229F2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bookmarkStart w:id="56" w:name="OLE_LINK148"/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bispyribac</w:t>
            </w:r>
            <w:bookmarkEnd w:id="56"/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-sodium)</w:t>
            </w:r>
            <w:r w:rsidR="00747D8A"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;</w:t>
            </w:r>
          </w:p>
          <w:p w:rsidR="00747D8A" w:rsidRPr="00B157A7" w:rsidRDefault="00747D8A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bookmarkStart w:id="57" w:name="OLE_LINK1"/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Glutamine synthase inhibitors </w:t>
            </w:r>
            <w:bookmarkEnd w:id="57"/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(glufosinate-ammonium)</w:t>
            </w:r>
          </w:p>
        </w:tc>
        <w:tc>
          <w:tcPr>
            <w:tcW w:w="726" w:type="pct"/>
          </w:tcPr>
          <w:p w:rsidR="000229F2" w:rsidRPr="00B157A7" w:rsidRDefault="000229F2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BbjwvQXV0aG9yPjxZZWFyPjIwMTQ8L1llYXI+PFJlY051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begin">
                <w:fldData xml:space="preserve">PEVuZE5vdGU+PENpdGU+PEF1dGhvcj5BbjwvQXV0aG9yPjxZZWFyPjIwMTQ8L1llYXI+PFJlY051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</w:fldData>
              </w:fldCha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separate"/>
            </w:r>
            <w:hyperlink w:anchor="_ENREF_1" w:tooltip="An, 2014 #88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An et al.,2014</w:t>
              </w:r>
            </w:hyperlink>
            <w:r w:rsidRPr="00B157A7">
              <w:rPr>
                <w:rFonts w:ascii="Times New Roman" w:eastAsia="宋体" w:hAnsi="Times New Roman" w:cs="Times New Roman"/>
                <w:noProof/>
                <w:sz w:val="24"/>
                <w:szCs w:val="24"/>
              </w:rPr>
              <w:t>;</w:t>
            </w:r>
            <w:hyperlink w:anchor="_ENREF_150" w:tooltip="Zhang, 2015 #634" w:history="1">
              <w:r w:rsidRPr="00B157A7">
                <w:rPr>
                  <w:rFonts w:ascii="Times New Roman" w:eastAsia="宋体" w:hAnsi="Times New Roman" w:cs="Times New Roman"/>
                  <w:noProof/>
                  <w:sz w:val="24"/>
                  <w:szCs w:val="24"/>
                </w:rPr>
                <w:t>Zhang et al.,2015</w:t>
              </w:r>
            </w:hyperlink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fldChar w:fldCharType="end"/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;</w:t>
            </w:r>
          </w:p>
          <w:p w:rsidR="000229F2" w:rsidRPr="00B157A7" w:rsidRDefault="000229F2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姚和金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08</w:t>
            </w:r>
            <w:r w:rsidR="009A00B7"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胡芳</w:t>
            </w:r>
            <w:r w:rsidR="00BD1303"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et al., 2018</w:t>
            </w:r>
          </w:p>
        </w:tc>
        <w:tc>
          <w:tcPr>
            <w:tcW w:w="726" w:type="pct"/>
          </w:tcPr>
          <w:p w:rsidR="000229F2" w:rsidRPr="00B157A7" w:rsidRDefault="000229F2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0229F2" w:rsidRPr="00B157A7" w:rsidRDefault="000229F2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0229F2" w:rsidRPr="00B157A7" w:rsidRDefault="000229F2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  <w:hideMark/>
          </w:tcPr>
          <w:p w:rsidR="000229F2" w:rsidRPr="00B157A7" w:rsidRDefault="000229F2" w:rsidP="00EA39AC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bookmarkStart w:id="58" w:name="OLE_LINK149"/>
            <w:bookmarkStart w:id="59" w:name="OLE_LINK150"/>
            <w:bookmarkStart w:id="60" w:name="OLE_LINK159"/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>Erigeron canadensis</w:t>
            </w:r>
            <w:bookmarkEnd w:id="58"/>
            <w:bookmarkEnd w:id="59"/>
            <w:r w:rsidRPr="00B157A7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  <w:t> </w:t>
            </w:r>
            <w:bookmarkEnd w:id="60"/>
          </w:p>
        </w:tc>
        <w:tc>
          <w:tcPr>
            <w:tcW w:w="1797" w:type="pct"/>
          </w:tcPr>
          <w:p w:rsidR="000229F2" w:rsidRPr="00B157A7" w:rsidRDefault="000229F2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SI Electron Diverter (paraquat);</w:t>
            </w:r>
          </w:p>
          <w:p w:rsidR="000229F2" w:rsidRPr="00B157A7" w:rsidRDefault="000229F2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PSP synth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glyphosate) </w:t>
            </w:r>
          </w:p>
        </w:tc>
        <w:tc>
          <w:tcPr>
            <w:tcW w:w="726" w:type="pct"/>
          </w:tcPr>
          <w:p w:rsidR="000229F2" w:rsidRPr="00B157A7" w:rsidRDefault="000229F2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李晓霞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5;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梅宇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15</w:t>
            </w:r>
          </w:p>
        </w:tc>
        <w:tc>
          <w:tcPr>
            <w:tcW w:w="726" w:type="pct"/>
          </w:tcPr>
          <w:p w:rsidR="000229F2" w:rsidRPr="00B157A7" w:rsidRDefault="000229F2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0229F2" w:rsidRPr="00B157A7" w:rsidRDefault="000229F2" w:rsidP="00461E9E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0229F2" w:rsidRPr="00B157A7" w:rsidRDefault="000229F2" w:rsidP="000D02DA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  <w:hideMark/>
          </w:tcPr>
          <w:p w:rsidR="000229F2" w:rsidRPr="00B157A7" w:rsidRDefault="000229F2" w:rsidP="000D02DA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Acalypha</w:t>
            </w:r>
            <w:r w:rsidRPr="00B157A7">
              <w:rPr>
                <w:rFonts w:ascii="Times New Roman" w:eastAsia="宋体" w:hAnsi="Times New Roman" w:cs="Times New Roman"/>
                <w:i/>
                <w:sz w:val="24"/>
                <w:szCs w:val="24"/>
              </w:rPr>
              <w:t xml:space="preserve"> </w:t>
            </w: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australis</w:t>
            </w:r>
          </w:p>
        </w:tc>
        <w:tc>
          <w:tcPr>
            <w:tcW w:w="1797" w:type="pct"/>
            <w:hideMark/>
          </w:tcPr>
          <w:p w:rsidR="000229F2" w:rsidRPr="00B157A7" w:rsidRDefault="000229F2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bispyribac-sodium);</w:t>
            </w:r>
          </w:p>
          <w:p w:rsidR="000229F2" w:rsidRPr="00B157A7" w:rsidRDefault="000229F2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PSP synth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glyphosate)</w:t>
            </w:r>
          </w:p>
        </w:tc>
        <w:tc>
          <w:tcPr>
            <w:tcW w:w="726" w:type="pct"/>
          </w:tcPr>
          <w:p w:rsidR="000229F2" w:rsidRPr="00B157A7" w:rsidRDefault="000229F2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姚和金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2008</w:t>
            </w:r>
          </w:p>
        </w:tc>
        <w:tc>
          <w:tcPr>
            <w:tcW w:w="726" w:type="pct"/>
          </w:tcPr>
          <w:p w:rsidR="000229F2" w:rsidRPr="00B157A7" w:rsidRDefault="000229F2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0229F2" w:rsidRPr="00B157A7" w:rsidRDefault="000229F2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0229F2" w:rsidRPr="00B157A7" w:rsidRDefault="000229F2" w:rsidP="000D02DA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0229F2" w:rsidRPr="00B157A7" w:rsidRDefault="000229F2" w:rsidP="00BD1303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Theme="minorEastAsia" w:hAnsi="Times New Roman" w:cs="Times New Roman"/>
                <w:bCs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>Conyza canadensis</w:t>
            </w:r>
            <w:r w:rsidRPr="00B157A7">
              <w:rPr>
                <w:rFonts w:ascii="Segoe UI" w:hAnsi="Segoe UI" w:cs="Segoe UI"/>
                <w:kern w:val="0"/>
                <w:sz w:val="18"/>
                <w:szCs w:val="18"/>
              </w:rPr>
              <w:t xml:space="preserve"> </w:t>
            </w:r>
          </w:p>
        </w:tc>
        <w:tc>
          <w:tcPr>
            <w:tcW w:w="1797" w:type="pct"/>
          </w:tcPr>
          <w:p w:rsidR="000229F2" w:rsidRPr="00B157A7" w:rsidRDefault="000229F2" w:rsidP="000D02DA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PSP synth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glyphosate)</w:t>
            </w:r>
          </w:p>
        </w:tc>
        <w:tc>
          <w:tcPr>
            <w:tcW w:w="726" w:type="pct"/>
          </w:tcPr>
          <w:p w:rsidR="000229F2" w:rsidRPr="00B157A7" w:rsidRDefault="000229F2" w:rsidP="00BD1303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Mei</w:t>
            </w:r>
            <w:r w:rsidR="00BD1303"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et al., 2018</w:t>
            </w:r>
          </w:p>
        </w:tc>
        <w:tc>
          <w:tcPr>
            <w:tcW w:w="726" w:type="pct"/>
          </w:tcPr>
          <w:p w:rsidR="00C40E01" w:rsidRPr="00B157A7" w:rsidRDefault="00C40E01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0229F2" w:rsidRPr="00B157A7" w:rsidRDefault="000229F2" w:rsidP="000D02DA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 w:val="restart"/>
          </w:tcPr>
          <w:p w:rsidR="007F07FA" w:rsidRPr="00B157A7" w:rsidRDefault="007F07FA" w:rsidP="00BE225B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kern w:val="0"/>
                <w:sz w:val="24"/>
                <w:szCs w:val="24"/>
              </w:rPr>
              <w:t>peanut</w:t>
            </w:r>
          </w:p>
        </w:tc>
        <w:tc>
          <w:tcPr>
            <w:tcW w:w="603" w:type="pct"/>
          </w:tcPr>
          <w:p w:rsidR="007F07FA" w:rsidRPr="00B157A7" w:rsidRDefault="00244AE5" w:rsidP="00244AE5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  <w:r w:rsidRPr="00244AE5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 xml:space="preserve">D. </w:t>
            </w:r>
            <w:r w:rsidR="007F07FA" w:rsidRPr="00244AE5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>sanguinalis</w:t>
            </w:r>
          </w:p>
        </w:tc>
        <w:tc>
          <w:tcPr>
            <w:tcW w:w="1797" w:type="pct"/>
          </w:tcPr>
          <w:p w:rsidR="007F07FA" w:rsidRPr="00B157A7" w:rsidRDefault="007F07FA" w:rsidP="00BE225B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(quizalofop-P-ethyl,  sethoxydim)</w:t>
            </w:r>
          </w:p>
        </w:tc>
        <w:tc>
          <w:tcPr>
            <w:tcW w:w="726" w:type="pct"/>
          </w:tcPr>
          <w:p w:rsidR="007F07FA" w:rsidRPr="00B157A7" w:rsidRDefault="007F07FA" w:rsidP="00BE225B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李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浙江，</w:t>
            </w:r>
            <w:r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2006</w:t>
            </w:r>
          </w:p>
        </w:tc>
        <w:tc>
          <w:tcPr>
            <w:tcW w:w="726" w:type="pct"/>
          </w:tcPr>
          <w:p w:rsidR="007F07FA" w:rsidRPr="00B157A7" w:rsidRDefault="007F07FA" w:rsidP="00BE225B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724" w:type="pct"/>
          </w:tcPr>
          <w:p w:rsidR="007F07FA" w:rsidRPr="00B157A7" w:rsidRDefault="007F07FA" w:rsidP="00BE225B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7F07FA" w:rsidRPr="00B157A7" w:rsidRDefault="007F07FA" w:rsidP="00BE225B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7F07FA" w:rsidRPr="00B157A7" w:rsidRDefault="007F07FA" w:rsidP="00244AE5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  <w:r w:rsidRPr="00244AE5"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  <w:highlight w:val="yellow"/>
              </w:rPr>
              <w:t>E</w:t>
            </w:r>
            <w:r w:rsidR="00244AE5" w:rsidRPr="00244AE5"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  <w:highlight w:val="yellow"/>
              </w:rPr>
              <w:t>.</w:t>
            </w:r>
            <w:r w:rsidRPr="00244AE5"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  <w:highlight w:val="yellow"/>
              </w:rPr>
              <w:t xml:space="preserve"> indica</w:t>
            </w:r>
          </w:p>
        </w:tc>
        <w:tc>
          <w:tcPr>
            <w:tcW w:w="1797" w:type="pct"/>
          </w:tcPr>
          <w:p w:rsidR="007F07FA" w:rsidRPr="00B157A7" w:rsidRDefault="007F07FA" w:rsidP="00BE225B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CCase (quizalofop-P-ethyl,  sethoxydim)</w:t>
            </w:r>
          </w:p>
        </w:tc>
        <w:tc>
          <w:tcPr>
            <w:tcW w:w="726" w:type="pct"/>
          </w:tcPr>
          <w:p w:rsidR="007F07FA" w:rsidRPr="00B157A7" w:rsidRDefault="007F07FA" w:rsidP="00BE225B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李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浙江，</w:t>
            </w:r>
            <w:r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2006</w:t>
            </w:r>
          </w:p>
        </w:tc>
        <w:tc>
          <w:tcPr>
            <w:tcW w:w="726" w:type="pct"/>
          </w:tcPr>
          <w:p w:rsidR="007F07FA" w:rsidRPr="00B157A7" w:rsidRDefault="007F07FA" w:rsidP="00BE225B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7F07FA" w:rsidRPr="00B157A7" w:rsidRDefault="007F07FA" w:rsidP="00BE225B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  <w:vMerge/>
          </w:tcPr>
          <w:p w:rsidR="007F07FA" w:rsidRPr="00B157A7" w:rsidRDefault="007F07FA" w:rsidP="00BE225B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3" w:type="pct"/>
          </w:tcPr>
          <w:p w:rsidR="007F07FA" w:rsidRPr="00244AE5" w:rsidRDefault="00BD1303" w:rsidP="00244AE5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</w:pPr>
            <w:r w:rsidRPr="00244AE5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C</w:t>
            </w:r>
            <w:r w:rsidR="00244AE5" w:rsidRPr="00244AE5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>.</w:t>
            </w:r>
            <w:r w:rsidRPr="00244AE5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  <w:highlight w:val="yellow"/>
              </w:rPr>
              <w:t xml:space="preserve"> melo var. agrestis</w:t>
            </w:r>
          </w:p>
        </w:tc>
        <w:tc>
          <w:tcPr>
            <w:tcW w:w="1797" w:type="pct"/>
          </w:tcPr>
          <w:p w:rsidR="007F07FA" w:rsidRPr="00B157A7" w:rsidRDefault="007F07FA" w:rsidP="00BE225B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ALS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nicosulfuron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 xml:space="preserve"> imazapic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);</w:t>
            </w:r>
          </w:p>
          <w:p w:rsidR="007F07FA" w:rsidRPr="00B157A7" w:rsidRDefault="007F07FA" w:rsidP="00BE225B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PO inhibitors (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fomesafen)</w:t>
            </w:r>
          </w:p>
        </w:tc>
        <w:tc>
          <w:tcPr>
            <w:tcW w:w="726" w:type="pct"/>
          </w:tcPr>
          <w:p w:rsidR="007F07FA" w:rsidRPr="00B157A7" w:rsidRDefault="00BD1303" w:rsidP="00BE225B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Xu et al., 2018</w:t>
            </w:r>
          </w:p>
        </w:tc>
        <w:tc>
          <w:tcPr>
            <w:tcW w:w="726" w:type="pct"/>
          </w:tcPr>
          <w:p w:rsidR="007F07FA" w:rsidRPr="00B157A7" w:rsidRDefault="007F07FA" w:rsidP="00BE225B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7F07FA" w:rsidRPr="00B157A7" w:rsidRDefault="007F07FA" w:rsidP="00BE225B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</w:tcPr>
          <w:p w:rsidR="003C0918" w:rsidRPr="00B157A7" w:rsidRDefault="003C0918" w:rsidP="003C0918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ugarcane</w:t>
            </w:r>
          </w:p>
        </w:tc>
        <w:tc>
          <w:tcPr>
            <w:tcW w:w="603" w:type="pct"/>
          </w:tcPr>
          <w:p w:rsidR="003C0918" w:rsidRPr="00B157A7" w:rsidRDefault="003C0918" w:rsidP="00244AE5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  <w:r w:rsidRPr="00244AE5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>D</w:t>
            </w:r>
            <w:r w:rsidR="00244AE5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>.</w:t>
            </w:r>
            <w:r w:rsidRPr="00244AE5">
              <w:rPr>
                <w:rFonts w:ascii="Times New Roman" w:eastAsia="宋体" w:hAnsi="Times New Roman" w:cs="Times New Roman"/>
                <w:i/>
                <w:kern w:val="0"/>
                <w:sz w:val="24"/>
                <w:szCs w:val="24"/>
                <w:highlight w:val="yellow"/>
              </w:rPr>
              <w:t xml:space="preserve"> Sanguinalis</w:t>
            </w:r>
          </w:p>
        </w:tc>
        <w:tc>
          <w:tcPr>
            <w:tcW w:w="1797" w:type="pct"/>
          </w:tcPr>
          <w:p w:rsidR="003C0918" w:rsidRPr="00B157A7" w:rsidRDefault="003C0918" w:rsidP="003C0918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Photosystem II inhibitors (atrazine )</w:t>
            </w:r>
          </w:p>
        </w:tc>
        <w:tc>
          <w:tcPr>
            <w:tcW w:w="726" w:type="pct"/>
          </w:tcPr>
          <w:p w:rsidR="003C0918" w:rsidRPr="00B157A7" w:rsidRDefault="003C0918" w:rsidP="003C0918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王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彦辉</w:t>
            </w:r>
            <w:r w:rsidRPr="00B157A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 xml:space="preserve"> et al.,</w:t>
            </w: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726" w:type="pct"/>
          </w:tcPr>
          <w:p w:rsidR="003C0918" w:rsidRPr="00B157A7" w:rsidRDefault="003C0918" w:rsidP="003C0918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3C0918" w:rsidRPr="00B157A7" w:rsidRDefault="003C0918" w:rsidP="003C0918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</w:tr>
      <w:tr w:rsidR="00B157A7" w:rsidRPr="00B157A7" w:rsidTr="00244AE5">
        <w:trPr>
          <w:trHeight w:val="288"/>
        </w:trPr>
        <w:tc>
          <w:tcPr>
            <w:tcW w:w="424" w:type="pct"/>
          </w:tcPr>
          <w:p w:rsidR="003C0918" w:rsidRPr="00B157A7" w:rsidRDefault="003C0918" w:rsidP="003C0918">
            <w:pPr>
              <w:autoSpaceDE w:val="0"/>
              <w:autoSpaceDN w:val="0"/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Ramie</w:t>
            </w:r>
          </w:p>
        </w:tc>
        <w:tc>
          <w:tcPr>
            <w:tcW w:w="603" w:type="pct"/>
          </w:tcPr>
          <w:p w:rsidR="003C0918" w:rsidRPr="00B157A7" w:rsidRDefault="003C0918" w:rsidP="00BD1303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i/>
                <w:iCs/>
                <w:kern w:val="0"/>
                <w:sz w:val="24"/>
                <w:szCs w:val="24"/>
              </w:rPr>
              <w:t>Conyza canadensis</w:t>
            </w:r>
            <w:r w:rsidR="00BD1303" w:rsidRPr="00B157A7">
              <w:rPr>
                <w:rFonts w:ascii="Times New Roman" w:eastAsia="宋体" w:hAnsi="Times New Roman" w:cs="Times New Roman"/>
                <w:bCs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797" w:type="pct"/>
          </w:tcPr>
          <w:p w:rsidR="003C0918" w:rsidRPr="00B157A7" w:rsidRDefault="003C0918" w:rsidP="003C0918">
            <w:pPr>
              <w:adjustRightInd w:val="0"/>
              <w:snapToGrid w:val="0"/>
              <w:contextualSpacing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Times New Roman" w:eastAsia="宋体" w:hAnsi="Times New Roman" w:cs="Times New Roman"/>
                <w:sz w:val="24"/>
                <w:szCs w:val="24"/>
              </w:rPr>
              <w:t>EPSP synthase inhibitors</w:t>
            </w:r>
            <w:r w:rsidRPr="00B157A7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 xml:space="preserve"> (glyphosate)</w:t>
            </w:r>
          </w:p>
        </w:tc>
        <w:tc>
          <w:tcPr>
            <w:tcW w:w="726" w:type="pct"/>
          </w:tcPr>
          <w:p w:rsidR="003C0918" w:rsidRPr="00B157A7" w:rsidRDefault="003C0918" w:rsidP="0066014C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157A7">
              <w:rPr>
                <w:rFonts w:ascii="宋体" w:eastAsia="宋体" w:hAnsi="宋体" w:cs="宋体" w:hint="eastAsia"/>
                <w:noProof/>
                <w:sz w:val="24"/>
                <w:szCs w:val="24"/>
              </w:rPr>
              <w:t>唐吉和</w:t>
            </w:r>
            <w:r w:rsidR="0066014C">
              <w:rPr>
                <w:rFonts w:ascii="Times New Roman" w:hAnsi="Times New Roman" w:cs="Times New Roman"/>
                <w:noProof/>
                <w:sz w:val="24"/>
                <w:szCs w:val="24"/>
              </w:rPr>
              <w:t>and</w:t>
            </w:r>
            <w:r w:rsidRPr="00B157A7">
              <w:rPr>
                <w:rFonts w:ascii="Times New Roman" w:hAnsi="Times New Roman" w:cs="Times New Roman" w:hint="eastAsia"/>
                <w:noProof/>
                <w:sz w:val="24"/>
                <w:szCs w:val="24"/>
              </w:rPr>
              <w:t xml:space="preserve"> </w:t>
            </w:r>
            <w:r w:rsidRPr="00B157A7">
              <w:rPr>
                <w:rFonts w:ascii="宋体" w:eastAsia="宋体" w:hAnsi="宋体" w:cs="宋体" w:hint="eastAsia"/>
                <w:noProof/>
                <w:sz w:val="24"/>
                <w:szCs w:val="24"/>
              </w:rPr>
              <w:t>戴良</w:t>
            </w:r>
            <w:r w:rsidRPr="00B157A7">
              <w:rPr>
                <w:rFonts w:ascii="宋体" w:eastAsia="宋体" w:hAnsi="宋体" w:cs="宋体" w:hint="eastAsia"/>
                <w:noProof/>
                <w:sz w:val="24"/>
                <w:szCs w:val="24"/>
              </w:rPr>
              <w:lastRenderedPageBreak/>
              <w:t>英,</w:t>
            </w:r>
            <w:r w:rsidRPr="00B157A7">
              <w:rPr>
                <w:rFonts w:ascii="Times New Roman" w:hAnsi="Times New Roman" w:cs="Times New Roman" w:hint="eastAsia"/>
                <w:noProof/>
                <w:sz w:val="24"/>
                <w:szCs w:val="24"/>
              </w:rPr>
              <w:t>2011</w:t>
            </w:r>
          </w:p>
        </w:tc>
        <w:tc>
          <w:tcPr>
            <w:tcW w:w="726" w:type="pct"/>
          </w:tcPr>
          <w:p w:rsidR="003C0918" w:rsidRPr="00B157A7" w:rsidRDefault="003C0918" w:rsidP="003C0918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sz w:val="24"/>
                <w:szCs w:val="24"/>
              </w:rPr>
            </w:pPr>
          </w:p>
        </w:tc>
        <w:tc>
          <w:tcPr>
            <w:tcW w:w="724" w:type="pct"/>
          </w:tcPr>
          <w:p w:rsidR="003C0918" w:rsidRPr="00B157A7" w:rsidRDefault="003C0918" w:rsidP="003C0918">
            <w:pPr>
              <w:adjustRightInd w:val="0"/>
              <w:snapToGrid w:val="0"/>
              <w:contextualSpacing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</w:tr>
    </w:tbl>
    <w:p w:rsidR="00982BDD" w:rsidRPr="00B157A7" w:rsidRDefault="00982BDD" w:rsidP="00982BDD">
      <w:pPr>
        <w:autoSpaceDE w:val="0"/>
        <w:autoSpaceDN w:val="0"/>
        <w:adjustRightInd w:val="0"/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B157A7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“*”: </w:t>
      </w:r>
      <w:r w:rsidRPr="00B157A7">
        <w:rPr>
          <w:rFonts w:ascii="Times New Roman" w:eastAsia="宋体" w:hAnsi="Times New Roman" w:cs="Times New Roman"/>
          <w:sz w:val="24"/>
          <w:szCs w:val="24"/>
        </w:rPr>
        <w:t xml:space="preserve">Herbicide Resistance Action Committee </w:t>
      </w:r>
    </w:p>
    <w:p w:rsidR="003A1EA4" w:rsidRDefault="003A1EA4" w:rsidP="00982BDD">
      <w:pPr>
        <w:autoSpaceDE w:val="0"/>
        <w:autoSpaceDN w:val="0"/>
        <w:adjustRightInd w:val="0"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br w:type="page"/>
      </w:r>
    </w:p>
    <w:p w:rsidR="003C0918" w:rsidRPr="00B157A7" w:rsidRDefault="003C0918" w:rsidP="003A1EA4">
      <w:pPr>
        <w:autoSpaceDE w:val="0"/>
        <w:autoSpaceDN w:val="0"/>
        <w:adjustRightInd w:val="0"/>
        <w:rPr>
          <w:rFonts w:ascii="Times New Roman" w:eastAsia="宋体" w:hAnsi="Times New Roman" w:cs="Times New Roman"/>
          <w:sz w:val="24"/>
          <w:szCs w:val="24"/>
        </w:rPr>
      </w:pPr>
    </w:p>
    <w:p w:rsidR="003A1EA4" w:rsidRPr="003A1EA4" w:rsidRDefault="00263731" w:rsidP="003A1EA4">
      <w:pPr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A1EA4">
        <w:rPr>
          <w:rFonts w:ascii="Times New Roman" w:hAnsi="Times New Roman" w:cs="Times New Roman"/>
          <w:b/>
          <w:sz w:val="24"/>
          <w:szCs w:val="24"/>
        </w:rPr>
        <w:t>References</w:t>
      </w:r>
      <w:r w:rsidR="003A1EA4" w:rsidRPr="003A1EA4">
        <w:rPr>
          <w:rFonts w:ascii="Times New Roman" w:hAnsi="Times New Roman" w:cs="Times New Roman"/>
          <w:b/>
          <w:sz w:val="24"/>
          <w:szCs w:val="24"/>
        </w:rPr>
        <w:t xml:space="preserve"> for Supplementary Materials</w:t>
      </w:r>
    </w:p>
    <w:p w:rsidR="00263731" w:rsidRPr="00B157A7" w:rsidRDefault="00263731" w:rsidP="003A1EA4">
      <w:pPr>
        <w:pStyle w:val="1"/>
        <w:spacing w:before="0" w:after="0" w:line="480" w:lineRule="auto"/>
        <w:ind w:left="360" w:hanging="360"/>
        <w:jc w:val="center"/>
        <w:rPr>
          <w:rFonts w:ascii="Times New Roman" w:hAnsi="Times New Roman" w:cs="Times New Roman"/>
          <w:sz w:val="24"/>
          <w:szCs w:val="24"/>
        </w:rPr>
      </w:pPr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An, J., Shen, X.F., Ma, Q.B., Yang, C.Y., Liu, S.M., and Chen, Y. (2014). Transcriptome Profiling to Discover Putative Genes Associated with Paraquat Resistance in Goosegrass (</w:t>
      </w:r>
      <w:r w:rsidRPr="00FD2C1B">
        <w:rPr>
          <w:i/>
          <w:sz w:val="24"/>
          <w:szCs w:val="24"/>
          <w:highlight w:val="yellow"/>
        </w:rPr>
        <w:t>Eleusine indica</w:t>
      </w:r>
      <w:r w:rsidRPr="00B157A7">
        <w:rPr>
          <w:sz w:val="24"/>
          <w:szCs w:val="24"/>
        </w:rPr>
        <w:t xml:space="preserve"> L.). </w:t>
      </w:r>
      <w:r w:rsidRPr="00B157A7">
        <w:rPr>
          <w:i/>
          <w:sz w:val="24"/>
          <w:szCs w:val="24"/>
        </w:rPr>
        <w:t>Plos One</w:t>
      </w:r>
      <w:r w:rsidRPr="00B157A7">
        <w:rPr>
          <w:sz w:val="24"/>
          <w:szCs w:val="24"/>
        </w:rPr>
        <w:t xml:space="preserve"> 9(6). doi: 10.1371/journal.pone.0099940</w:t>
      </w:r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fldChar w:fldCharType="begin"/>
      </w:r>
      <w:r w:rsidRPr="00B157A7">
        <w:rPr>
          <w:sz w:val="24"/>
          <w:szCs w:val="24"/>
        </w:rPr>
        <w:instrText xml:space="preserve"> ADDIN EN.REFLIST </w:instrText>
      </w:r>
      <w:r w:rsidRPr="00B157A7">
        <w:rPr>
          <w:sz w:val="24"/>
          <w:szCs w:val="24"/>
        </w:rPr>
        <w:fldChar w:fldCharType="separate"/>
      </w:r>
      <w:bookmarkStart w:id="61" w:name="_ENREF_9"/>
      <w:r w:rsidRPr="00B157A7">
        <w:rPr>
          <w:sz w:val="24"/>
          <w:szCs w:val="24"/>
        </w:rPr>
        <w:t xml:space="preserve">Bi, Y., Liu, W., Guo, W., Li, L., Yuan, G., Du, L., et al. (2016a). Molecular basis of multiple resistance to ACCase- ALS-inhibiting herbicides in </w:t>
      </w:r>
      <w:r w:rsidRPr="00FD2C1B">
        <w:rPr>
          <w:i/>
          <w:sz w:val="24"/>
          <w:szCs w:val="24"/>
          <w:highlight w:val="yellow"/>
        </w:rPr>
        <w:t xml:space="preserve">Alopecurus japonicus </w:t>
      </w:r>
      <w:r w:rsidRPr="00B157A7">
        <w:rPr>
          <w:sz w:val="24"/>
          <w:szCs w:val="24"/>
        </w:rPr>
        <w:t xml:space="preserve">from China. </w:t>
      </w:r>
      <w:r w:rsidRPr="00D82F21">
        <w:rPr>
          <w:sz w:val="24"/>
          <w:szCs w:val="24"/>
          <w:highlight w:val="yellow"/>
        </w:rPr>
        <w:t>Pestic Biochem Phy</w:t>
      </w:r>
      <w:r w:rsidR="002B36AC" w:rsidRPr="00D82F21">
        <w:rPr>
          <w:sz w:val="24"/>
          <w:szCs w:val="24"/>
          <w:highlight w:val="yellow"/>
        </w:rPr>
        <w:t>s</w:t>
      </w:r>
      <w:r w:rsidR="002B36AC">
        <w:rPr>
          <w:i/>
          <w:sz w:val="24"/>
          <w:szCs w:val="24"/>
        </w:rPr>
        <w:t xml:space="preserve"> </w:t>
      </w:r>
      <w:r w:rsidRPr="00B157A7">
        <w:rPr>
          <w:sz w:val="24"/>
          <w:szCs w:val="24"/>
        </w:rPr>
        <w:t>126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22-27. doi: 10.1016/j.pestbp.2015.07.002.</w:t>
      </w:r>
      <w:bookmarkEnd w:id="61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62" w:name="_ENREF_15"/>
      <w:r w:rsidRPr="00B157A7">
        <w:rPr>
          <w:sz w:val="24"/>
          <w:szCs w:val="24"/>
        </w:rPr>
        <w:t>Chen, G.Q., Wang, L.Y., Xu, H.L., Wu, X.B., Pan, L., Dong, L.Y. (2017a). Cross-resistance Patterns to Acetyl-CoA Carboxylase Inhibitors Associated with Different Mutations in Japanese Foxtail (</w:t>
      </w:r>
      <w:r w:rsidRPr="00FD2C1B">
        <w:rPr>
          <w:i/>
          <w:sz w:val="24"/>
          <w:szCs w:val="24"/>
          <w:highlight w:val="yellow"/>
        </w:rPr>
        <w:t>Alopecurus japonicus)</w:t>
      </w:r>
      <w:r w:rsidRPr="00B157A7">
        <w:rPr>
          <w:sz w:val="24"/>
          <w:szCs w:val="24"/>
        </w:rPr>
        <w:t xml:space="preserve">. </w:t>
      </w:r>
      <w:r w:rsidRPr="00096D5D">
        <w:rPr>
          <w:sz w:val="24"/>
          <w:szCs w:val="24"/>
          <w:highlight w:val="yellow"/>
        </w:rPr>
        <w:t>Weed Sci</w:t>
      </w:r>
      <w:r w:rsidRPr="00096D5D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65(4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444-451. doi: 10.1017/wsc.2017.6.</w:t>
      </w:r>
      <w:bookmarkEnd w:id="62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63" w:name="_ENREF_16"/>
      <w:r w:rsidRPr="00B157A7">
        <w:rPr>
          <w:sz w:val="24"/>
          <w:szCs w:val="24"/>
        </w:rPr>
        <w:t>Chen, G.Q., Wang, Q., Yao, Z.W., Zhu, L.F., Dong, L.Y. (2016). Penoxsulam-resistant barnyardgrass (</w:t>
      </w:r>
      <w:r w:rsidRPr="00FD2C1B">
        <w:rPr>
          <w:i/>
          <w:sz w:val="24"/>
          <w:szCs w:val="24"/>
          <w:highlight w:val="yellow"/>
        </w:rPr>
        <w:t>Echinochloa crus-galli</w:t>
      </w:r>
      <w:r w:rsidRPr="00B157A7">
        <w:rPr>
          <w:sz w:val="24"/>
          <w:szCs w:val="24"/>
        </w:rPr>
        <w:t xml:space="preserve">) in rice fields in China. </w:t>
      </w:r>
      <w:r w:rsidR="00E7314C" w:rsidRPr="00E7314C">
        <w:rPr>
          <w:sz w:val="24"/>
          <w:szCs w:val="24"/>
          <w:highlight w:val="yellow"/>
        </w:rPr>
        <w:t>Weed Biol Manag</w:t>
      </w:r>
      <w:r w:rsidR="00E7314C">
        <w:rPr>
          <w:i/>
          <w:sz w:val="24"/>
          <w:szCs w:val="24"/>
        </w:rPr>
        <w:t xml:space="preserve"> </w:t>
      </w:r>
      <w:r w:rsidRPr="00B157A7">
        <w:rPr>
          <w:sz w:val="24"/>
          <w:szCs w:val="24"/>
        </w:rPr>
        <w:t>16(1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16-23. doi: 10.1111/wbm.12086.</w:t>
      </w:r>
      <w:bookmarkEnd w:id="63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64" w:name="_ENREF_25"/>
      <w:r w:rsidRPr="00B157A7">
        <w:rPr>
          <w:sz w:val="24"/>
          <w:szCs w:val="24"/>
        </w:rPr>
        <w:t>Cui, H.L., Wang, C.Y., Han, Y.J., Chen, L., Li, X.J. (2015). Cross-Resistance of Japanese Foxtail (</w:t>
      </w:r>
      <w:r w:rsidRPr="00FD2C1B">
        <w:rPr>
          <w:i/>
          <w:sz w:val="24"/>
          <w:szCs w:val="24"/>
          <w:highlight w:val="yellow"/>
        </w:rPr>
        <w:t>Alopecurus japonicus)</w:t>
      </w:r>
      <w:r w:rsidRPr="00B157A7">
        <w:rPr>
          <w:sz w:val="24"/>
          <w:szCs w:val="24"/>
        </w:rPr>
        <w:t xml:space="preserve"> to ACCase Inhibitors in China. </w:t>
      </w:r>
      <w:r w:rsidRPr="00E7314C">
        <w:rPr>
          <w:sz w:val="24"/>
          <w:szCs w:val="24"/>
          <w:highlight w:val="yellow"/>
        </w:rPr>
        <w:t>Weed Technol</w:t>
      </w:r>
      <w:r w:rsidR="00E7314C" w:rsidRPr="00E7314C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29(3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444-450. doi: 10.1614/wt-d-14-00134.1.</w:t>
      </w:r>
      <w:bookmarkEnd w:id="64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65" w:name="_ENREF_27"/>
      <w:r w:rsidRPr="00B157A7">
        <w:rPr>
          <w:sz w:val="24"/>
          <w:szCs w:val="24"/>
        </w:rPr>
        <w:t>Cui, H.L., Zhang, C.X., Zhang, H.J., Huang, H.J., Wei, S.H., Liu, X., et al. (2009). Tribenuron-Methyl Resistant Flixweed (</w:t>
      </w:r>
      <w:r w:rsidRPr="00FD2C1B">
        <w:rPr>
          <w:i/>
          <w:sz w:val="24"/>
          <w:szCs w:val="24"/>
          <w:highlight w:val="yellow"/>
        </w:rPr>
        <w:t>Descurainia sophia</w:t>
      </w:r>
      <w:r w:rsidRPr="00B157A7">
        <w:rPr>
          <w:sz w:val="24"/>
          <w:szCs w:val="24"/>
        </w:rPr>
        <w:t xml:space="preserve">). </w:t>
      </w:r>
      <w:r w:rsidR="00414743" w:rsidRPr="00414743">
        <w:rPr>
          <w:sz w:val="24"/>
          <w:szCs w:val="24"/>
          <w:highlight w:val="yellow"/>
        </w:rPr>
        <w:t>Agr Sci China</w:t>
      </w:r>
      <w:r w:rsidR="00414743" w:rsidRPr="00414743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8(4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488-490. doi: 10.1016/s1671-2927(08)60236-9.</w:t>
      </w:r>
      <w:bookmarkEnd w:id="65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66" w:name="_ENREF_33"/>
      <w:r w:rsidRPr="00B157A7">
        <w:rPr>
          <w:sz w:val="24"/>
          <w:szCs w:val="24"/>
        </w:rPr>
        <w:lastRenderedPageBreak/>
        <w:t>Deng, W., Cao, Y., Yang, Q., Liu, M.J., Mei, Y., Zheng, M.Q. (2014). Different cross-resistance patterns to AHAS herbicides of two tribenuron-methyl resistant flixweed (</w:t>
      </w:r>
      <w:r w:rsidRPr="00FD2C1B">
        <w:rPr>
          <w:i/>
          <w:sz w:val="24"/>
          <w:szCs w:val="24"/>
          <w:highlight w:val="yellow"/>
        </w:rPr>
        <w:t>Descurainia sophia</w:t>
      </w:r>
      <w:r w:rsidRPr="00B157A7">
        <w:rPr>
          <w:sz w:val="24"/>
          <w:szCs w:val="24"/>
        </w:rPr>
        <w:t xml:space="preserve"> L.) biotypes in China. </w:t>
      </w:r>
      <w:r w:rsidR="0056737C" w:rsidRPr="00D82F21">
        <w:rPr>
          <w:sz w:val="24"/>
          <w:szCs w:val="24"/>
          <w:highlight w:val="yellow"/>
        </w:rPr>
        <w:t>Pestic Biochem Phys</w:t>
      </w:r>
      <w:r w:rsidRPr="00B157A7">
        <w:rPr>
          <w:sz w:val="24"/>
          <w:szCs w:val="24"/>
        </w:rPr>
        <w:t xml:space="preserve"> 112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26-32. doi: 10.1016/j.pestbp.2014.05.003.</w:t>
      </w:r>
      <w:bookmarkEnd w:id="66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67" w:name="_ENREF_36"/>
      <w:r w:rsidRPr="00B157A7">
        <w:rPr>
          <w:sz w:val="24"/>
          <w:szCs w:val="24"/>
        </w:rPr>
        <w:t>Deng, W., Yang, Q., Zhang, Y., Jiao, H., Mei, Y., Li, X., et al. (2017). Cross-resistance patterns to acetolactate synthase (ALS)-inhibiting herbicides of flixweed (</w:t>
      </w:r>
      <w:r w:rsidRPr="00FD2C1B">
        <w:rPr>
          <w:i/>
          <w:sz w:val="24"/>
          <w:szCs w:val="24"/>
          <w:highlight w:val="yellow"/>
        </w:rPr>
        <w:t>Descurainia sophia</w:t>
      </w:r>
      <w:r w:rsidRPr="00B157A7">
        <w:rPr>
          <w:sz w:val="24"/>
          <w:szCs w:val="24"/>
        </w:rPr>
        <w:t xml:space="preserve"> L.) conferred by different combinations of ALS isozymes with a Pro-197-Thr mutation or a novel Trp-574-Leu mutation. </w:t>
      </w:r>
      <w:r w:rsidR="00D82F21" w:rsidRPr="00D82F21">
        <w:rPr>
          <w:sz w:val="24"/>
          <w:szCs w:val="24"/>
          <w:highlight w:val="yellow"/>
        </w:rPr>
        <w:t>Pestic Biochem Phys</w:t>
      </w:r>
      <w:r w:rsidR="00D82F21">
        <w:rPr>
          <w:i/>
          <w:sz w:val="24"/>
          <w:szCs w:val="24"/>
        </w:rPr>
        <w:t xml:space="preserve"> </w:t>
      </w:r>
      <w:r w:rsidRPr="00B157A7">
        <w:rPr>
          <w:sz w:val="24"/>
          <w:szCs w:val="24"/>
        </w:rPr>
        <w:t>136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41-45. doi: 10.1016/j.pestbp.2016.08.006.</w:t>
      </w:r>
      <w:bookmarkEnd w:id="67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68" w:name="_ENREF_39"/>
      <w:r w:rsidRPr="00B157A7">
        <w:rPr>
          <w:sz w:val="24"/>
          <w:szCs w:val="24"/>
        </w:rPr>
        <w:t>Du, L., Liu, W.T., Yuan, G.H., Guo, W.L., Li, Q., Wang, J.X. (2016b). Cross-resistance patterns to ACCase-inhibitors in American sloughgrass (</w:t>
      </w:r>
      <w:r w:rsidRPr="00FD2C1B">
        <w:rPr>
          <w:i/>
          <w:sz w:val="24"/>
          <w:szCs w:val="24"/>
          <w:highlight w:val="yellow"/>
        </w:rPr>
        <w:t>Beckmannia syzigachne</w:t>
      </w:r>
      <w:r w:rsidRPr="00B157A7">
        <w:rPr>
          <w:sz w:val="24"/>
          <w:szCs w:val="24"/>
        </w:rPr>
        <w:t xml:space="preserve"> Steud.) homozygous for specific ACCase mutations. </w:t>
      </w:r>
      <w:r w:rsidR="005049E1" w:rsidRPr="005B6D3B">
        <w:rPr>
          <w:sz w:val="24"/>
          <w:szCs w:val="24"/>
          <w:highlight w:val="yellow"/>
        </w:rPr>
        <w:t>Pestic Biochem Phys</w:t>
      </w:r>
      <w:r w:rsidR="005049E1">
        <w:rPr>
          <w:i/>
          <w:sz w:val="24"/>
          <w:szCs w:val="24"/>
        </w:rPr>
        <w:t xml:space="preserve"> </w:t>
      </w:r>
      <w:r w:rsidRPr="00B157A7">
        <w:rPr>
          <w:sz w:val="24"/>
          <w:szCs w:val="24"/>
        </w:rPr>
        <w:t>126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42-48. doi: 10.1016/j.pestbp.2015.07.005.</w:t>
      </w:r>
      <w:bookmarkEnd w:id="68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69" w:name="_ENREF_42"/>
      <w:r w:rsidRPr="00B157A7">
        <w:rPr>
          <w:sz w:val="24"/>
          <w:szCs w:val="24"/>
        </w:rPr>
        <w:t>Feng, Y.J., Gao, Y., Zhang, Y., Dong, L.Y., Li, J. (2016). Mechanisms of Resistance to Pyroxsulam ACCase Inhibitors in Japanese Foxtail (</w:t>
      </w:r>
      <w:r w:rsidRPr="00FD2C1B">
        <w:rPr>
          <w:i/>
          <w:sz w:val="24"/>
          <w:szCs w:val="24"/>
          <w:highlight w:val="yellow"/>
        </w:rPr>
        <w:t>Alopecurus japonicus</w:t>
      </w:r>
      <w:r w:rsidRPr="00B157A7">
        <w:rPr>
          <w:sz w:val="24"/>
          <w:szCs w:val="24"/>
        </w:rPr>
        <w:t>).</w:t>
      </w:r>
      <w:r w:rsidR="00096D5D" w:rsidRPr="00096D5D">
        <w:rPr>
          <w:sz w:val="24"/>
          <w:szCs w:val="24"/>
          <w:highlight w:val="yellow"/>
        </w:rPr>
        <w:t xml:space="preserve"> Weed Sci</w:t>
      </w:r>
      <w:r w:rsidR="00096D5D" w:rsidRPr="00B157A7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64(4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695-704. doi: 10.1614/ws-d-16-00042.1.</w:t>
      </w:r>
      <w:bookmarkEnd w:id="69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70" w:name="_ENREF_44"/>
      <w:r w:rsidRPr="00B157A7">
        <w:rPr>
          <w:sz w:val="24"/>
          <w:szCs w:val="24"/>
        </w:rPr>
        <w:t xml:space="preserve">Fu, D.N., Shafi, J., Zhao, B.C., Li, X.W., Zhu, H., Wei, S.H., et al. (2017). Bensulfuron-methyl resistant </w:t>
      </w:r>
      <w:r w:rsidRPr="00FD2C1B">
        <w:rPr>
          <w:i/>
          <w:sz w:val="24"/>
          <w:szCs w:val="24"/>
          <w:highlight w:val="yellow"/>
        </w:rPr>
        <w:t>Sagittaria trifolia</w:t>
      </w:r>
      <w:r w:rsidRPr="00B157A7">
        <w:rPr>
          <w:sz w:val="24"/>
          <w:szCs w:val="24"/>
        </w:rPr>
        <w:t xml:space="preserve"> L.: multiple resistance, cross-resistance molecular basis of resistance to acetolactate synthase-inhibiting herbicides. </w:t>
      </w:r>
      <w:r w:rsidR="00050F3C" w:rsidRPr="00F96888">
        <w:rPr>
          <w:sz w:val="24"/>
          <w:szCs w:val="24"/>
          <w:highlight w:val="yellow"/>
        </w:rPr>
        <w:t>Arch Biol Sci</w:t>
      </w:r>
      <w:r w:rsidR="00050F3C" w:rsidRPr="001C304B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69(4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649-658. doi: 10.2298/abs170210010f.</w:t>
      </w:r>
      <w:bookmarkEnd w:id="70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71" w:name="_ENREF_52"/>
      <w:r w:rsidRPr="00B157A7">
        <w:rPr>
          <w:sz w:val="24"/>
          <w:szCs w:val="24"/>
        </w:rPr>
        <w:lastRenderedPageBreak/>
        <w:t>Guo, W., Yuan, G., Liu, W., Bi, Y., Du, L., Zhang, C., et al. (2015a). Multiple resistance to ACCase AHAS-inhibiting herbicides in shortawn foxtail (</w:t>
      </w:r>
      <w:r w:rsidRPr="00FD2C1B">
        <w:rPr>
          <w:i/>
          <w:sz w:val="24"/>
          <w:szCs w:val="24"/>
          <w:highlight w:val="yellow"/>
        </w:rPr>
        <w:t>Alopecurus aequalis</w:t>
      </w:r>
      <w:r w:rsidRPr="00B157A7">
        <w:rPr>
          <w:sz w:val="24"/>
          <w:szCs w:val="24"/>
        </w:rPr>
        <w:t xml:space="preserve"> Sobol.) from China. </w:t>
      </w:r>
      <w:r w:rsidR="00D82F21" w:rsidRPr="00D82F21">
        <w:rPr>
          <w:sz w:val="24"/>
          <w:szCs w:val="24"/>
          <w:highlight w:val="yellow"/>
        </w:rPr>
        <w:t>Pestic Biochem Phys</w:t>
      </w:r>
      <w:r w:rsidRPr="00B157A7">
        <w:rPr>
          <w:sz w:val="24"/>
          <w:szCs w:val="24"/>
        </w:rPr>
        <w:t xml:space="preserve"> 124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66-72. doi: 10.1016/j.pestbp.2015.04.006.</w:t>
      </w:r>
      <w:bookmarkEnd w:id="71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72" w:name="_ENREF_54"/>
      <w:r w:rsidRPr="00B157A7">
        <w:rPr>
          <w:sz w:val="24"/>
          <w:szCs w:val="24"/>
        </w:rPr>
        <w:t>Guo, W.L., Liu, W.T., Li, L.X., Yuan, G.H., Du, L., Wang, J.X. (2015b). Molecular Basis for Resistance to Fenoxaprop in Shortawn Foxtail (</w:t>
      </w:r>
      <w:r w:rsidRPr="00FD2C1B">
        <w:rPr>
          <w:i/>
          <w:sz w:val="24"/>
          <w:szCs w:val="24"/>
          <w:highlight w:val="yellow"/>
        </w:rPr>
        <w:t>Alopecurus aequalis</w:t>
      </w:r>
      <w:r w:rsidRPr="00B157A7">
        <w:rPr>
          <w:sz w:val="24"/>
          <w:szCs w:val="24"/>
        </w:rPr>
        <w:t xml:space="preserve">) from China. </w:t>
      </w:r>
      <w:r w:rsidR="00096D5D" w:rsidRPr="00096D5D">
        <w:rPr>
          <w:sz w:val="24"/>
          <w:szCs w:val="24"/>
          <w:highlight w:val="yellow"/>
        </w:rPr>
        <w:t>Weed Sci</w:t>
      </w:r>
      <w:r w:rsidR="00096D5D" w:rsidRPr="00B157A7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63(2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416-424. doi: 10.1614/ws-d-14-00105.1.</w:t>
      </w:r>
      <w:bookmarkEnd w:id="72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73" w:name="_ENREF_55"/>
      <w:r w:rsidRPr="00B157A7">
        <w:rPr>
          <w:sz w:val="24"/>
          <w:szCs w:val="24"/>
        </w:rPr>
        <w:t>Guo, W.L., Lv, L.L., Zhang, L.L., Li, Q., Wu, C.X., Lu, X.T., et al. (2016). Herbicides cross resistance of a multiple resistant short-awn foxtail (</w:t>
      </w:r>
      <w:r w:rsidRPr="00FD2C1B">
        <w:rPr>
          <w:i/>
          <w:sz w:val="24"/>
          <w:szCs w:val="24"/>
          <w:highlight w:val="yellow"/>
        </w:rPr>
        <w:t xml:space="preserve">Alopecurus aequalis </w:t>
      </w:r>
      <w:r w:rsidRPr="00B157A7">
        <w:rPr>
          <w:sz w:val="24"/>
          <w:szCs w:val="24"/>
        </w:rPr>
        <w:t xml:space="preserve">Sobol.) population in wheat field. </w:t>
      </w:r>
      <w:r w:rsidR="002B36AC" w:rsidRPr="002B36AC">
        <w:rPr>
          <w:i/>
          <w:sz w:val="24"/>
          <w:szCs w:val="24"/>
          <w:highlight w:val="yellow"/>
        </w:rPr>
        <w:t>Chil J Agr Res</w:t>
      </w:r>
      <w:r w:rsidRPr="00B157A7">
        <w:rPr>
          <w:sz w:val="24"/>
          <w:szCs w:val="24"/>
        </w:rPr>
        <w:t xml:space="preserve"> 76(2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163-169. doi: 10.4067/s0718-58392016000200005.</w:t>
      </w:r>
      <w:bookmarkEnd w:id="73"/>
      <w:r w:rsidR="009C5C42">
        <w:rPr>
          <w:sz w:val="24"/>
          <w:szCs w:val="24"/>
        </w:rPr>
        <w:t xml:space="preserve"> </w:t>
      </w:r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74" w:name="_ENREF_79"/>
      <w:r w:rsidRPr="00B157A7">
        <w:rPr>
          <w:sz w:val="24"/>
          <w:szCs w:val="24"/>
        </w:rPr>
        <w:t>Li, L.X., Liu, W.T., Chi, Y.C., Guo, W.L., Luo, X.Y., Wang, J.X. (2015). Molecular Mechanism of Mesosulfuron-Methyl Resistance in Multiply-Resistant American Sloughgrass (</w:t>
      </w:r>
      <w:r w:rsidRPr="00FD2C1B">
        <w:rPr>
          <w:i/>
          <w:sz w:val="24"/>
          <w:szCs w:val="24"/>
          <w:highlight w:val="yellow"/>
        </w:rPr>
        <w:t>Beckmannia syzigachne</w:t>
      </w:r>
      <w:r w:rsidRPr="00B157A7">
        <w:rPr>
          <w:sz w:val="24"/>
          <w:szCs w:val="24"/>
        </w:rPr>
        <w:t xml:space="preserve">). </w:t>
      </w:r>
      <w:r w:rsidR="00096D5D" w:rsidRPr="00096D5D">
        <w:rPr>
          <w:sz w:val="24"/>
          <w:szCs w:val="24"/>
          <w:highlight w:val="yellow"/>
        </w:rPr>
        <w:t>Weed Sci</w:t>
      </w:r>
      <w:r w:rsidR="00096D5D" w:rsidRPr="00B157A7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63(4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781-787. doi: 10.1614/ws-d-15-00026.1.</w:t>
      </w:r>
      <w:bookmarkEnd w:id="74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75" w:name="_ENREF_80"/>
      <w:r w:rsidRPr="00B157A7">
        <w:rPr>
          <w:sz w:val="24"/>
          <w:szCs w:val="24"/>
        </w:rPr>
        <w:t xml:space="preserve">Li, W., Zhang, L.L., Zhao, N., Guo, W.L., Liu, W.T., Li, L.X., et al. (2017c). Multiple resistance to ACCase ALS-inhibiting herbicides in </w:t>
      </w:r>
      <w:r w:rsidRPr="00FD2C1B">
        <w:rPr>
          <w:i/>
          <w:sz w:val="24"/>
          <w:szCs w:val="24"/>
          <w:highlight w:val="yellow"/>
        </w:rPr>
        <w:t>Beckmannia syzigachne</w:t>
      </w:r>
      <w:r w:rsidRPr="00B157A7">
        <w:rPr>
          <w:sz w:val="24"/>
          <w:szCs w:val="24"/>
        </w:rPr>
        <w:t xml:space="preserve"> (Steud.) Fernald without mutations in the target enzymes. </w:t>
      </w:r>
      <w:r w:rsidR="002B36AC" w:rsidRPr="002B36AC">
        <w:rPr>
          <w:i/>
          <w:sz w:val="24"/>
          <w:szCs w:val="24"/>
          <w:highlight w:val="yellow"/>
        </w:rPr>
        <w:t>Chil J Agr Res</w:t>
      </w:r>
      <w:r w:rsidRPr="00B157A7">
        <w:rPr>
          <w:sz w:val="24"/>
          <w:szCs w:val="24"/>
        </w:rPr>
        <w:t xml:space="preserve"> 77(3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257-265. doi: 10.4067/s0718-58392017000300257.</w:t>
      </w:r>
      <w:bookmarkEnd w:id="75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76" w:name="_ENREF_81"/>
      <w:r w:rsidRPr="00B157A7">
        <w:rPr>
          <w:sz w:val="24"/>
          <w:szCs w:val="24"/>
        </w:rPr>
        <w:t>Liu, W., Bi, Y., Li, L., Yuan, G., Du, L., Wang, J. (2013a). Target-site basis for resistance to acetolactate synthase inhibitor in Water chickweed (</w:t>
      </w:r>
      <w:r w:rsidRPr="00FD2C1B">
        <w:rPr>
          <w:i/>
          <w:sz w:val="24"/>
          <w:szCs w:val="24"/>
          <w:highlight w:val="yellow"/>
        </w:rPr>
        <w:t>Myosoton aquaticum</w:t>
      </w:r>
      <w:r w:rsidRPr="00B157A7">
        <w:rPr>
          <w:sz w:val="24"/>
          <w:szCs w:val="24"/>
        </w:rPr>
        <w:t xml:space="preserve"> L.). </w:t>
      </w:r>
      <w:r w:rsidR="00D82F21" w:rsidRPr="00D82F21">
        <w:rPr>
          <w:sz w:val="24"/>
          <w:szCs w:val="24"/>
          <w:highlight w:val="yellow"/>
        </w:rPr>
        <w:t>Pestic Biochem Phys</w:t>
      </w:r>
      <w:r w:rsidR="00D82F21" w:rsidRPr="00B157A7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107(1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50-54. doi: 10.1016/j.pestbp.2013.05.003.</w:t>
      </w:r>
      <w:bookmarkEnd w:id="76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77" w:name="_ENREF_82"/>
      <w:r w:rsidRPr="00B157A7">
        <w:rPr>
          <w:sz w:val="24"/>
          <w:szCs w:val="24"/>
        </w:rPr>
        <w:t>Liu, W., Bi, Y., Li, L., Yuan, G., Wang, J. (2013b). Molecular Basis of Resistance to Tribenuron in Water Starwort (</w:t>
      </w:r>
      <w:r w:rsidRPr="00FD2C1B">
        <w:rPr>
          <w:i/>
          <w:sz w:val="24"/>
          <w:szCs w:val="24"/>
          <w:highlight w:val="yellow"/>
        </w:rPr>
        <w:t>Myosoton aquaticum</w:t>
      </w:r>
      <w:r w:rsidRPr="00B157A7">
        <w:rPr>
          <w:sz w:val="24"/>
          <w:szCs w:val="24"/>
        </w:rPr>
        <w:t xml:space="preserve">) </w:t>
      </w:r>
      <w:r w:rsidRPr="00B157A7">
        <w:rPr>
          <w:sz w:val="24"/>
          <w:szCs w:val="24"/>
        </w:rPr>
        <w:lastRenderedPageBreak/>
        <w:t>Populations from China.</w:t>
      </w:r>
      <w:r w:rsidR="00096D5D" w:rsidRPr="00096D5D">
        <w:rPr>
          <w:sz w:val="24"/>
          <w:szCs w:val="24"/>
          <w:highlight w:val="yellow"/>
        </w:rPr>
        <w:t xml:space="preserve"> Weed Sci</w:t>
      </w:r>
      <w:r w:rsidRPr="00B157A7">
        <w:rPr>
          <w:sz w:val="24"/>
          <w:szCs w:val="24"/>
        </w:rPr>
        <w:t xml:space="preserve"> 61(03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390-395. doi: 10.1614/ws-d-12-00200.1.</w:t>
      </w:r>
      <w:bookmarkEnd w:id="77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78" w:name="_ENREF_84"/>
      <w:r w:rsidRPr="00B157A7">
        <w:rPr>
          <w:sz w:val="24"/>
          <w:szCs w:val="24"/>
        </w:rPr>
        <w:t>Liu, W.T., Wu, C.X., Guo, W.L., Du, L., Yuan, G.H., Wang, J.X. (2015b). Resistance Mechanisms to an Acetolactate Synthase (ALS) Inhibitor in Water Starwort (</w:t>
      </w:r>
      <w:r w:rsidRPr="00FD2C1B">
        <w:rPr>
          <w:i/>
          <w:sz w:val="24"/>
          <w:szCs w:val="24"/>
          <w:highlight w:val="yellow"/>
        </w:rPr>
        <w:t>Myosoton aquaticum</w:t>
      </w:r>
      <w:r w:rsidRPr="00B157A7">
        <w:rPr>
          <w:sz w:val="24"/>
          <w:szCs w:val="24"/>
        </w:rPr>
        <w:t xml:space="preserve">) Populations from China. </w:t>
      </w:r>
      <w:r w:rsidR="00096D5D" w:rsidRPr="00096D5D">
        <w:rPr>
          <w:sz w:val="24"/>
          <w:szCs w:val="24"/>
          <w:highlight w:val="yellow"/>
        </w:rPr>
        <w:t>Weed Sci</w:t>
      </w:r>
      <w:r w:rsidRPr="00B157A7">
        <w:rPr>
          <w:sz w:val="24"/>
          <w:szCs w:val="24"/>
        </w:rPr>
        <w:t xml:space="preserve"> 63(4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770-780. doi: 10.1614/ws-d-14-00184.1.</w:t>
      </w:r>
      <w:bookmarkEnd w:id="78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79" w:name="_ENREF_85"/>
      <w:r w:rsidRPr="00B157A7">
        <w:rPr>
          <w:sz w:val="24"/>
          <w:szCs w:val="24"/>
        </w:rPr>
        <w:t xml:space="preserve">Lu, Z., Zhang, C., Fu, J., Li, M., Li, G. (2009). Molecular basis of resistance to bensulfuron-methyl in </w:t>
      </w:r>
      <w:r w:rsidRPr="00FD2C1B">
        <w:rPr>
          <w:i/>
          <w:sz w:val="24"/>
          <w:szCs w:val="24"/>
          <w:highlight w:val="yellow"/>
        </w:rPr>
        <w:t>Monochoria korsakowii</w:t>
      </w:r>
      <w:r w:rsidRPr="00B157A7">
        <w:rPr>
          <w:sz w:val="24"/>
          <w:szCs w:val="24"/>
        </w:rPr>
        <w:t xml:space="preserve">. </w:t>
      </w:r>
      <w:r w:rsidRPr="005B248D">
        <w:rPr>
          <w:sz w:val="24"/>
          <w:szCs w:val="24"/>
        </w:rPr>
        <w:t xml:space="preserve">Scientia Agricultura Sinica </w:t>
      </w:r>
      <w:r w:rsidRPr="00B157A7">
        <w:rPr>
          <w:sz w:val="24"/>
          <w:szCs w:val="24"/>
        </w:rPr>
        <w:t>42(10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3516-3521.</w:t>
      </w:r>
      <w:bookmarkEnd w:id="79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80" w:name="_ENREF_88"/>
      <w:r w:rsidRPr="00B157A7">
        <w:rPr>
          <w:sz w:val="24"/>
          <w:szCs w:val="24"/>
        </w:rPr>
        <w:t>Mei, Y., Si, C., Liu, M.J., Qiu, L.H., Zheng, M.Q. (2017). Investigation of resistance levels mechanisms to nicosulfuron conferred by non-target-site mechanisms in large crabgrass (</w:t>
      </w:r>
      <w:r w:rsidRPr="00FD2C1B">
        <w:rPr>
          <w:i/>
          <w:sz w:val="24"/>
          <w:szCs w:val="24"/>
          <w:highlight w:val="yellow"/>
        </w:rPr>
        <w:t>Digitaria sanguinalis</w:t>
      </w:r>
      <w:r w:rsidRPr="00B157A7">
        <w:rPr>
          <w:sz w:val="24"/>
          <w:szCs w:val="24"/>
        </w:rPr>
        <w:t xml:space="preserve"> L.) from China. </w:t>
      </w:r>
      <w:r w:rsidR="0056737C" w:rsidRPr="00D82F21">
        <w:rPr>
          <w:sz w:val="24"/>
          <w:szCs w:val="24"/>
          <w:highlight w:val="yellow"/>
        </w:rPr>
        <w:t>Pestic Biochem Phys</w:t>
      </w:r>
      <w:r w:rsidRPr="00B157A7">
        <w:rPr>
          <w:sz w:val="24"/>
          <w:szCs w:val="24"/>
        </w:rPr>
        <w:t xml:space="preserve"> 141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84-89. doi: 10.1016/j.pestbp.2016.12.002.</w:t>
      </w:r>
      <w:bookmarkEnd w:id="80"/>
    </w:p>
    <w:p w:rsidR="00481871" w:rsidRPr="00B157A7" w:rsidRDefault="0048187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Mei Y, Xu YF, Wang SP, Qiu LH and Zheng MQ</w:t>
      </w:r>
      <w:r w:rsidR="00C412CC" w:rsidRPr="00B157A7">
        <w:rPr>
          <w:sz w:val="24"/>
          <w:szCs w:val="24"/>
        </w:rPr>
        <w:t xml:space="preserve"> (2018).</w:t>
      </w:r>
      <w:r w:rsidRPr="00B157A7">
        <w:rPr>
          <w:sz w:val="24"/>
          <w:szCs w:val="24"/>
        </w:rPr>
        <w:t xml:space="preserve"> Investigation of glyphosate resistance levels and target-site based resistance (TSR) mechanisms in </w:t>
      </w:r>
      <w:r w:rsidRPr="00FD2C1B">
        <w:rPr>
          <w:i/>
          <w:sz w:val="24"/>
          <w:szCs w:val="24"/>
          <w:highlight w:val="yellow"/>
        </w:rPr>
        <w:t>Conyza canadensis</w:t>
      </w:r>
      <w:r w:rsidRPr="00B157A7">
        <w:rPr>
          <w:sz w:val="24"/>
          <w:szCs w:val="24"/>
        </w:rPr>
        <w:t xml:space="preserve"> (L.) from apple orchards around areas of Bohai seas and Loess Plateau in </w:t>
      </w:r>
      <w:r w:rsidR="008E08A9">
        <w:rPr>
          <w:sz w:val="24"/>
          <w:szCs w:val="24"/>
        </w:rPr>
        <w:t xml:space="preserve">China. </w:t>
      </w:r>
      <w:r w:rsidR="008E08A9" w:rsidRPr="00D82F21">
        <w:rPr>
          <w:sz w:val="24"/>
          <w:szCs w:val="24"/>
          <w:highlight w:val="yellow"/>
        </w:rPr>
        <w:t>Pestic Biochem Phys</w:t>
      </w:r>
      <w:r w:rsidRPr="00B157A7">
        <w:rPr>
          <w:sz w:val="24"/>
          <w:szCs w:val="24"/>
        </w:rPr>
        <w:t xml:space="preserve"> 146</w:t>
      </w:r>
      <w:r w:rsidR="00C412CC"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7-12</w:t>
      </w:r>
      <w:r w:rsidR="00C412CC"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 xml:space="preserve"> </w:t>
      </w:r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81" w:name="_ENREF_100"/>
      <w:r w:rsidRPr="00B157A7">
        <w:rPr>
          <w:sz w:val="24"/>
          <w:szCs w:val="24"/>
        </w:rPr>
        <w:t xml:space="preserve">Pan, L., Li, J., Zhang, T., Zhang, D., Dong, L.Y. (2015). Cross-resistance patterns to acetyl coenzyme A carboxylase (ACCase) inhibitors associated with different ACCase mutations in </w:t>
      </w:r>
      <w:r w:rsidRPr="00FD2C1B">
        <w:rPr>
          <w:i/>
          <w:sz w:val="24"/>
          <w:szCs w:val="24"/>
          <w:highlight w:val="yellow"/>
        </w:rPr>
        <w:t>Beckmannia syzigachne</w:t>
      </w:r>
      <w:r w:rsidRPr="00B157A7">
        <w:rPr>
          <w:sz w:val="24"/>
          <w:szCs w:val="24"/>
        </w:rPr>
        <w:t xml:space="preserve">. </w:t>
      </w:r>
      <w:r w:rsidRPr="00FD2C1B">
        <w:rPr>
          <w:sz w:val="24"/>
          <w:szCs w:val="24"/>
          <w:highlight w:val="yellow"/>
        </w:rPr>
        <w:t xml:space="preserve">Weed Res </w:t>
      </w:r>
      <w:r w:rsidRPr="00B157A7">
        <w:rPr>
          <w:sz w:val="24"/>
          <w:szCs w:val="24"/>
        </w:rPr>
        <w:t>55(6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609-620. doi: 10.1111/wre.12170.</w:t>
      </w:r>
      <w:bookmarkEnd w:id="81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82" w:name="_ENREF_120"/>
      <w:r w:rsidRPr="00B157A7">
        <w:rPr>
          <w:sz w:val="24"/>
          <w:szCs w:val="24"/>
        </w:rPr>
        <w:t xml:space="preserve">Sun, J., Wang, J.-X., Zhang, H.-J., Liu, J.-L., Bian, S.-N. (2011). Study on Mutations in ALS for Resistance to Tribenuron-Methyl in </w:t>
      </w:r>
      <w:r w:rsidRPr="00FD2C1B">
        <w:rPr>
          <w:i/>
          <w:sz w:val="24"/>
          <w:szCs w:val="24"/>
          <w:highlight w:val="yellow"/>
        </w:rPr>
        <w:t xml:space="preserve">Galium </w:t>
      </w:r>
      <w:r w:rsidRPr="00FD2C1B">
        <w:rPr>
          <w:i/>
          <w:sz w:val="24"/>
          <w:szCs w:val="24"/>
          <w:highlight w:val="yellow"/>
        </w:rPr>
        <w:lastRenderedPageBreak/>
        <w:t>aparine</w:t>
      </w:r>
      <w:r w:rsidRPr="00B157A7">
        <w:rPr>
          <w:sz w:val="24"/>
          <w:szCs w:val="24"/>
        </w:rPr>
        <w:t xml:space="preserve"> L. </w:t>
      </w:r>
      <w:r w:rsidRPr="00414743">
        <w:rPr>
          <w:sz w:val="24"/>
          <w:szCs w:val="24"/>
          <w:highlight w:val="yellow"/>
        </w:rPr>
        <w:t>Agr Sci China</w:t>
      </w:r>
      <w:r w:rsidRPr="00414743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10(1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86-91.</w:t>
      </w:r>
      <w:bookmarkEnd w:id="82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83" w:name="_ENREF_122"/>
      <w:r w:rsidRPr="00B157A7">
        <w:rPr>
          <w:sz w:val="24"/>
          <w:szCs w:val="24"/>
        </w:rPr>
        <w:t>Tang, H., Li, J., Dong, L., Dong, A., Lu, B., Zhu, X. (2012). Molecular bases for resistance to acetyl-coenzyme A carboxylase inhibitor in Japanese foxtail (</w:t>
      </w:r>
      <w:r w:rsidRPr="00FD2C1B">
        <w:rPr>
          <w:i/>
          <w:sz w:val="24"/>
          <w:szCs w:val="24"/>
          <w:highlight w:val="yellow"/>
        </w:rPr>
        <w:t>Alopecurus japonicus</w:t>
      </w:r>
      <w:r w:rsidRPr="00B157A7">
        <w:rPr>
          <w:sz w:val="24"/>
          <w:szCs w:val="24"/>
        </w:rPr>
        <w:t>).</w:t>
      </w:r>
      <w:r w:rsidRPr="00FD2C1B">
        <w:rPr>
          <w:sz w:val="24"/>
          <w:szCs w:val="24"/>
          <w:highlight w:val="yellow"/>
        </w:rPr>
        <w:t xml:space="preserve"> Pest Manag Sci</w:t>
      </w:r>
      <w:r w:rsidRPr="00B157A7">
        <w:rPr>
          <w:sz w:val="24"/>
          <w:szCs w:val="24"/>
        </w:rPr>
        <w:t xml:space="preserve"> 68(9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1241-1247. doi: 10.1002/ps.3285.</w:t>
      </w:r>
      <w:bookmarkEnd w:id="83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84" w:name="_ENREF_123"/>
      <w:r w:rsidRPr="00B157A7">
        <w:rPr>
          <w:sz w:val="24"/>
          <w:szCs w:val="24"/>
        </w:rPr>
        <w:t>Tang, W., Zhou, F., Chen, J., Zhou, X. (2014). Resistance to ACCase-inhibiting herbicides in an Asia minor bluegrass (</w:t>
      </w:r>
      <w:r w:rsidRPr="00FD2C1B">
        <w:rPr>
          <w:i/>
          <w:sz w:val="24"/>
          <w:szCs w:val="24"/>
          <w:highlight w:val="yellow"/>
        </w:rPr>
        <w:t>Polypogon fugax</w:t>
      </w:r>
      <w:r w:rsidRPr="00B157A7">
        <w:rPr>
          <w:sz w:val="24"/>
          <w:szCs w:val="24"/>
        </w:rPr>
        <w:t xml:space="preserve">) population in China. </w:t>
      </w:r>
      <w:r w:rsidR="00D82F21" w:rsidRPr="00D82F21">
        <w:rPr>
          <w:sz w:val="24"/>
          <w:szCs w:val="24"/>
          <w:highlight w:val="yellow"/>
        </w:rPr>
        <w:t>Pestic Biochem Phys</w:t>
      </w:r>
      <w:r w:rsidR="00D82F21" w:rsidRPr="00B157A7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108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16-20. doi: 10.1016/j.pestbp.2013.11.001.</w:t>
      </w:r>
      <w:bookmarkEnd w:id="84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85" w:name="_ENREF_130"/>
      <w:r w:rsidRPr="00B157A7">
        <w:rPr>
          <w:sz w:val="24"/>
          <w:szCs w:val="24"/>
        </w:rPr>
        <w:t>Wang, G.Q., Cui, H.L., Zhang, H.J., Zhang, Y.Q., Liu, X., Li, X.J., et al. (2011). Tribenuron-Methyl Resistant Shepherd's Purse (</w:t>
      </w:r>
      <w:r w:rsidRPr="00FD2C1B">
        <w:rPr>
          <w:i/>
          <w:sz w:val="24"/>
          <w:szCs w:val="24"/>
          <w:highlight w:val="yellow"/>
        </w:rPr>
        <w:t>Capsella bursa-pastoris</w:t>
      </w:r>
      <w:r w:rsidRPr="00B157A7">
        <w:rPr>
          <w:sz w:val="24"/>
          <w:szCs w:val="24"/>
        </w:rPr>
        <w:t xml:space="preserve"> (L.) Medik.) in Hebei Province of China.</w:t>
      </w:r>
      <w:r w:rsidRPr="00414743">
        <w:rPr>
          <w:sz w:val="24"/>
          <w:szCs w:val="24"/>
        </w:rPr>
        <w:t xml:space="preserve"> </w:t>
      </w:r>
      <w:r w:rsidRPr="00414743">
        <w:rPr>
          <w:sz w:val="24"/>
          <w:szCs w:val="24"/>
          <w:highlight w:val="yellow"/>
        </w:rPr>
        <w:t>Agr Sci</w:t>
      </w:r>
      <w:r w:rsidR="00414743" w:rsidRPr="00414743">
        <w:rPr>
          <w:sz w:val="24"/>
          <w:szCs w:val="24"/>
          <w:highlight w:val="yellow"/>
        </w:rPr>
        <w:t xml:space="preserve"> China</w:t>
      </w:r>
      <w:r w:rsidRPr="00414743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10(8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1241-1245. doi: 10.1016/s1671-2927(11)60115-6.</w:t>
      </w:r>
      <w:bookmarkEnd w:id="85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86" w:name="_ENREF_132"/>
      <w:r w:rsidRPr="00B157A7">
        <w:rPr>
          <w:sz w:val="24"/>
          <w:szCs w:val="24"/>
        </w:rPr>
        <w:t>Wang, H.Z., Guo, W.L., Zhang, L.L., Zhao, K.P., Ge, L., Lv, X.S., et al. (2017). Multiple resistance to thifensulfuron-methyl fomesafen in redroot pigweed (</w:t>
      </w:r>
      <w:r w:rsidRPr="00FD2C1B">
        <w:rPr>
          <w:i/>
          <w:sz w:val="24"/>
          <w:szCs w:val="24"/>
          <w:highlight w:val="yellow"/>
        </w:rPr>
        <w:t>Amaranthus retroflexus</w:t>
      </w:r>
      <w:r w:rsidRPr="00B157A7">
        <w:rPr>
          <w:sz w:val="24"/>
          <w:szCs w:val="24"/>
        </w:rPr>
        <w:t xml:space="preserve"> L.) from China. </w:t>
      </w:r>
      <w:r w:rsidR="002B36AC" w:rsidRPr="008E08A9">
        <w:rPr>
          <w:sz w:val="24"/>
          <w:szCs w:val="24"/>
          <w:highlight w:val="yellow"/>
        </w:rPr>
        <w:t>Chil J Agr Res</w:t>
      </w:r>
      <w:r w:rsidRPr="008E08A9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77(4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311-317. doi: 10.4067/s0718-58392017000400311.</w:t>
      </w:r>
      <w:bookmarkEnd w:id="86"/>
    </w:p>
    <w:p w:rsidR="00481871" w:rsidRPr="00B157A7" w:rsidRDefault="0048187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Xu HL, Su WC, Lu CT, Zhang ZC, Li HL, Xue F, Yang M, Wu RH (2018). Differential sensitivity of field muskmelon (</w:t>
      </w:r>
      <w:r w:rsidRPr="00FD2C1B">
        <w:rPr>
          <w:i/>
          <w:sz w:val="24"/>
          <w:szCs w:val="24"/>
          <w:highlight w:val="yellow"/>
        </w:rPr>
        <w:t xml:space="preserve">Cucumis melo </w:t>
      </w:r>
      <w:r w:rsidRPr="00B157A7">
        <w:rPr>
          <w:sz w:val="24"/>
          <w:szCs w:val="24"/>
        </w:rPr>
        <w:t xml:space="preserve">L. var. </w:t>
      </w:r>
      <w:r w:rsidRPr="00FD2C1B">
        <w:rPr>
          <w:i/>
          <w:sz w:val="24"/>
          <w:szCs w:val="24"/>
          <w:highlight w:val="yellow"/>
        </w:rPr>
        <w:t>agrestis</w:t>
      </w:r>
      <w:r w:rsidRPr="00B157A7">
        <w:rPr>
          <w:sz w:val="24"/>
          <w:szCs w:val="24"/>
        </w:rPr>
        <w:t xml:space="preserve"> Naud.) populations to nicosulfuron, imazapic, fomesafen and bentazon. </w:t>
      </w:r>
      <w:r w:rsidRPr="001C547F">
        <w:rPr>
          <w:sz w:val="24"/>
          <w:szCs w:val="24"/>
          <w:highlight w:val="yellow"/>
        </w:rPr>
        <w:t>Crop Prot</w:t>
      </w:r>
      <w:r w:rsidRPr="00B157A7">
        <w:rPr>
          <w:sz w:val="24"/>
          <w:szCs w:val="24"/>
        </w:rPr>
        <w:t xml:space="preserve"> 106</w:t>
      </w:r>
      <w:r w:rsidR="00C412CC"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58-63.</w:t>
      </w:r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87" w:name="_ENREF_144"/>
      <w:r w:rsidRPr="00B157A7">
        <w:rPr>
          <w:sz w:val="24"/>
          <w:szCs w:val="24"/>
        </w:rPr>
        <w:t>Yu, J.X., Gao, H.T., Pan, L., Yao, Z.W., Dong, L.Y. (2017). Mechanism of resistance to cyhalofop-butyl in Chinese sprangletop (</w:t>
      </w:r>
      <w:r w:rsidRPr="00FD2C1B">
        <w:rPr>
          <w:i/>
          <w:sz w:val="24"/>
          <w:szCs w:val="24"/>
          <w:highlight w:val="yellow"/>
        </w:rPr>
        <w:t xml:space="preserve">Leptochloa chinensis </w:t>
      </w:r>
      <w:r w:rsidRPr="00B157A7">
        <w:rPr>
          <w:sz w:val="24"/>
          <w:szCs w:val="24"/>
        </w:rPr>
        <w:t xml:space="preserve">(L.) Nees). </w:t>
      </w:r>
      <w:r w:rsidR="0056737C" w:rsidRPr="00D82F21">
        <w:rPr>
          <w:sz w:val="24"/>
          <w:szCs w:val="24"/>
          <w:highlight w:val="yellow"/>
        </w:rPr>
        <w:t>Pestic Biochem Phys</w:t>
      </w:r>
      <w:r w:rsidRPr="00B157A7">
        <w:rPr>
          <w:sz w:val="24"/>
          <w:szCs w:val="24"/>
        </w:rPr>
        <w:t xml:space="preserve"> 143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306-311. doi: 10.1016/j.pestbp.2016.11.001.</w:t>
      </w:r>
      <w:bookmarkEnd w:id="87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88" w:name="_ENREF_148"/>
      <w:r w:rsidRPr="00B157A7">
        <w:rPr>
          <w:sz w:val="24"/>
          <w:szCs w:val="24"/>
        </w:rPr>
        <w:t xml:space="preserve">Yuan, G., Liu, W., Bi, Y., Du, L., Guo, W., Wang, J. (2015). Molecular basis for resistance to ACCase-inhibiting herbicides in </w:t>
      </w:r>
      <w:r w:rsidRPr="00FD2C1B">
        <w:rPr>
          <w:i/>
          <w:sz w:val="24"/>
          <w:szCs w:val="24"/>
          <w:highlight w:val="yellow"/>
        </w:rPr>
        <w:lastRenderedPageBreak/>
        <w:t xml:space="preserve">Pseudosclerochloa kengiana </w:t>
      </w:r>
      <w:r w:rsidRPr="00B157A7">
        <w:rPr>
          <w:sz w:val="24"/>
          <w:szCs w:val="24"/>
        </w:rPr>
        <w:t xml:space="preserve">populations. </w:t>
      </w:r>
      <w:r w:rsidR="00D82F21" w:rsidRPr="00D82F21">
        <w:rPr>
          <w:sz w:val="24"/>
          <w:szCs w:val="24"/>
          <w:highlight w:val="yellow"/>
        </w:rPr>
        <w:t>Pestic Biochem Phys</w:t>
      </w:r>
      <w:r w:rsidR="00D82F21" w:rsidRPr="00B157A7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119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9-15. doi: 10.1016/j.pestbp.2015.03.004.</w:t>
      </w:r>
      <w:bookmarkEnd w:id="88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89" w:name="_ENREF_149"/>
      <w:r w:rsidRPr="00B157A7">
        <w:rPr>
          <w:sz w:val="24"/>
          <w:szCs w:val="24"/>
        </w:rPr>
        <w:t>Yuan, G.H., Guo, W.L., Du, L., Liu, W.T., Li, Q., Li, L.X., et al. (2017). Alleles contributing to acetyl coenzyme A carboxylase (ACCase) resistance in keng stiffgrass (</w:t>
      </w:r>
      <w:r w:rsidRPr="00FD2C1B">
        <w:rPr>
          <w:i/>
          <w:sz w:val="24"/>
          <w:szCs w:val="24"/>
          <w:highlight w:val="yellow"/>
        </w:rPr>
        <w:t>Pseudosclerochloa kengiana</w:t>
      </w:r>
      <w:r w:rsidRPr="00B157A7">
        <w:rPr>
          <w:sz w:val="24"/>
          <w:szCs w:val="24"/>
        </w:rPr>
        <w:t xml:space="preserve">) populations from China. </w:t>
      </w:r>
      <w:r w:rsidR="00124B99" w:rsidRPr="00124B99">
        <w:rPr>
          <w:sz w:val="24"/>
          <w:szCs w:val="24"/>
          <w:highlight w:val="yellow"/>
        </w:rPr>
        <w:t>J Integr Agr</w:t>
      </w:r>
      <w:r w:rsidR="00124B99" w:rsidRPr="00B157A7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16(1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125-134. doi: 10.1016/s2095-3119(16)61452-1.</w:t>
      </w:r>
      <w:bookmarkEnd w:id="89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90" w:name="_ENREF_150"/>
      <w:r w:rsidRPr="00B157A7">
        <w:rPr>
          <w:sz w:val="24"/>
          <w:szCs w:val="24"/>
        </w:rPr>
        <w:t>Zhang, C., Feng, L., He, T.T., Yang, C.H., Chen, G.Q., and Tian, X.S. (2015). Investigating the mechanisms of glyphosate resistance in goosegrass (</w:t>
      </w:r>
      <w:r w:rsidRPr="00FD2C1B">
        <w:rPr>
          <w:i/>
          <w:sz w:val="24"/>
          <w:szCs w:val="24"/>
          <w:highlight w:val="yellow"/>
        </w:rPr>
        <w:t>Eleusine indica</w:t>
      </w:r>
      <w:r w:rsidRPr="00B157A7">
        <w:rPr>
          <w:sz w:val="24"/>
          <w:szCs w:val="24"/>
        </w:rPr>
        <w:t xml:space="preserve">) population from South China. </w:t>
      </w:r>
      <w:r w:rsidRPr="00124B99">
        <w:rPr>
          <w:sz w:val="24"/>
          <w:szCs w:val="24"/>
          <w:highlight w:val="yellow"/>
        </w:rPr>
        <w:t>J</w:t>
      </w:r>
      <w:r w:rsidR="00124B99" w:rsidRPr="00124B99">
        <w:rPr>
          <w:sz w:val="24"/>
          <w:szCs w:val="24"/>
          <w:highlight w:val="yellow"/>
        </w:rPr>
        <w:t xml:space="preserve"> </w:t>
      </w:r>
      <w:r w:rsidRPr="00124B99">
        <w:rPr>
          <w:sz w:val="24"/>
          <w:szCs w:val="24"/>
          <w:highlight w:val="yellow"/>
        </w:rPr>
        <w:t>Integr</w:t>
      </w:r>
      <w:r w:rsidR="00124B99" w:rsidRPr="00124B99">
        <w:rPr>
          <w:sz w:val="24"/>
          <w:szCs w:val="24"/>
          <w:highlight w:val="yellow"/>
        </w:rPr>
        <w:t xml:space="preserve"> </w:t>
      </w:r>
      <w:r w:rsidRPr="00124B99">
        <w:rPr>
          <w:sz w:val="24"/>
          <w:szCs w:val="24"/>
          <w:highlight w:val="yellow"/>
        </w:rPr>
        <w:t>Agr</w:t>
      </w:r>
      <w:r w:rsidRPr="00124B99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14(5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909-918. doi: 10.1016/s2095-3119(14)60890-X.</w:t>
      </w:r>
      <w:bookmarkEnd w:id="90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91" w:name="_ENREF_152"/>
      <w:r w:rsidRPr="00B157A7">
        <w:rPr>
          <w:sz w:val="24"/>
          <w:szCs w:val="24"/>
        </w:rPr>
        <w:t xml:space="preserve">Zhang, L.L., Li, W., Guo, W.L., Wu, C.X., Wang, H.Z., Liu, W.T., et al. (2017b). Herbicides cross resistance of a tribenuron-methyl resistant </w:t>
      </w:r>
      <w:r w:rsidRPr="002B36AC">
        <w:rPr>
          <w:i/>
          <w:sz w:val="24"/>
          <w:szCs w:val="24"/>
          <w:highlight w:val="yellow"/>
        </w:rPr>
        <w:t>Capsella bursa-pastoris</w:t>
      </w:r>
      <w:r w:rsidRPr="00B157A7">
        <w:rPr>
          <w:sz w:val="24"/>
          <w:szCs w:val="24"/>
        </w:rPr>
        <w:t xml:space="preserve"> (L.) Medik. population in wheat field. </w:t>
      </w:r>
      <w:r w:rsidRPr="002B36AC">
        <w:rPr>
          <w:sz w:val="24"/>
          <w:szCs w:val="24"/>
          <w:highlight w:val="yellow"/>
        </w:rPr>
        <w:t>Chil</w:t>
      </w:r>
      <w:r w:rsidR="002B36AC" w:rsidRPr="002B36AC">
        <w:rPr>
          <w:sz w:val="24"/>
          <w:szCs w:val="24"/>
          <w:highlight w:val="yellow"/>
        </w:rPr>
        <w:t xml:space="preserve"> </w:t>
      </w:r>
      <w:r w:rsidRPr="002B36AC">
        <w:rPr>
          <w:sz w:val="24"/>
          <w:szCs w:val="24"/>
          <w:highlight w:val="yellow"/>
        </w:rPr>
        <w:t>J</w:t>
      </w:r>
      <w:r w:rsidR="002B36AC" w:rsidRPr="002B36AC">
        <w:rPr>
          <w:sz w:val="24"/>
          <w:szCs w:val="24"/>
          <w:highlight w:val="yellow"/>
        </w:rPr>
        <w:t xml:space="preserve"> </w:t>
      </w:r>
      <w:r w:rsidRPr="002B36AC">
        <w:rPr>
          <w:sz w:val="24"/>
          <w:szCs w:val="24"/>
          <w:highlight w:val="yellow"/>
        </w:rPr>
        <w:t>Agr Res</w:t>
      </w:r>
      <w:r w:rsidRPr="002B36AC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77(1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65-70. doi: 10.4067/s0718-58392017000100008.</w:t>
      </w:r>
      <w:bookmarkEnd w:id="91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92" w:name="_ENREF_153"/>
      <w:r w:rsidRPr="00B157A7">
        <w:rPr>
          <w:sz w:val="24"/>
          <w:szCs w:val="24"/>
        </w:rPr>
        <w:t>Zhang, P., Wu, H., Xu, H.L., Gao, Y., Zhang, W., Dong, L.Y. (2017c). Mechanism of Fenoxaprop-&amp;ITP&amp;IT-ethyl Resistance in Italian Ryegrass (</w:t>
      </w:r>
      <w:r w:rsidRPr="002B36AC">
        <w:rPr>
          <w:i/>
          <w:sz w:val="24"/>
          <w:szCs w:val="24"/>
          <w:highlight w:val="yellow"/>
        </w:rPr>
        <w:t>Lolium perenne</w:t>
      </w:r>
      <w:r w:rsidRPr="00B157A7">
        <w:rPr>
          <w:sz w:val="24"/>
          <w:szCs w:val="24"/>
        </w:rPr>
        <w:t xml:space="preserve"> ssp. </w:t>
      </w:r>
      <w:r w:rsidRPr="0054045B">
        <w:rPr>
          <w:i/>
          <w:sz w:val="24"/>
          <w:szCs w:val="24"/>
          <w:highlight w:val="yellow"/>
        </w:rPr>
        <w:t>multiflorum</w:t>
      </w:r>
      <w:r w:rsidRPr="00B157A7">
        <w:rPr>
          <w:sz w:val="24"/>
          <w:szCs w:val="24"/>
        </w:rPr>
        <w:t xml:space="preserve">) from China. </w:t>
      </w:r>
      <w:r w:rsidRPr="005B248D">
        <w:rPr>
          <w:sz w:val="24"/>
          <w:szCs w:val="24"/>
          <w:highlight w:val="yellow"/>
        </w:rPr>
        <w:t>Weed Sci</w:t>
      </w:r>
      <w:r w:rsidR="002B36AC" w:rsidRPr="005B248D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65(6)</w:t>
      </w:r>
      <w:r w:rsidRPr="00B157A7">
        <w:rPr>
          <w:b/>
          <w:sz w:val="24"/>
          <w:szCs w:val="24"/>
        </w:rPr>
        <w:t>,</w:t>
      </w:r>
      <w:r w:rsidRPr="00B157A7">
        <w:rPr>
          <w:sz w:val="24"/>
          <w:szCs w:val="24"/>
        </w:rPr>
        <w:t xml:space="preserve"> 710-717. doi: 10.1017/wsc.2017.54.</w:t>
      </w:r>
      <w:bookmarkEnd w:id="92"/>
    </w:p>
    <w:p w:rsidR="00263731" w:rsidRPr="00B157A7" w:rsidRDefault="0026373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bookmarkStart w:id="93" w:name="_ENREF_159"/>
      <w:r w:rsidRPr="00B157A7">
        <w:rPr>
          <w:sz w:val="24"/>
          <w:szCs w:val="24"/>
        </w:rPr>
        <w:t>Zhou, F.Y., Zhang, Y., Tang, W., Wang, M., Gao, T.C. (2017). Transcriptomics analysis of the flowering regulatory genes involved in the herbicide resistance of Asia minor bluegrass (</w:t>
      </w:r>
      <w:r w:rsidRPr="002B36AC">
        <w:rPr>
          <w:i/>
          <w:sz w:val="24"/>
          <w:szCs w:val="24"/>
          <w:highlight w:val="yellow"/>
        </w:rPr>
        <w:t>Polypogon fugax</w:t>
      </w:r>
      <w:r w:rsidRPr="00B157A7">
        <w:rPr>
          <w:sz w:val="24"/>
          <w:szCs w:val="24"/>
        </w:rPr>
        <w:t xml:space="preserve">). </w:t>
      </w:r>
      <w:r w:rsidRPr="002B36AC">
        <w:rPr>
          <w:sz w:val="24"/>
          <w:szCs w:val="24"/>
        </w:rPr>
        <w:t>Bmc Genomics</w:t>
      </w:r>
      <w:r w:rsidRPr="00B157A7">
        <w:rPr>
          <w:sz w:val="24"/>
          <w:szCs w:val="24"/>
        </w:rPr>
        <w:t xml:space="preserve"> 18. doi: 10.1186/s12864-017-4324-z.</w:t>
      </w:r>
      <w:bookmarkEnd w:id="93"/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陈轶</w:t>
      </w:r>
      <w:r w:rsidRPr="00B157A7">
        <w:rPr>
          <w:sz w:val="24"/>
          <w:szCs w:val="24"/>
        </w:rPr>
        <w:t xml:space="preserve"> (2014). </w:t>
      </w:r>
      <w:r w:rsidRPr="00B157A7">
        <w:rPr>
          <w:sz w:val="24"/>
          <w:szCs w:val="24"/>
        </w:rPr>
        <w:t>桐乡市稻田、麦田杂草对除草剂的抗性表现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浙江农业科学</w:t>
      </w:r>
      <w:r w:rsidR="00AF6B84">
        <w:rPr>
          <w:rFonts w:hint="eastAsia"/>
          <w:sz w:val="24"/>
          <w:szCs w:val="24"/>
        </w:rPr>
        <w:t>，</w:t>
      </w:r>
      <w:r w:rsidR="009E3831">
        <w:rPr>
          <w:sz w:val="24"/>
          <w:szCs w:val="24"/>
        </w:rPr>
        <w:t>12</w:t>
      </w:r>
      <w:r w:rsidRPr="00B157A7">
        <w:rPr>
          <w:sz w:val="24"/>
          <w:szCs w:val="24"/>
        </w:rPr>
        <w:t>：</w:t>
      </w:r>
      <w:r w:rsidRPr="00B157A7">
        <w:rPr>
          <w:sz w:val="24"/>
          <w:szCs w:val="24"/>
        </w:rPr>
        <w:t>1858-1859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崔海兰</w:t>
      </w:r>
      <w:r w:rsidRPr="00B157A7">
        <w:rPr>
          <w:sz w:val="24"/>
          <w:szCs w:val="24"/>
        </w:rPr>
        <w:t xml:space="preserve"> (2009). </w:t>
      </w:r>
      <w:r w:rsidRPr="00B157A7">
        <w:rPr>
          <w:sz w:val="24"/>
          <w:szCs w:val="24"/>
        </w:rPr>
        <w:t>播娘蒿（</w:t>
      </w:r>
      <w:r w:rsidRPr="00FD2C1B">
        <w:rPr>
          <w:i/>
          <w:sz w:val="24"/>
          <w:szCs w:val="24"/>
          <w:highlight w:val="yellow"/>
        </w:rPr>
        <w:t>Descurainia sophia</w:t>
      </w:r>
      <w:r w:rsidRPr="00B157A7">
        <w:rPr>
          <w:sz w:val="24"/>
          <w:szCs w:val="24"/>
        </w:rPr>
        <w:t>）对苯磺隆的抗药性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硕士学位论文</w:t>
      </w:r>
      <w:r w:rsidR="00CA4ED1">
        <w:rPr>
          <w:rFonts w:hint="eastAsia"/>
          <w:sz w:val="24"/>
          <w:szCs w:val="24"/>
        </w:rPr>
        <w:t xml:space="preserve">, </w:t>
      </w:r>
      <w:r w:rsidR="00CA4ED1" w:rsidRPr="00B157A7">
        <w:rPr>
          <w:sz w:val="24"/>
          <w:szCs w:val="24"/>
        </w:rPr>
        <w:t>河北农业大学</w:t>
      </w:r>
      <w:r w:rsidR="009E3831">
        <w:rPr>
          <w:sz w:val="24"/>
          <w:szCs w:val="24"/>
        </w:rPr>
        <w:t>:</w:t>
      </w:r>
      <w:r w:rsidR="00CA4ED1">
        <w:rPr>
          <w:rFonts w:hint="eastAsia"/>
          <w:sz w:val="24"/>
          <w:szCs w:val="24"/>
        </w:rPr>
        <w:t>20-31</w:t>
      </w:r>
      <w:r w:rsidRPr="00B157A7">
        <w:rPr>
          <w:sz w:val="24"/>
          <w:szCs w:val="24"/>
        </w:rPr>
        <w:t>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lastRenderedPageBreak/>
        <w:t>单国侠</w:t>
      </w:r>
      <w:r w:rsidRPr="00B157A7">
        <w:rPr>
          <w:sz w:val="24"/>
          <w:szCs w:val="24"/>
        </w:rPr>
        <w:t xml:space="preserve"> (2015). </w:t>
      </w:r>
      <w:r w:rsidRPr="00B157A7">
        <w:rPr>
          <w:sz w:val="24"/>
          <w:szCs w:val="24"/>
        </w:rPr>
        <w:t>吉林省稻田抗药性杂草分布特征的分析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推广硕士学位论文</w:t>
      </w:r>
      <w:r w:rsidR="00207E58">
        <w:rPr>
          <w:rFonts w:hint="eastAsia"/>
          <w:sz w:val="24"/>
          <w:szCs w:val="24"/>
        </w:rPr>
        <w:t>,</w:t>
      </w:r>
      <w:r w:rsidR="00207E58">
        <w:rPr>
          <w:sz w:val="24"/>
          <w:szCs w:val="24"/>
        </w:rPr>
        <w:t xml:space="preserve"> </w:t>
      </w:r>
      <w:r w:rsidR="00207E58" w:rsidRPr="00B157A7">
        <w:rPr>
          <w:sz w:val="24"/>
          <w:szCs w:val="24"/>
        </w:rPr>
        <w:t>延边大学</w:t>
      </w:r>
      <w:r w:rsidR="009E3831">
        <w:rPr>
          <w:sz w:val="24"/>
          <w:szCs w:val="24"/>
        </w:rPr>
        <w:t>: 8-16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冯雷</w:t>
      </w:r>
      <w:r w:rsidRPr="00B157A7">
        <w:rPr>
          <w:sz w:val="24"/>
          <w:szCs w:val="24"/>
        </w:rPr>
        <w:t xml:space="preserve"> (2013). </w:t>
      </w:r>
      <w:r w:rsidRPr="00B157A7">
        <w:rPr>
          <w:sz w:val="24"/>
          <w:szCs w:val="24"/>
        </w:rPr>
        <w:t>黑龙江省水田稻稗对四种除草剂抗药性的初步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硕士学位论文</w:t>
      </w:r>
      <w:r w:rsidR="00207E58">
        <w:rPr>
          <w:rFonts w:hint="eastAsia"/>
          <w:sz w:val="24"/>
          <w:szCs w:val="24"/>
        </w:rPr>
        <w:t xml:space="preserve">, </w:t>
      </w:r>
      <w:r w:rsidR="00207E58" w:rsidRPr="00B157A7">
        <w:rPr>
          <w:sz w:val="24"/>
          <w:szCs w:val="24"/>
        </w:rPr>
        <w:t>东北农业大学</w:t>
      </w:r>
      <w:r w:rsidR="009E3831">
        <w:rPr>
          <w:sz w:val="24"/>
          <w:szCs w:val="24"/>
        </w:rPr>
        <w:t>:33-46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高陆思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崔海兰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骆焱平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李香菊</w:t>
      </w:r>
      <w:r w:rsidRPr="00B157A7">
        <w:rPr>
          <w:sz w:val="24"/>
          <w:szCs w:val="24"/>
        </w:rPr>
        <w:t xml:space="preserve"> (2015). </w:t>
      </w:r>
      <w:r w:rsidRPr="00B157A7">
        <w:rPr>
          <w:sz w:val="24"/>
          <w:szCs w:val="24"/>
        </w:rPr>
        <w:t>异型莎草对不同除草剂的敏感性研究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湖北农业科学</w:t>
      </w:r>
      <w:r w:rsidRPr="00B157A7">
        <w:rPr>
          <w:sz w:val="24"/>
          <w:szCs w:val="24"/>
        </w:rPr>
        <w:t xml:space="preserve"> (09)</w:t>
      </w:r>
      <w:r w:rsidRPr="00B157A7">
        <w:rPr>
          <w:sz w:val="24"/>
          <w:szCs w:val="24"/>
        </w:rPr>
        <w:t>：</w:t>
      </w:r>
      <w:r w:rsidRPr="00B157A7">
        <w:rPr>
          <w:sz w:val="24"/>
          <w:szCs w:val="24"/>
        </w:rPr>
        <w:t>2123-2126.</w:t>
      </w:r>
    </w:p>
    <w:p w:rsidR="0040745D" w:rsidRPr="00B157A7" w:rsidRDefault="0040745D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rFonts w:hint="eastAsia"/>
          <w:sz w:val="24"/>
          <w:szCs w:val="24"/>
        </w:rPr>
        <w:t>葛鲁安</w:t>
      </w:r>
      <w:r w:rsidRPr="00B157A7">
        <w:rPr>
          <w:rFonts w:hint="eastAsia"/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王豪</w:t>
      </w:r>
      <w:r w:rsidRPr="00B157A7">
        <w:rPr>
          <w:rFonts w:hint="eastAsia"/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赵宁</w:t>
      </w:r>
      <w:r w:rsidRPr="00B157A7">
        <w:rPr>
          <w:rFonts w:hint="eastAsia"/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张乐乐</w:t>
      </w:r>
      <w:r w:rsidRPr="00B157A7">
        <w:rPr>
          <w:rFonts w:hint="eastAsia"/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刘伟堂</w:t>
      </w:r>
      <w:r w:rsidRPr="00B157A7">
        <w:rPr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王金信</w:t>
      </w:r>
      <w:r w:rsidRPr="00B157A7">
        <w:rPr>
          <w:rFonts w:hint="eastAsia"/>
          <w:sz w:val="24"/>
          <w:szCs w:val="24"/>
        </w:rPr>
        <w:t xml:space="preserve">(2018). </w:t>
      </w:r>
      <w:r w:rsidRPr="00B157A7">
        <w:rPr>
          <w:rFonts w:hint="eastAsia"/>
          <w:sz w:val="24"/>
          <w:szCs w:val="24"/>
        </w:rPr>
        <w:t>玉米田反枝苋对烟嘧磺隆的抗性水平及靶标抗性分子机理</w:t>
      </w:r>
      <w:r w:rsidRPr="00B157A7">
        <w:rPr>
          <w:rFonts w:hint="eastAsia"/>
          <w:sz w:val="24"/>
          <w:szCs w:val="24"/>
        </w:rPr>
        <w:t xml:space="preserve">. </w:t>
      </w:r>
      <w:r w:rsidRPr="00B157A7">
        <w:rPr>
          <w:rFonts w:hint="eastAsia"/>
          <w:sz w:val="24"/>
          <w:szCs w:val="24"/>
        </w:rPr>
        <w:t>农药学学报</w:t>
      </w:r>
      <w:r w:rsidR="00A265B6">
        <w:rPr>
          <w:rFonts w:hint="eastAsia"/>
          <w:sz w:val="24"/>
          <w:szCs w:val="24"/>
        </w:rPr>
        <w:t>，</w:t>
      </w:r>
      <w:r w:rsidRPr="00B157A7">
        <w:rPr>
          <w:rFonts w:hint="eastAsia"/>
          <w:sz w:val="24"/>
          <w:szCs w:val="24"/>
        </w:rPr>
        <w:t>20(05): 595-600</w:t>
      </w:r>
      <w:r w:rsidRPr="00B157A7">
        <w:rPr>
          <w:sz w:val="24"/>
          <w:szCs w:val="24"/>
        </w:rPr>
        <w:t>.</w:t>
      </w:r>
      <w:r w:rsidRPr="00B157A7">
        <w:rPr>
          <w:rFonts w:hint="eastAsia"/>
          <w:sz w:val="24"/>
          <w:szCs w:val="24"/>
        </w:rPr>
        <w:t xml:space="preserve"> </w:t>
      </w:r>
    </w:p>
    <w:p w:rsidR="00E36CE1" w:rsidRPr="00B157A7" w:rsidRDefault="00E36CE1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rFonts w:hint="eastAsia"/>
          <w:sz w:val="24"/>
          <w:szCs w:val="24"/>
        </w:rPr>
        <w:t>胡芳</w:t>
      </w:r>
      <w:r w:rsidRPr="00B157A7">
        <w:rPr>
          <w:rFonts w:hint="eastAsia"/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董慧荣</w:t>
      </w:r>
      <w:r w:rsidRPr="00B157A7">
        <w:rPr>
          <w:rFonts w:hint="eastAsia"/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沈雪峰</w:t>
      </w:r>
      <w:r w:rsidRPr="00B157A7">
        <w:rPr>
          <w:rFonts w:hint="eastAsia"/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刘俊</w:t>
      </w:r>
      <w:r w:rsidRPr="00B157A7">
        <w:rPr>
          <w:rFonts w:hint="eastAsia"/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魏吉平</w:t>
      </w:r>
      <w:r w:rsidRPr="00B157A7">
        <w:rPr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陈勇</w:t>
      </w:r>
      <w:r w:rsidRPr="00B157A7">
        <w:rPr>
          <w:rFonts w:hint="eastAsia"/>
          <w:sz w:val="24"/>
          <w:szCs w:val="24"/>
        </w:rPr>
        <w:t>(2018).</w:t>
      </w:r>
      <w:r w:rsidRPr="00B157A7">
        <w:rPr>
          <w:rFonts w:hint="eastAsia"/>
          <w:sz w:val="24"/>
          <w:szCs w:val="24"/>
        </w:rPr>
        <w:t>牛筋草对百草枯、草甘膦和草铵膦的抗药性水平测定</w:t>
      </w:r>
      <w:r w:rsidRPr="00B157A7">
        <w:rPr>
          <w:rFonts w:hint="eastAsia"/>
          <w:sz w:val="24"/>
          <w:szCs w:val="24"/>
        </w:rPr>
        <w:t xml:space="preserve">. </w:t>
      </w:r>
      <w:r w:rsidRPr="00B157A7">
        <w:rPr>
          <w:rFonts w:hint="eastAsia"/>
          <w:sz w:val="24"/>
          <w:szCs w:val="24"/>
        </w:rPr>
        <w:t>西南农业学报</w:t>
      </w:r>
      <w:r w:rsidRPr="00B157A7">
        <w:rPr>
          <w:rFonts w:hint="eastAsia"/>
          <w:sz w:val="24"/>
          <w:szCs w:val="24"/>
        </w:rPr>
        <w:t>; 31(02): 335-341</w:t>
      </w:r>
      <w:r w:rsidRPr="00B157A7">
        <w:rPr>
          <w:sz w:val="24"/>
          <w:szCs w:val="24"/>
        </w:rPr>
        <w:t>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黄世霞</w:t>
      </w:r>
      <w:r w:rsidRPr="00B157A7">
        <w:rPr>
          <w:sz w:val="24"/>
          <w:szCs w:val="24"/>
        </w:rPr>
        <w:t xml:space="preserve"> (2004). </w:t>
      </w:r>
      <w:r w:rsidRPr="00B157A7">
        <w:rPr>
          <w:sz w:val="24"/>
          <w:szCs w:val="24"/>
        </w:rPr>
        <w:t>油菜田看麦娘的生物学特性及其对三种除草剂抗药性的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硕士学位论文</w:t>
      </w:r>
      <w:r w:rsidR="00207E58">
        <w:rPr>
          <w:rFonts w:hint="eastAsia"/>
          <w:sz w:val="24"/>
          <w:szCs w:val="24"/>
        </w:rPr>
        <w:t>,</w:t>
      </w:r>
      <w:r w:rsidR="00207E58" w:rsidRPr="00B157A7">
        <w:rPr>
          <w:sz w:val="24"/>
          <w:szCs w:val="24"/>
        </w:rPr>
        <w:t>南京农业大学</w:t>
      </w:r>
      <w:r w:rsidR="009E3831">
        <w:rPr>
          <w:sz w:val="24"/>
          <w:szCs w:val="24"/>
        </w:rPr>
        <w:t>:25-28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贾伟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董庆文</w:t>
      </w:r>
      <w:r w:rsidRPr="00B157A7">
        <w:rPr>
          <w:sz w:val="24"/>
          <w:szCs w:val="24"/>
        </w:rPr>
        <w:t xml:space="preserve"> (2015). </w:t>
      </w:r>
      <w:r w:rsidRPr="00B157A7">
        <w:rPr>
          <w:sz w:val="24"/>
          <w:szCs w:val="24"/>
        </w:rPr>
        <w:t>黑龙江省典型黑土区大豆田鸭跖草对氟磺胺草醚的抗药性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农业工程</w:t>
      </w:r>
      <w:r w:rsidR="009E3831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04:155-157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蒋爱丽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纪明山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董海</w:t>
      </w:r>
      <w:r w:rsidRPr="00B157A7">
        <w:rPr>
          <w:sz w:val="24"/>
          <w:szCs w:val="24"/>
        </w:rPr>
        <w:t xml:space="preserve"> (2005). </w:t>
      </w:r>
      <w:r w:rsidRPr="00B157A7">
        <w:rPr>
          <w:sz w:val="24"/>
          <w:szCs w:val="24"/>
        </w:rPr>
        <w:t>三种稗草对二氯喹啉酸的敏感性研究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杂草科学</w:t>
      </w:r>
      <w:r w:rsidR="009E3831">
        <w:rPr>
          <w:sz w:val="24"/>
          <w:szCs w:val="24"/>
        </w:rPr>
        <w:t>,1</w:t>
      </w:r>
      <w:r w:rsidRPr="00B157A7">
        <w:rPr>
          <w:sz w:val="24"/>
          <w:szCs w:val="24"/>
        </w:rPr>
        <w:t>: 6-7,48.</w:t>
      </w:r>
    </w:p>
    <w:p w:rsidR="007A12B9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蒋易凡，陈国奇，董立尧</w:t>
      </w:r>
      <w:r w:rsidRPr="00B157A7">
        <w:rPr>
          <w:sz w:val="24"/>
          <w:szCs w:val="24"/>
        </w:rPr>
        <w:t xml:space="preserve"> (2017)</w:t>
      </w:r>
      <w:r w:rsidRPr="00B157A7">
        <w:rPr>
          <w:sz w:val="24"/>
          <w:szCs w:val="24"/>
        </w:rPr>
        <w:t>．</w:t>
      </w:r>
      <w:r w:rsidRPr="00B157A7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t>稻田马唐对稻田常用茎叶处理除草剂的抗性水平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杂草学报，</w:t>
      </w:r>
      <w:r w:rsidRPr="00B157A7">
        <w:rPr>
          <w:sz w:val="24"/>
          <w:szCs w:val="24"/>
        </w:rPr>
        <w:t>35( 2) : 67-72</w:t>
      </w:r>
      <w:r w:rsidRPr="00B157A7">
        <w:rPr>
          <w:sz w:val="24"/>
          <w:szCs w:val="24"/>
        </w:rPr>
        <w:t>．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金圣务</w:t>
      </w:r>
      <w:r w:rsidRPr="00B157A7">
        <w:rPr>
          <w:sz w:val="24"/>
          <w:szCs w:val="24"/>
        </w:rPr>
        <w:t xml:space="preserve"> (2012). </w:t>
      </w:r>
      <w:r w:rsidRPr="00B157A7">
        <w:rPr>
          <w:sz w:val="24"/>
          <w:szCs w:val="24"/>
        </w:rPr>
        <w:t>抗磺酰脲类除草剂节节菜（</w:t>
      </w:r>
      <w:r w:rsidRPr="00FD2C1B">
        <w:rPr>
          <w:i/>
          <w:sz w:val="24"/>
          <w:szCs w:val="24"/>
          <w:highlight w:val="yellow"/>
        </w:rPr>
        <w:t>Rotala indica</w:t>
      </w:r>
      <w:r w:rsidRPr="00B157A7">
        <w:rPr>
          <w:sz w:val="24"/>
          <w:szCs w:val="24"/>
        </w:rPr>
        <w:t>）的检测及其抗性分布、抗药性分子机理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硕士学位论文</w:t>
      </w:r>
      <w:r w:rsidR="00207E58">
        <w:rPr>
          <w:rFonts w:hint="eastAsia"/>
          <w:sz w:val="24"/>
          <w:szCs w:val="24"/>
        </w:rPr>
        <w:t>,</w:t>
      </w:r>
      <w:r w:rsidR="00207E58" w:rsidRPr="00B157A7">
        <w:rPr>
          <w:sz w:val="24"/>
          <w:szCs w:val="24"/>
        </w:rPr>
        <w:t>南京农业大学</w:t>
      </w:r>
      <w:r w:rsidR="009E3831">
        <w:rPr>
          <w:sz w:val="24"/>
          <w:szCs w:val="24"/>
        </w:rPr>
        <w:t>:13-35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井秋月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焦梓洲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刘兰坤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施慧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冯蕾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李威</w:t>
      </w:r>
      <w:r w:rsidRPr="00B157A7">
        <w:rPr>
          <w:sz w:val="24"/>
          <w:szCs w:val="24"/>
        </w:rPr>
        <w:t>,</w:t>
      </w:r>
      <w:r w:rsidR="00A265B6">
        <w:rPr>
          <w:rFonts w:hint="eastAsia"/>
          <w:sz w:val="24"/>
          <w:szCs w:val="24"/>
        </w:rPr>
        <w:t>刘亚光</w:t>
      </w:r>
      <w:r w:rsidRPr="00B157A7">
        <w:rPr>
          <w:sz w:val="24"/>
          <w:szCs w:val="24"/>
        </w:rPr>
        <w:t xml:space="preserve"> (2014). </w:t>
      </w:r>
      <w:r w:rsidRPr="00B157A7">
        <w:rPr>
          <w:sz w:val="24"/>
          <w:szCs w:val="24"/>
        </w:rPr>
        <w:t>黑龙江省玉米田稗草与反枝苋对四种常用除草剂的抗药性测定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作物杂志</w:t>
      </w:r>
      <w:r w:rsidR="009E3831">
        <w:rPr>
          <w:rFonts w:hint="eastAsia"/>
          <w:sz w:val="24"/>
          <w:szCs w:val="24"/>
        </w:rPr>
        <w:t>,</w:t>
      </w:r>
      <w:r w:rsidRPr="00B157A7">
        <w:rPr>
          <w:sz w:val="24"/>
          <w:szCs w:val="24"/>
        </w:rPr>
        <w:t xml:space="preserve"> </w:t>
      </w:r>
      <w:r w:rsidRPr="00B157A7">
        <w:rPr>
          <w:sz w:val="24"/>
          <w:szCs w:val="24"/>
        </w:rPr>
        <w:lastRenderedPageBreak/>
        <w:t>05:128-132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李丹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李香菊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于惠林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崔海兰</w:t>
      </w:r>
      <w:r w:rsidRPr="00B157A7">
        <w:rPr>
          <w:sz w:val="24"/>
          <w:szCs w:val="24"/>
        </w:rPr>
        <w:t xml:space="preserve"> (2017).</w:t>
      </w:r>
      <w:r w:rsidRPr="00B157A7">
        <w:rPr>
          <w:sz w:val="24"/>
          <w:szCs w:val="24"/>
        </w:rPr>
        <w:t>我国部分地区水稻田鳢肠对吡嘧磺隆的抗性测定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植物保护，</w:t>
      </w:r>
      <w:r w:rsidRPr="00B157A7">
        <w:rPr>
          <w:sz w:val="24"/>
          <w:szCs w:val="24"/>
        </w:rPr>
        <w:t>43</w:t>
      </w:r>
      <w:r w:rsidRPr="00B157A7">
        <w:rPr>
          <w:sz w:val="24"/>
          <w:szCs w:val="24"/>
        </w:rPr>
        <w:t>（</w:t>
      </w:r>
      <w:r w:rsidRPr="00B157A7">
        <w:rPr>
          <w:sz w:val="24"/>
          <w:szCs w:val="24"/>
        </w:rPr>
        <w:t>2</w:t>
      </w:r>
      <w:r w:rsidRPr="00B157A7">
        <w:rPr>
          <w:sz w:val="24"/>
          <w:szCs w:val="24"/>
        </w:rPr>
        <w:t>）</w:t>
      </w:r>
      <w:r w:rsidRPr="00B157A7">
        <w:rPr>
          <w:sz w:val="24"/>
          <w:szCs w:val="24"/>
        </w:rPr>
        <w:t>:196-201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李俭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李海粟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陈凯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张琳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单国侠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吴明根</w:t>
      </w:r>
      <w:r w:rsidRPr="00B157A7">
        <w:rPr>
          <w:sz w:val="24"/>
          <w:szCs w:val="24"/>
        </w:rPr>
        <w:t xml:space="preserve"> (2015). </w:t>
      </w:r>
      <w:r w:rsidRPr="00B157A7">
        <w:rPr>
          <w:sz w:val="24"/>
          <w:szCs w:val="24"/>
        </w:rPr>
        <w:t>吉林省稻区稻稗、稻李氏禾的抗药性特征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延边大学农学学报</w:t>
      </w:r>
      <w:r w:rsidR="009E3831">
        <w:rPr>
          <w:sz w:val="24"/>
          <w:szCs w:val="24"/>
        </w:rPr>
        <w:t>,</w:t>
      </w:r>
      <w:r w:rsidRPr="00B157A7">
        <w:rPr>
          <w:sz w:val="24"/>
          <w:szCs w:val="24"/>
        </w:rPr>
        <w:t>01:18-24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李健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李美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高兴祥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房锋</w:t>
      </w:r>
      <w:r w:rsidRPr="00B157A7">
        <w:rPr>
          <w:sz w:val="24"/>
          <w:szCs w:val="24"/>
        </w:rPr>
        <w:t xml:space="preserve"> (2015).</w:t>
      </w:r>
      <w:r w:rsidRPr="00B157A7">
        <w:rPr>
          <w:sz w:val="24"/>
          <w:szCs w:val="24"/>
        </w:rPr>
        <w:t>山东省小麦田阔叶杂草播娘蒿和荠菜抗性分析</w:t>
      </w:r>
      <w:r w:rsidR="00AF6B84">
        <w:rPr>
          <w:rFonts w:hint="eastAsia"/>
          <w:sz w:val="24"/>
          <w:szCs w:val="24"/>
        </w:rPr>
        <w:t>，</w:t>
      </w:r>
      <w:r w:rsidRPr="00B157A7">
        <w:rPr>
          <w:sz w:val="24"/>
          <w:szCs w:val="24"/>
        </w:rPr>
        <w:t>第十二届全国杂草科学</w:t>
      </w:r>
      <w:r w:rsidR="009E3831">
        <w:rPr>
          <w:rFonts w:hint="eastAsia"/>
          <w:sz w:val="24"/>
          <w:szCs w:val="24"/>
        </w:rPr>
        <w:t>:26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李洁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宗涛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刘祥英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柏连阳</w:t>
      </w:r>
      <w:r w:rsidRPr="00B157A7">
        <w:rPr>
          <w:sz w:val="24"/>
          <w:szCs w:val="24"/>
        </w:rPr>
        <w:t xml:space="preserve"> (2014). </w:t>
      </w:r>
      <w:r w:rsidRPr="00B157A7">
        <w:rPr>
          <w:sz w:val="24"/>
          <w:szCs w:val="24"/>
        </w:rPr>
        <w:t>湖南省部分地区棉田牛筋草</w:t>
      </w:r>
      <w:r w:rsidRPr="00B157A7">
        <w:rPr>
          <w:sz w:val="24"/>
          <w:szCs w:val="24"/>
        </w:rPr>
        <w:t>(</w:t>
      </w:r>
      <w:r w:rsidRPr="00FD2C1B">
        <w:rPr>
          <w:i/>
          <w:sz w:val="24"/>
          <w:szCs w:val="24"/>
          <w:highlight w:val="yellow"/>
        </w:rPr>
        <w:t>Eleusine indica</w:t>
      </w:r>
      <w:r w:rsidRPr="00B157A7">
        <w:rPr>
          <w:sz w:val="24"/>
          <w:szCs w:val="24"/>
        </w:rPr>
        <w:t>)</w:t>
      </w:r>
      <w:r w:rsidRPr="00B157A7">
        <w:rPr>
          <w:sz w:val="24"/>
          <w:szCs w:val="24"/>
        </w:rPr>
        <w:t>对高效氟吡甲禾灵的抗药性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棉花学报</w:t>
      </w:r>
      <w:r w:rsidR="009E3831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03:279-282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李鹏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李亚设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李天璞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刘俊杰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李广领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张百重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陈锡岭</w:t>
      </w:r>
      <w:r w:rsidRPr="00B157A7">
        <w:rPr>
          <w:sz w:val="24"/>
          <w:szCs w:val="24"/>
        </w:rPr>
        <w:t xml:space="preserve"> (2017)</w:t>
      </w:r>
      <w:r w:rsidRPr="00B157A7">
        <w:rPr>
          <w:sz w:val="24"/>
          <w:szCs w:val="24"/>
        </w:rPr>
        <w:t>河南省不同地区野燕麦对除草剂精噁唑禾草灵的敏感度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农药</w:t>
      </w:r>
      <w:r w:rsidRPr="00B157A7">
        <w:rPr>
          <w:sz w:val="24"/>
          <w:szCs w:val="24"/>
        </w:rPr>
        <w:t>,  56(12): 922-925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李平生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魏松红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纪明山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东琴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王海宁</w:t>
      </w:r>
      <w:r w:rsidRPr="00B157A7">
        <w:rPr>
          <w:sz w:val="24"/>
          <w:szCs w:val="24"/>
        </w:rPr>
        <w:t xml:space="preserve"> (2015). </w:t>
      </w:r>
      <w:r w:rsidRPr="00B157A7">
        <w:rPr>
          <w:sz w:val="24"/>
          <w:szCs w:val="24"/>
        </w:rPr>
        <w:t>野慈姑对</w:t>
      </w:r>
      <w:r w:rsidRPr="00B157A7">
        <w:rPr>
          <w:sz w:val="24"/>
          <w:szCs w:val="24"/>
        </w:rPr>
        <w:t>ALS</w:t>
      </w:r>
      <w:r w:rsidRPr="00B157A7">
        <w:rPr>
          <w:sz w:val="24"/>
          <w:szCs w:val="24"/>
        </w:rPr>
        <w:t>抑制剂的交互抗药性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农药</w:t>
      </w:r>
      <w:r w:rsidR="009E3831">
        <w:rPr>
          <w:sz w:val="24"/>
          <w:szCs w:val="24"/>
        </w:rPr>
        <w:t>,</w:t>
      </w:r>
      <w:r w:rsidRPr="00B157A7">
        <w:rPr>
          <w:sz w:val="24"/>
          <w:szCs w:val="24"/>
        </w:rPr>
        <w:t>05</w:t>
      </w:r>
      <w:r w:rsidRPr="00B157A7">
        <w:rPr>
          <w:sz w:val="24"/>
          <w:szCs w:val="24"/>
        </w:rPr>
        <w:t>：</w:t>
      </w:r>
      <w:r w:rsidRPr="00B157A7">
        <w:rPr>
          <w:sz w:val="24"/>
          <w:szCs w:val="24"/>
        </w:rPr>
        <w:t>366-368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李威</w:t>
      </w:r>
      <w:r w:rsidRPr="00B157A7">
        <w:rPr>
          <w:sz w:val="24"/>
          <w:szCs w:val="24"/>
        </w:rPr>
        <w:t xml:space="preserve"> (2014). </w:t>
      </w:r>
      <w:r w:rsidRPr="00B157A7">
        <w:rPr>
          <w:sz w:val="24"/>
          <w:szCs w:val="24"/>
        </w:rPr>
        <w:t>黑龙江省稻田萤蔺对四种除草剂抗药性初步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硕士学位论文</w:t>
      </w:r>
      <w:r w:rsidR="00207E58">
        <w:rPr>
          <w:rFonts w:hint="eastAsia"/>
          <w:sz w:val="24"/>
          <w:szCs w:val="24"/>
        </w:rPr>
        <w:t>,</w:t>
      </w:r>
      <w:r w:rsidR="00207E58" w:rsidRPr="00B157A7">
        <w:rPr>
          <w:sz w:val="24"/>
          <w:szCs w:val="24"/>
        </w:rPr>
        <w:t>东北农业大学</w:t>
      </w:r>
      <w:r w:rsidR="009E3831">
        <w:rPr>
          <w:sz w:val="24"/>
          <w:szCs w:val="24"/>
        </w:rPr>
        <w:t>:36-50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李昕珈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时丹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姜明辰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吴明根</w:t>
      </w:r>
      <w:r w:rsidRPr="00B157A7">
        <w:rPr>
          <w:sz w:val="24"/>
          <w:szCs w:val="24"/>
        </w:rPr>
        <w:t xml:space="preserve"> (2010). </w:t>
      </w:r>
      <w:r w:rsidRPr="00B157A7">
        <w:rPr>
          <w:sz w:val="24"/>
          <w:szCs w:val="24"/>
        </w:rPr>
        <w:t>延边地区稻田抗药性杂草防除技术研究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杂草科学</w:t>
      </w:r>
      <w:r w:rsidRPr="00B157A7">
        <w:rPr>
          <w:sz w:val="24"/>
          <w:szCs w:val="24"/>
        </w:rPr>
        <w:t xml:space="preserve"> 01:42-44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李玉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柏连阳</w:t>
      </w:r>
      <w:r w:rsidRPr="00B157A7">
        <w:rPr>
          <w:sz w:val="24"/>
          <w:szCs w:val="24"/>
        </w:rPr>
        <w:t xml:space="preserve"> (2016). </w:t>
      </w:r>
      <w:r w:rsidRPr="00B157A7">
        <w:rPr>
          <w:sz w:val="24"/>
          <w:szCs w:val="24"/>
        </w:rPr>
        <w:t>长江中下游棉田马唐</w:t>
      </w:r>
      <w:r w:rsidRPr="00B157A7">
        <w:rPr>
          <w:sz w:val="24"/>
          <w:szCs w:val="24"/>
        </w:rPr>
        <w:t>(</w:t>
      </w:r>
      <w:r w:rsidRPr="00FD2C1B">
        <w:rPr>
          <w:i/>
          <w:sz w:val="24"/>
          <w:szCs w:val="24"/>
          <w:highlight w:val="yellow"/>
        </w:rPr>
        <w:t>Digitaria sanguinalis</w:t>
      </w:r>
      <w:r w:rsidRPr="005B248D">
        <w:rPr>
          <w:sz w:val="24"/>
          <w:szCs w:val="24"/>
          <w:highlight w:val="yellow"/>
        </w:rPr>
        <w:t>)</w:t>
      </w:r>
      <w:r w:rsidRPr="00B157A7">
        <w:rPr>
          <w:sz w:val="24"/>
          <w:szCs w:val="24"/>
        </w:rPr>
        <w:t>对草甘膦的抗药性初步研究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棉花学报</w:t>
      </w:r>
      <w:r w:rsidRPr="00B157A7">
        <w:rPr>
          <w:sz w:val="24"/>
          <w:szCs w:val="24"/>
        </w:rPr>
        <w:t xml:space="preserve"> 28(3), 300-306.</w:t>
      </w:r>
    </w:p>
    <w:p w:rsidR="00D83B69" w:rsidRPr="00B157A7" w:rsidRDefault="00D83B69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rFonts w:hint="eastAsia"/>
          <w:sz w:val="24"/>
          <w:szCs w:val="24"/>
        </w:rPr>
        <w:t>李浙江</w:t>
      </w:r>
      <w:r w:rsidR="00814CDF" w:rsidRPr="00B157A7">
        <w:rPr>
          <w:rFonts w:hint="eastAsia"/>
          <w:sz w:val="24"/>
          <w:szCs w:val="24"/>
        </w:rPr>
        <w:t>（</w:t>
      </w:r>
      <w:r w:rsidR="00814CDF" w:rsidRPr="00B157A7">
        <w:rPr>
          <w:rFonts w:hint="eastAsia"/>
          <w:sz w:val="24"/>
          <w:szCs w:val="24"/>
        </w:rPr>
        <w:t>2006</w:t>
      </w:r>
      <w:r w:rsidR="00814CDF" w:rsidRPr="00B157A7">
        <w:rPr>
          <w:rFonts w:hint="eastAsia"/>
          <w:sz w:val="24"/>
          <w:szCs w:val="24"/>
        </w:rPr>
        <w:t>）</w:t>
      </w:r>
      <w:r w:rsidR="00814CDF" w:rsidRPr="00B157A7">
        <w:rPr>
          <w:sz w:val="24"/>
          <w:szCs w:val="24"/>
        </w:rPr>
        <w:t>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刘伟</w:t>
      </w:r>
      <w:r w:rsidRPr="00B157A7">
        <w:rPr>
          <w:sz w:val="24"/>
          <w:szCs w:val="24"/>
        </w:rPr>
        <w:t xml:space="preserve"> (2005). </w:t>
      </w:r>
      <w:r w:rsidRPr="00B157A7">
        <w:rPr>
          <w:sz w:val="24"/>
          <w:szCs w:val="24"/>
        </w:rPr>
        <w:t>麦田主要杂草对苯磺隆的抗药性及小麦选择性机理初步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硕士学位论文</w:t>
      </w:r>
      <w:r w:rsidR="00207E58">
        <w:rPr>
          <w:rFonts w:hint="eastAsia"/>
          <w:sz w:val="24"/>
          <w:szCs w:val="24"/>
        </w:rPr>
        <w:t xml:space="preserve">, </w:t>
      </w:r>
      <w:r w:rsidR="00207E58" w:rsidRPr="00B157A7">
        <w:rPr>
          <w:sz w:val="24"/>
          <w:szCs w:val="24"/>
        </w:rPr>
        <w:t>山东农业大学</w:t>
      </w:r>
      <w:r w:rsidR="009E3831">
        <w:rPr>
          <w:sz w:val="24"/>
          <w:szCs w:val="24"/>
        </w:rPr>
        <w:t>:27-48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吕晓辉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翁华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魏有海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郭青云</w:t>
      </w:r>
      <w:r w:rsidRPr="00B157A7">
        <w:rPr>
          <w:sz w:val="24"/>
          <w:szCs w:val="24"/>
        </w:rPr>
        <w:t xml:space="preserve"> (2016a). </w:t>
      </w:r>
      <w:r w:rsidRPr="00B157A7">
        <w:rPr>
          <w:sz w:val="24"/>
          <w:szCs w:val="24"/>
        </w:rPr>
        <w:t>青藏高原旱雀麦群体对高效氟吡甲禾灵的抗药性研究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湖北农业科学</w:t>
      </w:r>
      <w:r w:rsidR="009E3831">
        <w:rPr>
          <w:sz w:val="24"/>
          <w:szCs w:val="24"/>
        </w:rPr>
        <w:t>,</w:t>
      </w:r>
      <w:r w:rsidRPr="00B157A7">
        <w:rPr>
          <w:sz w:val="24"/>
          <w:szCs w:val="24"/>
        </w:rPr>
        <w:t>02:368-370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lastRenderedPageBreak/>
        <w:t>吕晓辉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翁华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魏有海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郭青云</w:t>
      </w:r>
      <w:r w:rsidRPr="00B157A7">
        <w:rPr>
          <w:sz w:val="24"/>
          <w:szCs w:val="24"/>
        </w:rPr>
        <w:t xml:space="preserve"> (2016b). </w:t>
      </w:r>
      <w:r w:rsidRPr="00B157A7">
        <w:rPr>
          <w:sz w:val="24"/>
          <w:szCs w:val="24"/>
        </w:rPr>
        <w:t>青藏高原野燕麦群体对高效氟吡甲禾灵的抗药性检测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江西农业大学学报</w:t>
      </w:r>
      <w:r w:rsidR="009E3831">
        <w:rPr>
          <w:sz w:val="24"/>
          <w:szCs w:val="24"/>
        </w:rPr>
        <w:t>,</w:t>
      </w:r>
      <w:r w:rsidRPr="00B157A7">
        <w:rPr>
          <w:sz w:val="24"/>
          <w:szCs w:val="24"/>
        </w:rPr>
        <w:t>01</w:t>
      </w:r>
      <w:r w:rsidRPr="00B157A7">
        <w:rPr>
          <w:sz w:val="24"/>
          <w:szCs w:val="24"/>
        </w:rPr>
        <w:t>：</w:t>
      </w:r>
      <w:r w:rsidRPr="00B157A7">
        <w:rPr>
          <w:sz w:val="24"/>
          <w:szCs w:val="24"/>
        </w:rPr>
        <w:t>106-112.</w:t>
      </w:r>
    </w:p>
    <w:p w:rsidR="00D72E2F" w:rsidRPr="00B157A7" w:rsidRDefault="00D72E2F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rFonts w:hint="eastAsia"/>
          <w:sz w:val="24"/>
          <w:szCs w:val="24"/>
        </w:rPr>
        <w:t>马红</w:t>
      </w:r>
      <w:r w:rsidRPr="00B157A7">
        <w:rPr>
          <w:rFonts w:hint="eastAsia"/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马诚义</w:t>
      </w:r>
      <w:r w:rsidRPr="00B157A7">
        <w:rPr>
          <w:rFonts w:hint="eastAsia"/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贾金蓉</w:t>
      </w:r>
      <w:r w:rsidRPr="00B157A7">
        <w:rPr>
          <w:rFonts w:hint="eastAsia"/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乔禹欣，陈国峰</w:t>
      </w:r>
      <w:r w:rsidRPr="00B157A7">
        <w:rPr>
          <w:rFonts w:hint="eastAsia"/>
          <w:sz w:val="24"/>
          <w:szCs w:val="24"/>
        </w:rPr>
        <w:t xml:space="preserve">(2018). </w:t>
      </w:r>
      <w:r w:rsidRPr="00B157A7">
        <w:rPr>
          <w:rFonts w:hint="eastAsia"/>
          <w:sz w:val="24"/>
          <w:szCs w:val="24"/>
        </w:rPr>
        <w:t>野黍对烟嘧磺隆的抗性研究</w:t>
      </w:r>
      <w:r w:rsidRPr="00B157A7">
        <w:rPr>
          <w:rFonts w:hint="eastAsia"/>
          <w:sz w:val="24"/>
          <w:szCs w:val="24"/>
        </w:rPr>
        <w:t xml:space="preserve">. </w:t>
      </w:r>
      <w:r w:rsidRPr="00B157A7">
        <w:rPr>
          <w:rFonts w:hint="eastAsia"/>
          <w:sz w:val="24"/>
          <w:szCs w:val="24"/>
        </w:rPr>
        <w:t>东北农业大学学报</w:t>
      </w:r>
      <w:r w:rsidR="003A3B52">
        <w:rPr>
          <w:sz w:val="24"/>
          <w:szCs w:val="24"/>
        </w:rPr>
        <w:t>,</w:t>
      </w:r>
      <w:r w:rsidRPr="00B157A7">
        <w:rPr>
          <w:rFonts w:hint="eastAsia"/>
          <w:sz w:val="24"/>
          <w:szCs w:val="24"/>
        </w:rPr>
        <w:t xml:space="preserve"> 49(01): 47-55</w:t>
      </w:r>
      <w:r w:rsidRPr="00B157A7">
        <w:rPr>
          <w:sz w:val="24"/>
          <w:szCs w:val="24"/>
        </w:rPr>
        <w:t>,</w:t>
      </w:r>
      <w:r w:rsidRPr="00B157A7">
        <w:rPr>
          <w:rFonts w:hint="eastAsia"/>
          <w:sz w:val="24"/>
          <w:szCs w:val="24"/>
        </w:rPr>
        <w:t>73</w:t>
      </w:r>
      <w:r w:rsidRPr="00B157A7">
        <w:rPr>
          <w:sz w:val="24"/>
          <w:szCs w:val="24"/>
        </w:rPr>
        <w:t>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潘思杨</w:t>
      </w:r>
      <w:r w:rsidRPr="00B157A7">
        <w:rPr>
          <w:sz w:val="24"/>
          <w:szCs w:val="24"/>
        </w:rPr>
        <w:t xml:space="preserve"> (2015). </w:t>
      </w:r>
      <w:r w:rsidRPr="00B157A7">
        <w:rPr>
          <w:sz w:val="24"/>
          <w:szCs w:val="24"/>
        </w:rPr>
        <w:t>黑龙江省玉米田主要杂草调查及对除草剂敏感性的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硕士学位论文</w:t>
      </w:r>
      <w:r w:rsidR="00207E58">
        <w:rPr>
          <w:rFonts w:hint="eastAsia"/>
          <w:sz w:val="24"/>
          <w:szCs w:val="24"/>
        </w:rPr>
        <w:t xml:space="preserve">, </w:t>
      </w:r>
      <w:r w:rsidR="00207E58" w:rsidRPr="00B157A7">
        <w:rPr>
          <w:sz w:val="24"/>
          <w:szCs w:val="24"/>
        </w:rPr>
        <w:t>东北农业大学</w:t>
      </w:r>
      <w:r w:rsidR="003A3B52">
        <w:rPr>
          <w:sz w:val="24"/>
          <w:szCs w:val="24"/>
        </w:rPr>
        <w:t>:20-43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彭学岗</w:t>
      </w:r>
      <w:r w:rsidRPr="00B157A7">
        <w:rPr>
          <w:sz w:val="24"/>
          <w:szCs w:val="24"/>
        </w:rPr>
        <w:t xml:space="preserve"> (2012). </w:t>
      </w:r>
      <w:r w:rsidRPr="00B157A7">
        <w:rPr>
          <w:sz w:val="24"/>
          <w:szCs w:val="24"/>
        </w:rPr>
        <w:t>我国小麦田杂草对除草剂的抗性现状及防治策略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湖北植保</w:t>
      </w:r>
      <w:r w:rsidR="00B0267A">
        <w:rPr>
          <w:rFonts w:hint="eastAsia"/>
          <w:sz w:val="24"/>
          <w:szCs w:val="24"/>
        </w:rPr>
        <w:t>,</w:t>
      </w:r>
      <w:r w:rsidR="00B6128D">
        <w:rPr>
          <w:rFonts w:hint="eastAsia"/>
          <w:sz w:val="24"/>
          <w:szCs w:val="24"/>
        </w:rPr>
        <w:t>13</w:t>
      </w:r>
      <w:r w:rsidRPr="00B157A7">
        <w:rPr>
          <w:sz w:val="24"/>
          <w:szCs w:val="24"/>
        </w:rPr>
        <w:t xml:space="preserve"> (06)</w:t>
      </w:r>
      <w:r w:rsidR="00B6128D">
        <w:rPr>
          <w:sz w:val="24"/>
          <w:szCs w:val="24"/>
        </w:rPr>
        <w:t>:54-55</w:t>
      </w:r>
      <w:r w:rsidRPr="00B157A7">
        <w:rPr>
          <w:sz w:val="24"/>
          <w:szCs w:val="24"/>
        </w:rPr>
        <w:t>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苏少泉</w:t>
      </w:r>
      <w:r w:rsidRPr="00B157A7">
        <w:rPr>
          <w:sz w:val="24"/>
          <w:szCs w:val="24"/>
        </w:rPr>
        <w:t xml:space="preserve"> (2001). </w:t>
      </w:r>
      <w:r w:rsidRPr="00B157A7">
        <w:rPr>
          <w:sz w:val="24"/>
          <w:szCs w:val="24"/>
        </w:rPr>
        <w:t>稻田杂草对除草剂的抗性及其防治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农药</w:t>
      </w:r>
      <w:r w:rsidR="003A3B52">
        <w:rPr>
          <w:rFonts w:hint="eastAsia"/>
          <w:sz w:val="24"/>
          <w:szCs w:val="24"/>
        </w:rPr>
        <w:t>,</w:t>
      </w:r>
      <w:r w:rsidRPr="00B157A7">
        <w:rPr>
          <w:sz w:val="24"/>
          <w:szCs w:val="24"/>
        </w:rPr>
        <w:t>07:11-14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rFonts w:hint="eastAsia"/>
          <w:sz w:val="24"/>
          <w:szCs w:val="24"/>
        </w:rPr>
      </w:pPr>
      <w:r w:rsidRPr="00B157A7">
        <w:rPr>
          <w:sz w:val="24"/>
          <w:szCs w:val="24"/>
        </w:rPr>
        <w:t>隋标峰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张朝贤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崔海兰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张猛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黄红娟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魏守辉</w:t>
      </w:r>
      <w:r w:rsidR="005B248D">
        <w:rPr>
          <w:sz w:val="24"/>
          <w:szCs w:val="24"/>
        </w:rPr>
        <w:t xml:space="preserve"> (2009). </w:t>
      </w:r>
      <w:r w:rsidRPr="00B157A7">
        <w:rPr>
          <w:sz w:val="24"/>
          <w:szCs w:val="24"/>
        </w:rPr>
        <w:t>节节麦对甲基二磺隆的敏感性差异研究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第九届全国杂草科学大会论文摘要集</w:t>
      </w:r>
      <w:r w:rsidR="002E4E58">
        <w:rPr>
          <w:rFonts w:hint="eastAsia"/>
          <w:sz w:val="24"/>
          <w:szCs w:val="24"/>
        </w:rPr>
        <w:t>:118</w:t>
      </w:r>
      <w:r w:rsidR="002E4E58">
        <w:rPr>
          <w:sz w:val="24"/>
          <w:szCs w:val="24"/>
        </w:rPr>
        <w:t>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孙会杰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纪明山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刘郁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方忠义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王芳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侯东艳</w:t>
      </w:r>
      <w:r w:rsidRPr="00B157A7">
        <w:rPr>
          <w:sz w:val="24"/>
          <w:szCs w:val="24"/>
        </w:rPr>
        <w:t xml:space="preserve">, </w:t>
      </w:r>
      <w:r w:rsidR="00A265B6">
        <w:rPr>
          <w:rFonts w:hint="eastAsia"/>
          <w:sz w:val="24"/>
          <w:szCs w:val="24"/>
        </w:rPr>
        <w:t>盖芳</w:t>
      </w:r>
      <w:r w:rsidRPr="00B157A7">
        <w:rPr>
          <w:sz w:val="24"/>
          <w:szCs w:val="24"/>
        </w:rPr>
        <w:t xml:space="preserve">. (2007). </w:t>
      </w:r>
      <w:r w:rsidRPr="00B157A7">
        <w:rPr>
          <w:sz w:val="24"/>
          <w:szCs w:val="24"/>
        </w:rPr>
        <w:t>玉米田杂草反枝苋对莠去津的敏感性试验研究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安徽农业科学</w:t>
      </w:r>
      <w:r w:rsidRPr="00B157A7">
        <w:rPr>
          <w:sz w:val="24"/>
          <w:szCs w:val="24"/>
        </w:rPr>
        <w:t xml:space="preserve"> (17):51</w:t>
      </w:r>
      <w:r w:rsidR="003A3B52">
        <w:rPr>
          <w:sz w:val="24"/>
          <w:szCs w:val="24"/>
        </w:rPr>
        <w:t>93</w:t>
      </w:r>
      <w:r w:rsidRPr="00B157A7">
        <w:rPr>
          <w:sz w:val="24"/>
          <w:szCs w:val="24"/>
        </w:rPr>
        <w:t>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唐鑫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宗涛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刘祥英</w:t>
      </w:r>
      <w:r w:rsidRPr="00B157A7">
        <w:rPr>
          <w:sz w:val="24"/>
          <w:szCs w:val="24"/>
        </w:rPr>
        <w:t xml:space="preserve"> (2016). </w:t>
      </w:r>
      <w:r w:rsidRPr="00B157A7">
        <w:rPr>
          <w:sz w:val="24"/>
          <w:szCs w:val="24"/>
        </w:rPr>
        <w:t>湖南省棉田千金子对高效氟吡甲禾灵和草甘膦的抗药性检测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中国棉花</w:t>
      </w:r>
      <w:r w:rsidR="003A3B52">
        <w:rPr>
          <w:sz w:val="24"/>
          <w:szCs w:val="24"/>
        </w:rPr>
        <w:t>,</w:t>
      </w:r>
      <w:r w:rsidRPr="00B157A7">
        <w:rPr>
          <w:sz w:val="24"/>
          <w:szCs w:val="24"/>
        </w:rPr>
        <w:t>43(12)</w:t>
      </w:r>
      <w:r w:rsidR="003A3B52">
        <w:rPr>
          <w:sz w:val="24"/>
          <w:szCs w:val="24"/>
        </w:rPr>
        <w:t>:</w:t>
      </w:r>
      <w:r w:rsidRPr="00B157A7">
        <w:rPr>
          <w:sz w:val="24"/>
          <w:szCs w:val="24"/>
        </w:rPr>
        <w:t xml:space="preserve"> 28-29.</w:t>
      </w:r>
    </w:p>
    <w:p w:rsidR="003F0DE0" w:rsidRPr="00B157A7" w:rsidRDefault="003F0DE0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rFonts w:hint="eastAsia"/>
          <w:sz w:val="24"/>
          <w:szCs w:val="24"/>
        </w:rPr>
        <w:t>唐吉和</w:t>
      </w:r>
      <w:r w:rsidRPr="00B157A7">
        <w:rPr>
          <w:rFonts w:hint="eastAsia"/>
          <w:sz w:val="24"/>
          <w:szCs w:val="24"/>
        </w:rPr>
        <w:t xml:space="preserve">, </w:t>
      </w:r>
      <w:r w:rsidRPr="00B157A7">
        <w:rPr>
          <w:rFonts w:hint="eastAsia"/>
          <w:sz w:val="24"/>
          <w:szCs w:val="24"/>
        </w:rPr>
        <w:t>戴良英</w:t>
      </w:r>
      <w:r w:rsidRPr="00B157A7">
        <w:rPr>
          <w:rFonts w:hint="eastAsia"/>
          <w:sz w:val="24"/>
          <w:szCs w:val="24"/>
        </w:rPr>
        <w:t>(2011).</w:t>
      </w:r>
      <w:r w:rsidRPr="00B157A7">
        <w:rPr>
          <w:sz w:val="24"/>
          <w:szCs w:val="24"/>
        </w:rPr>
        <w:t xml:space="preserve"> </w:t>
      </w:r>
      <w:r w:rsidRPr="00B157A7">
        <w:rPr>
          <w:rFonts w:hint="eastAsia"/>
          <w:sz w:val="24"/>
          <w:szCs w:val="24"/>
        </w:rPr>
        <w:t>生物测定法测定苎麻园小飞蓬对草甘膦的抗药性试验</w:t>
      </w:r>
      <w:r w:rsidRPr="00B157A7">
        <w:rPr>
          <w:rFonts w:hint="eastAsia"/>
          <w:sz w:val="24"/>
          <w:szCs w:val="24"/>
        </w:rPr>
        <w:t xml:space="preserve">. </w:t>
      </w:r>
      <w:r w:rsidRPr="00B157A7">
        <w:rPr>
          <w:rFonts w:hint="eastAsia"/>
          <w:sz w:val="24"/>
          <w:szCs w:val="24"/>
        </w:rPr>
        <w:t>现代</w:t>
      </w:r>
      <w:r w:rsidRPr="00B157A7">
        <w:rPr>
          <w:sz w:val="24"/>
          <w:szCs w:val="24"/>
        </w:rPr>
        <w:t>农业科技</w:t>
      </w:r>
      <w:r w:rsidR="003A3B52">
        <w:rPr>
          <w:sz w:val="24"/>
          <w:szCs w:val="24"/>
        </w:rPr>
        <w:t>,</w:t>
      </w:r>
      <w:r w:rsidRPr="00B157A7">
        <w:rPr>
          <w:sz w:val="24"/>
          <w:szCs w:val="24"/>
        </w:rPr>
        <w:t xml:space="preserve"> 21:182-183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唐子慧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周小毛</w:t>
      </w:r>
      <w:r w:rsidRPr="00B157A7">
        <w:rPr>
          <w:sz w:val="24"/>
          <w:szCs w:val="24"/>
        </w:rPr>
        <w:t xml:space="preserve"> (2016). </w:t>
      </w:r>
      <w:r w:rsidRPr="00B157A7">
        <w:rPr>
          <w:sz w:val="24"/>
          <w:szCs w:val="24"/>
        </w:rPr>
        <w:t>油菜田看麦娘对精喹禾灵抗性监测及与烯草酮交互抗性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中国农学通报</w:t>
      </w:r>
      <w:r w:rsidR="003A3B52">
        <w:rPr>
          <w:sz w:val="24"/>
          <w:szCs w:val="24"/>
        </w:rPr>
        <w:t>,</w:t>
      </w:r>
      <w:r w:rsidRPr="00B157A7">
        <w:rPr>
          <w:sz w:val="24"/>
          <w:szCs w:val="24"/>
        </w:rPr>
        <w:t>18:170-175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滕芳超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王金信</w:t>
      </w:r>
      <w:r w:rsidRPr="00B157A7">
        <w:rPr>
          <w:sz w:val="24"/>
          <w:szCs w:val="24"/>
        </w:rPr>
        <w:t xml:space="preserve"> (2014). </w:t>
      </w:r>
      <w:r w:rsidRPr="00B157A7">
        <w:rPr>
          <w:sz w:val="24"/>
          <w:szCs w:val="24"/>
        </w:rPr>
        <w:t>山东省大豆田马唐对精喹禾灵、稀禾啶抗药性检测研究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农药科学与管理</w:t>
      </w:r>
      <w:r w:rsidR="003A3B52">
        <w:rPr>
          <w:sz w:val="24"/>
          <w:szCs w:val="24"/>
        </w:rPr>
        <w:t>,</w:t>
      </w:r>
      <w:r w:rsidRPr="00B157A7">
        <w:rPr>
          <w:sz w:val="24"/>
          <w:szCs w:val="24"/>
        </w:rPr>
        <w:t>03:125-126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王红春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肖慰祖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娄远来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孙钰晨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许小龙</w:t>
      </w:r>
      <w:r w:rsidRPr="00B157A7">
        <w:rPr>
          <w:sz w:val="24"/>
          <w:szCs w:val="24"/>
        </w:rPr>
        <w:t xml:space="preserve">(2017). </w:t>
      </w:r>
      <w:r w:rsidRPr="00B157A7">
        <w:rPr>
          <w:sz w:val="24"/>
          <w:szCs w:val="24"/>
        </w:rPr>
        <w:t>江苏省不同地区猪殃殃种群对常用除草剂的敏感性差异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杂草学报，</w:t>
      </w:r>
      <w:r w:rsidRPr="00B157A7">
        <w:rPr>
          <w:sz w:val="24"/>
          <w:szCs w:val="24"/>
        </w:rPr>
        <w:t>35( 3) : 16-21</w:t>
      </w:r>
      <w:r w:rsidRPr="00B157A7">
        <w:rPr>
          <w:sz w:val="24"/>
          <w:szCs w:val="24"/>
        </w:rPr>
        <w:t>．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lastRenderedPageBreak/>
        <w:t>王琼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陈国奇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姜英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王庆亚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姚振威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董立尧</w:t>
      </w:r>
      <w:r w:rsidRPr="00B157A7">
        <w:rPr>
          <w:sz w:val="24"/>
          <w:szCs w:val="24"/>
        </w:rPr>
        <w:t xml:space="preserve"> (2015). </w:t>
      </w:r>
      <w:r w:rsidRPr="00B157A7">
        <w:rPr>
          <w:sz w:val="24"/>
          <w:szCs w:val="24"/>
        </w:rPr>
        <w:t>水稻田稗属</w:t>
      </w:r>
      <w:r w:rsidRPr="00B157A7">
        <w:rPr>
          <w:sz w:val="24"/>
          <w:szCs w:val="24"/>
        </w:rPr>
        <w:t>(</w:t>
      </w:r>
      <w:r w:rsidRPr="00FD2C1B">
        <w:rPr>
          <w:i/>
          <w:sz w:val="24"/>
          <w:szCs w:val="24"/>
          <w:highlight w:val="yellow"/>
        </w:rPr>
        <w:t>Echinochloa</w:t>
      </w:r>
      <w:r w:rsidRPr="00B157A7">
        <w:rPr>
          <w:sz w:val="24"/>
          <w:szCs w:val="24"/>
        </w:rPr>
        <w:t xml:space="preserve"> spp.)</w:t>
      </w:r>
      <w:r w:rsidRPr="00B157A7">
        <w:rPr>
          <w:sz w:val="24"/>
          <w:szCs w:val="24"/>
        </w:rPr>
        <w:t>杂草对稻田常用除草剂的敏感性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南京农业大学学报</w:t>
      </w:r>
      <w:r w:rsidR="003A3B52">
        <w:rPr>
          <w:sz w:val="24"/>
          <w:szCs w:val="24"/>
        </w:rPr>
        <w:t>,</w:t>
      </w:r>
      <w:r w:rsidRPr="00B157A7">
        <w:rPr>
          <w:sz w:val="24"/>
          <w:szCs w:val="24"/>
        </w:rPr>
        <w:t>05:804-809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rFonts w:hint="eastAsia"/>
          <w:sz w:val="24"/>
          <w:szCs w:val="24"/>
        </w:rPr>
      </w:pPr>
      <w:r w:rsidRPr="00B157A7">
        <w:rPr>
          <w:sz w:val="24"/>
          <w:szCs w:val="24"/>
        </w:rPr>
        <w:t>王伟</w:t>
      </w:r>
      <w:r w:rsidRPr="00B157A7">
        <w:rPr>
          <w:sz w:val="24"/>
          <w:szCs w:val="24"/>
        </w:rPr>
        <w:t xml:space="preserve"> (2015). </w:t>
      </w:r>
      <w:r w:rsidRPr="00B157A7">
        <w:rPr>
          <w:sz w:val="24"/>
          <w:szCs w:val="24"/>
        </w:rPr>
        <w:t>河北省小麦田杂草调查及防控技术研究</w:t>
      </w:r>
      <w:r w:rsidRPr="00B157A7">
        <w:rPr>
          <w:sz w:val="24"/>
          <w:szCs w:val="24"/>
        </w:rPr>
        <w:t>.</w:t>
      </w:r>
      <w:r w:rsidR="003A3B52">
        <w:rPr>
          <w:rFonts w:hint="eastAsia"/>
          <w:sz w:val="24"/>
          <w:szCs w:val="24"/>
        </w:rPr>
        <w:t>硕士</w:t>
      </w:r>
      <w:r w:rsidR="003A3B52">
        <w:rPr>
          <w:sz w:val="24"/>
          <w:szCs w:val="24"/>
        </w:rPr>
        <w:t>学位论文，河北农业大学：</w:t>
      </w:r>
      <w:r w:rsidR="003A3B52">
        <w:rPr>
          <w:rFonts w:hint="eastAsia"/>
          <w:sz w:val="24"/>
          <w:szCs w:val="24"/>
        </w:rPr>
        <w:t>14</w:t>
      </w:r>
      <w:r w:rsidR="003A3B52">
        <w:rPr>
          <w:sz w:val="24"/>
          <w:szCs w:val="24"/>
        </w:rPr>
        <w:t>-20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王新玲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马小艳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姜伟丽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任相亮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马亚杰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王莹莹</w:t>
      </w:r>
      <w:r w:rsidRPr="00B157A7">
        <w:rPr>
          <w:sz w:val="24"/>
          <w:szCs w:val="24"/>
        </w:rPr>
        <w:t>,</w:t>
      </w:r>
      <w:r w:rsidR="00A265B6">
        <w:rPr>
          <w:rFonts w:hint="eastAsia"/>
          <w:sz w:val="24"/>
          <w:szCs w:val="24"/>
        </w:rPr>
        <w:t>马</w:t>
      </w:r>
      <w:r w:rsidR="00A265B6">
        <w:rPr>
          <w:sz w:val="24"/>
          <w:szCs w:val="24"/>
        </w:rPr>
        <w:t>艳</w:t>
      </w:r>
      <w:r w:rsidRPr="00B157A7">
        <w:rPr>
          <w:sz w:val="24"/>
          <w:szCs w:val="24"/>
        </w:rPr>
        <w:t xml:space="preserve"> (2016). </w:t>
      </w:r>
      <w:r w:rsidRPr="00B157A7">
        <w:rPr>
          <w:sz w:val="24"/>
          <w:szCs w:val="24"/>
        </w:rPr>
        <w:t>不同棉区牛筋草对草甘膦的抗药性比较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中国棉花</w:t>
      </w:r>
      <w:r w:rsidR="003A3B52">
        <w:rPr>
          <w:rFonts w:hint="eastAsia"/>
          <w:sz w:val="24"/>
          <w:szCs w:val="24"/>
        </w:rPr>
        <w:t>，</w:t>
      </w:r>
      <w:r w:rsidRPr="00B157A7">
        <w:rPr>
          <w:sz w:val="24"/>
          <w:szCs w:val="24"/>
        </w:rPr>
        <w:t>02:27-31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王兴国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许琴芳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朱金文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刘蕊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王赛荣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刘亚光</w:t>
      </w:r>
      <w:r w:rsidRPr="00B157A7">
        <w:rPr>
          <w:sz w:val="24"/>
          <w:szCs w:val="24"/>
        </w:rPr>
        <w:t>,</w:t>
      </w:r>
      <w:r w:rsidR="00A265B6">
        <w:rPr>
          <w:rFonts w:hint="eastAsia"/>
          <w:sz w:val="24"/>
          <w:szCs w:val="24"/>
        </w:rPr>
        <w:t>陆</w:t>
      </w:r>
      <w:r w:rsidR="00A265B6">
        <w:rPr>
          <w:sz w:val="24"/>
          <w:szCs w:val="24"/>
        </w:rPr>
        <w:t>强</w:t>
      </w:r>
      <w:r w:rsidR="00A265B6">
        <w:rPr>
          <w:rFonts w:hint="eastAsia"/>
          <w:sz w:val="24"/>
          <w:szCs w:val="24"/>
        </w:rPr>
        <w:t>，王</w:t>
      </w:r>
      <w:r w:rsidR="00A265B6">
        <w:rPr>
          <w:sz w:val="24"/>
          <w:szCs w:val="24"/>
        </w:rPr>
        <w:t>兴国</w:t>
      </w:r>
      <w:r w:rsidRPr="00B157A7">
        <w:rPr>
          <w:sz w:val="24"/>
          <w:szCs w:val="24"/>
        </w:rPr>
        <w:t xml:space="preserve"> (2013). </w:t>
      </w:r>
      <w:r w:rsidRPr="00B157A7">
        <w:rPr>
          <w:sz w:val="24"/>
          <w:szCs w:val="24"/>
        </w:rPr>
        <w:t>浙江不同稻区耳叶水苋对苄嘧磺隆的抗性比较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农药学学报</w:t>
      </w:r>
      <w:r w:rsidR="003A3B52">
        <w:rPr>
          <w:rFonts w:hint="eastAsia"/>
          <w:sz w:val="24"/>
          <w:szCs w:val="24"/>
        </w:rPr>
        <w:t>，</w:t>
      </w:r>
      <w:r w:rsidR="003A3B52">
        <w:rPr>
          <w:sz w:val="24"/>
          <w:szCs w:val="24"/>
        </w:rPr>
        <w:t>01</w:t>
      </w:r>
      <w:r w:rsidRPr="00B157A7">
        <w:rPr>
          <w:sz w:val="24"/>
          <w:szCs w:val="24"/>
        </w:rPr>
        <w:t>：</w:t>
      </w:r>
      <w:r w:rsidRPr="00B157A7">
        <w:rPr>
          <w:sz w:val="24"/>
          <w:szCs w:val="24"/>
        </w:rPr>
        <w:t>52-58.</w:t>
      </w:r>
    </w:p>
    <w:p w:rsidR="003F0DE0" w:rsidRPr="00B157A7" w:rsidRDefault="003F0DE0" w:rsidP="0066014C">
      <w:pPr>
        <w:autoSpaceDE w:val="0"/>
        <w:autoSpaceDN w:val="0"/>
        <w:adjustRightInd w:val="0"/>
        <w:spacing w:line="480" w:lineRule="auto"/>
        <w:ind w:left="360" w:hanging="360"/>
        <w:jc w:val="left"/>
        <w:rPr>
          <w:rFonts w:ascii="Times New Roman" w:hAnsi="Times New Roman" w:cs="Times New Roman"/>
          <w:noProof/>
          <w:sz w:val="24"/>
          <w:szCs w:val="24"/>
        </w:rPr>
      </w:pPr>
      <w:r w:rsidRPr="00B157A7">
        <w:rPr>
          <w:rFonts w:ascii="Times New Roman" w:hAnsi="Times New Roman" w:cs="Times New Roman" w:hint="eastAsia"/>
          <w:noProof/>
          <w:sz w:val="24"/>
          <w:szCs w:val="24"/>
        </w:rPr>
        <w:t>王彦辉，杨彩英，马永林，黄辉晔，郭成林，覃建林，马跃峰（</w:t>
      </w:r>
      <w:r w:rsidRPr="00B157A7">
        <w:rPr>
          <w:rFonts w:ascii="Times New Roman" w:hAnsi="Times New Roman" w:cs="Times New Roman" w:hint="eastAsia"/>
          <w:noProof/>
          <w:sz w:val="24"/>
          <w:szCs w:val="24"/>
        </w:rPr>
        <w:t>2017</w:t>
      </w:r>
      <w:r w:rsidRPr="00B157A7">
        <w:rPr>
          <w:rFonts w:ascii="Times New Roman" w:hAnsi="Times New Roman" w:cs="Times New Roman" w:hint="eastAsia"/>
          <w:noProof/>
          <w:sz w:val="24"/>
          <w:szCs w:val="24"/>
        </w:rPr>
        <w:t>）</w:t>
      </w:r>
      <w:r w:rsidRPr="00B157A7">
        <w:rPr>
          <w:rFonts w:ascii="Times New Roman" w:hAnsi="Times New Roman" w:cs="Times New Roman" w:hint="eastAsia"/>
          <w:noProof/>
          <w:sz w:val="24"/>
          <w:szCs w:val="24"/>
        </w:rPr>
        <w:t xml:space="preserve">. </w:t>
      </w:r>
      <w:r w:rsidRPr="00B157A7">
        <w:rPr>
          <w:rFonts w:ascii="Times New Roman" w:hAnsi="Times New Roman" w:cs="Times New Roman" w:hint="eastAsia"/>
          <w:noProof/>
          <w:sz w:val="24"/>
          <w:szCs w:val="24"/>
        </w:rPr>
        <w:t>广西甘蔗田马唐对莠去津抗性水平检测及机理初探</w:t>
      </w:r>
      <w:r w:rsidRPr="00B157A7">
        <w:rPr>
          <w:rFonts w:ascii="Times New Roman" w:hAnsi="Times New Roman" w:cs="Times New Roman" w:hint="eastAsia"/>
          <w:noProof/>
          <w:sz w:val="24"/>
          <w:szCs w:val="24"/>
        </w:rPr>
        <w:t>.</w:t>
      </w:r>
      <w:r w:rsidRPr="00B157A7">
        <w:rPr>
          <w:rFonts w:ascii="Times New Roman" w:hAnsi="Times New Roman" w:cs="Times New Roman" w:hint="eastAsia"/>
          <w:noProof/>
          <w:sz w:val="24"/>
          <w:szCs w:val="24"/>
        </w:rPr>
        <w:t>西南</w:t>
      </w:r>
      <w:r w:rsidRPr="00B157A7">
        <w:rPr>
          <w:rFonts w:ascii="Times New Roman" w:hAnsi="Times New Roman" w:cs="Times New Roman"/>
          <w:noProof/>
          <w:sz w:val="24"/>
          <w:szCs w:val="24"/>
        </w:rPr>
        <w:t>农业学报，</w:t>
      </w:r>
      <w:r w:rsidRPr="00B157A7">
        <w:rPr>
          <w:rFonts w:ascii="Times New Roman" w:hAnsi="Times New Roman" w:cs="Times New Roman" w:hint="eastAsia"/>
          <w:noProof/>
          <w:sz w:val="24"/>
          <w:szCs w:val="24"/>
        </w:rPr>
        <w:t>30</w:t>
      </w:r>
      <w:r w:rsidRPr="00B157A7">
        <w:rPr>
          <w:rFonts w:ascii="Times New Roman" w:hAnsi="Times New Roman" w:cs="Times New Roman" w:hint="eastAsia"/>
          <w:noProof/>
          <w:sz w:val="24"/>
          <w:szCs w:val="24"/>
        </w:rPr>
        <w:t>（</w:t>
      </w:r>
      <w:r w:rsidRPr="00B157A7">
        <w:rPr>
          <w:rFonts w:ascii="Times New Roman" w:hAnsi="Times New Roman" w:cs="Times New Roman" w:hint="eastAsia"/>
          <w:noProof/>
          <w:sz w:val="24"/>
          <w:szCs w:val="24"/>
        </w:rPr>
        <w:t>8</w:t>
      </w:r>
      <w:r w:rsidRPr="00B157A7">
        <w:rPr>
          <w:rFonts w:ascii="Times New Roman" w:hAnsi="Times New Roman" w:cs="Times New Roman" w:hint="eastAsia"/>
          <w:noProof/>
          <w:sz w:val="24"/>
          <w:szCs w:val="24"/>
        </w:rPr>
        <w:t>）</w:t>
      </w:r>
      <w:r w:rsidRPr="00B157A7">
        <w:rPr>
          <w:rFonts w:ascii="Times New Roman" w:hAnsi="Times New Roman" w:cs="Times New Roman"/>
          <w:noProof/>
          <w:sz w:val="24"/>
          <w:szCs w:val="24"/>
        </w:rPr>
        <w:t>：</w:t>
      </w:r>
      <w:r w:rsidRPr="00B157A7">
        <w:rPr>
          <w:rFonts w:ascii="Times New Roman" w:hAnsi="Times New Roman" w:cs="Times New Roman" w:hint="eastAsia"/>
          <w:noProof/>
          <w:sz w:val="24"/>
          <w:szCs w:val="24"/>
        </w:rPr>
        <w:t>1790</w:t>
      </w:r>
      <w:r w:rsidRPr="00B157A7">
        <w:rPr>
          <w:rFonts w:ascii="Times New Roman" w:hAnsi="Times New Roman" w:cs="Times New Roman"/>
          <w:noProof/>
          <w:sz w:val="24"/>
          <w:szCs w:val="24"/>
        </w:rPr>
        <w:t>-1794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吴翠霞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张宏军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张佳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宋敏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孔繁华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路兴涛</w:t>
      </w:r>
      <w:r w:rsidRPr="00B157A7">
        <w:rPr>
          <w:sz w:val="24"/>
          <w:szCs w:val="24"/>
        </w:rPr>
        <w:t xml:space="preserve"> (2016b). </w:t>
      </w:r>
      <w:r w:rsidRPr="00B157A7">
        <w:rPr>
          <w:sz w:val="24"/>
          <w:szCs w:val="24"/>
        </w:rPr>
        <w:t>玉米田主要杂草对烟嘧磺隆的抗性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植物保护</w:t>
      </w:r>
      <w:r w:rsidR="003A3B52">
        <w:rPr>
          <w:rFonts w:hint="eastAsia"/>
          <w:sz w:val="24"/>
          <w:szCs w:val="24"/>
        </w:rPr>
        <w:t>，</w:t>
      </w:r>
      <w:r w:rsidRPr="00B157A7">
        <w:rPr>
          <w:sz w:val="24"/>
          <w:szCs w:val="24"/>
        </w:rPr>
        <w:t>03:198-203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吴明根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吴松权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朴仁哲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傅民杰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曹凤秋</w:t>
      </w:r>
      <w:r w:rsidRPr="00B157A7">
        <w:rPr>
          <w:sz w:val="24"/>
          <w:szCs w:val="24"/>
        </w:rPr>
        <w:t xml:space="preserve"> (2007b). </w:t>
      </w:r>
      <w:r w:rsidRPr="00B157A7">
        <w:rPr>
          <w:sz w:val="24"/>
          <w:szCs w:val="24"/>
        </w:rPr>
        <w:t>磺酰脲类除草剂对抗、感性慈姑</w:t>
      </w:r>
      <w:r w:rsidRPr="00B157A7">
        <w:rPr>
          <w:sz w:val="24"/>
          <w:szCs w:val="24"/>
        </w:rPr>
        <w:t>ALS</w:t>
      </w:r>
      <w:r w:rsidRPr="00B157A7">
        <w:rPr>
          <w:sz w:val="24"/>
          <w:szCs w:val="24"/>
        </w:rPr>
        <w:t>活性的影响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农药</w:t>
      </w:r>
      <w:r w:rsidR="003A3B52">
        <w:rPr>
          <w:rFonts w:hint="eastAsia"/>
          <w:sz w:val="24"/>
          <w:szCs w:val="24"/>
        </w:rPr>
        <w:t>，</w:t>
      </w:r>
      <w:r w:rsidR="003A3B52">
        <w:rPr>
          <w:sz w:val="24"/>
          <w:szCs w:val="24"/>
        </w:rPr>
        <w:t>10</w:t>
      </w:r>
      <w:r w:rsidRPr="00B157A7">
        <w:rPr>
          <w:sz w:val="24"/>
          <w:szCs w:val="24"/>
        </w:rPr>
        <w:t>:701-703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吴小虎</w:t>
      </w:r>
      <w:r w:rsidRPr="00B157A7">
        <w:rPr>
          <w:sz w:val="24"/>
          <w:szCs w:val="24"/>
        </w:rPr>
        <w:t xml:space="preserve"> (2011). </w:t>
      </w:r>
      <w:r w:rsidRPr="00B157A7">
        <w:rPr>
          <w:sz w:val="24"/>
          <w:szCs w:val="24"/>
        </w:rPr>
        <w:t>山东部分市县麦田杂草麦家公对苯磺隆抗性初步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农药学学报</w:t>
      </w:r>
      <w:r w:rsidR="003A3B52">
        <w:rPr>
          <w:rFonts w:hint="eastAsia"/>
          <w:sz w:val="24"/>
          <w:szCs w:val="24"/>
        </w:rPr>
        <w:t>，</w:t>
      </w:r>
      <w:r w:rsidRPr="00B157A7">
        <w:rPr>
          <w:sz w:val="24"/>
          <w:szCs w:val="24"/>
        </w:rPr>
        <w:t>06:597-602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rFonts w:hint="eastAsia"/>
          <w:sz w:val="24"/>
          <w:szCs w:val="24"/>
        </w:rPr>
      </w:pPr>
      <w:r w:rsidRPr="00B157A7">
        <w:rPr>
          <w:sz w:val="24"/>
          <w:szCs w:val="24"/>
        </w:rPr>
        <w:t>徐凤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张闯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单国侠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王爽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吴明根</w:t>
      </w:r>
      <w:r w:rsidRPr="00B157A7">
        <w:rPr>
          <w:sz w:val="24"/>
          <w:szCs w:val="24"/>
        </w:rPr>
        <w:t xml:space="preserve"> (2013). "</w:t>
      </w:r>
      <w:r w:rsidRPr="00B157A7">
        <w:rPr>
          <w:sz w:val="24"/>
          <w:szCs w:val="24"/>
        </w:rPr>
        <w:t>吉林省主稻区抗磺酰脲类除草剂杂草发生特点</w:t>
      </w:r>
      <w:r w:rsidRPr="00B157A7">
        <w:rPr>
          <w:sz w:val="24"/>
          <w:szCs w:val="24"/>
        </w:rPr>
        <w:t>",</w:t>
      </w:r>
      <w:r w:rsidRPr="00B157A7">
        <w:rPr>
          <w:sz w:val="24"/>
          <w:szCs w:val="24"/>
        </w:rPr>
        <w:t>第十一届全国杂草科学大会论文摘要集</w:t>
      </w:r>
      <w:r w:rsidR="003A3B52">
        <w:rPr>
          <w:rFonts w:hint="eastAsia"/>
          <w:sz w:val="24"/>
          <w:szCs w:val="24"/>
        </w:rPr>
        <w:t>：</w:t>
      </w:r>
      <w:r w:rsidR="003A3B52">
        <w:rPr>
          <w:rFonts w:hint="eastAsia"/>
          <w:sz w:val="24"/>
          <w:szCs w:val="24"/>
        </w:rPr>
        <w:t>42</w:t>
      </w:r>
      <w:r w:rsidR="003A3B52">
        <w:rPr>
          <w:sz w:val="24"/>
          <w:szCs w:val="24"/>
        </w:rPr>
        <w:t>-43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rFonts w:hint="eastAsia"/>
          <w:sz w:val="24"/>
          <w:szCs w:val="24"/>
        </w:rPr>
      </w:pPr>
      <w:r w:rsidRPr="00B157A7">
        <w:rPr>
          <w:sz w:val="24"/>
          <w:szCs w:val="24"/>
        </w:rPr>
        <w:t>徐江艳</w:t>
      </w:r>
      <w:r w:rsidRPr="00B157A7">
        <w:rPr>
          <w:sz w:val="24"/>
          <w:szCs w:val="24"/>
        </w:rPr>
        <w:t xml:space="preserve"> (2013). </w:t>
      </w:r>
      <w:r w:rsidRPr="00B157A7">
        <w:rPr>
          <w:sz w:val="24"/>
          <w:szCs w:val="24"/>
        </w:rPr>
        <w:t>稻田西来稗（</w:t>
      </w:r>
      <w:r w:rsidRPr="00814D5B">
        <w:rPr>
          <w:i/>
          <w:sz w:val="24"/>
          <w:szCs w:val="24"/>
        </w:rPr>
        <w:t xml:space="preserve">Echinochloa crusgalli </w:t>
      </w:r>
      <w:r w:rsidRPr="00814D5B">
        <w:rPr>
          <w:sz w:val="24"/>
          <w:szCs w:val="24"/>
        </w:rPr>
        <w:t xml:space="preserve">var. </w:t>
      </w:r>
      <w:r w:rsidRPr="00814D5B">
        <w:rPr>
          <w:i/>
          <w:sz w:val="24"/>
          <w:szCs w:val="24"/>
        </w:rPr>
        <w:t>zelayemis</w:t>
      </w:r>
      <w:r w:rsidRPr="00B157A7">
        <w:rPr>
          <w:sz w:val="24"/>
          <w:szCs w:val="24"/>
        </w:rPr>
        <w:t>）对二氯喹啉酸的抗药性及其机理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硕士学位论文</w:t>
      </w:r>
      <w:r w:rsidR="00231B69">
        <w:rPr>
          <w:rFonts w:hint="eastAsia"/>
          <w:sz w:val="24"/>
          <w:szCs w:val="24"/>
        </w:rPr>
        <w:t>，</w:t>
      </w:r>
      <w:r w:rsidR="00231B69" w:rsidRPr="00B157A7">
        <w:rPr>
          <w:sz w:val="24"/>
          <w:szCs w:val="24"/>
        </w:rPr>
        <w:t>南京农业大学</w:t>
      </w:r>
      <w:r w:rsidR="00231B69">
        <w:rPr>
          <w:rFonts w:hint="eastAsia"/>
          <w:sz w:val="24"/>
          <w:szCs w:val="24"/>
        </w:rPr>
        <w:t>：</w:t>
      </w:r>
      <w:r w:rsidR="00231B69">
        <w:rPr>
          <w:rFonts w:hint="eastAsia"/>
          <w:sz w:val="24"/>
          <w:szCs w:val="24"/>
        </w:rPr>
        <w:lastRenderedPageBreak/>
        <w:t>31</w:t>
      </w:r>
      <w:r w:rsidR="00231B69">
        <w:rPr>
          <w:sz w:val="24"/>
          <w:szCs w:val="24"/>
        </w:rPr>
        <w:t>-57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rFonts w:hint="eastAsia"/>
          <w:sz w:val="24"/>
          <w:szCs w:val="24"/>
        </w:rPr>
      </w:pPr>
      <w:r w:rsidRPr="00B157A7">
        <w:rPr>
          <w:sz w:val="24"/>
          <w:szCs w:val="24"/>
        </w:rPr>
        <w:t>郇志博</w:t>
      </w:r>
      <w:r w:rsidRPr="00B157A7">
        <w:rPr>
          <w:sz w:val="24"/>
          <w:szCs w:val="24"/>
        </w:rPr>
        <w:t xml:space="preserve"> (2011). </w:t>
      </w:r>
      <w:r w:rsidRPr="00B157A7">
        <w:rPr>
          <w:sz w:val="24"/>
          <w:szCs w:val="24"/>
        </w:rPr>
        <w:t>黑龙江省大豆田稗草对精喹禾灵的抗性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博士学位论</w:t>
      </w:r>
      <w:r w:rsidR="002E4E58">
        <w:rPr>
          <w:rFonts w:hint="eastAsia"/>
          <w:sz w:val="24"/>
          <w:szCs w:val="24"/>
        </w:rPr>
        <w:t>，</w:t>
      </w:r>
      <w:r w:rsidR="002E4E58" w:rsidRPr="00B157A7">
        <w:rPr>
          <w:sz w:val="24"/>
          <w:szCs w:val="24"/>
        </w:rPr>
        <w:t>山东农业大学</w:t>
      </w:r>
      <w:r w:rsidRPr="00B157A7">
        <w:rPr>
          <w:sz w:val="24"/>
          <w:szCs w:val="24"/>
        </w:rPr>
        <w:t>文</w:t>
      </w:r>
      <w:r w:rsidR="002E4E58">
        <w:rPr>
          <w:rFonts w:hint="eastAsia"/>
          <w:sz w:val="24"/>
          <w:szCs w:val="24"/>
        </w:rPr>
        <w:t>：</w:t>
      </w:r>
      <w:r w:rsidR="002E4E58">
        <w:rPr>
          <w:rFonts w:hint="eastAsia"/>
          <w:sz w:val="24"/>
          <w:szCs w:val="24"/>
        </w:rPr>
        <w:t>50</w:t>
      </w:r>
      <w:r w:rsidR="002E4E58">
        <w:rPr>
          <w:sz w:val="24"/>
          <w:szCs w:val="24"/>
        </w:rPr>
        <w:t>-63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郇志博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王金信</w:t>
      </w:r>
      <w:r w:rsidRPr="00B157A7">
        <w:rPr>
          <w:sz w:val="24"/>
          <w:szCs w:val="24"/>
        </w:rPr>
        <w:t xml:space="preserve"> (2013). </w:t>
      </w:r>
      <w:r w:rsidRPr="00B157A7">
        <w:rPr>
          <w:sz w:val="24"/>
          <w:szCs w:val="24"/>
        </w:rPr>
        <w:t>无芒稗质体</w:t>
      </w:r>
      <w:r w:rsidRPr="00B157A7">
        <w:rPr>
          <w:sz w:val="24"/>
          <w:szCs w:val="24"/>
        </w:rPr>
        <w:t>ACCase</w:t>
      </w:r>
      <w:r w:rsidRPr="00B157A7">
        <w:rPr>
          <w:sz w:val="24"/>
          <w:szCs w:val="24"/>
        </w:rPr>
        <w:t>基因</w:t>
      </w:r>
      <w:r w:rsidRPr="00B157A7">
        <w:rPr>
          <w:sz w:val="24"/>
          <w:szCs w:val="24"/>
        </w:rPr>
        <w:t>Real-time PCR</w:t>
      </w:r>
      <w:r w:rsidRPr="00B157A7">
        <w:rPr>
          <w:sz w:val="24"/>
          <w:szCs w:val="24"/>
        </w:rPr>
        <w:t>定量方法的建立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热带作物学报</w:t>
      </w:r>
      <w:r w:rsidR="002E4E58">
        <w:rPr>
          <w:rFonts w:hint="eastAsia"/>
          <w:sz w:val="24"/>
          <w:szCs w:val="24"/>
        </w:rPr>
        <w:t>，</w:t>
      </w:r>
      <w:r w:rsidRPr="00B157A7">
        <w:rPr>
          <w:sz w:val="24"/>
          <w:szCs w:val="24"/>
        </w:rPr>
        <w:t>09:1708-1713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rFonts w:hint="eastAsia"/>
          <w:sz w:val="24"/>
          <w:szCs w:val="24"/>
        </w:rPr>
      </w:pPr>
      <w:r w:rsidRPr="00B157A7">
        <w:rPr>
          <w:sz w:val="24"/>
          <w:szCs w:val="24"/>
        </w:rPr>
        <w:t>杨德亮</w:t>
      </w:r>
      <w:r w:rsidRPr="00B157A7">
        <w:rPr>
          <w:sz w:val="24"/>
          <w:szCs w:val="24"/>
        </w:rPr>
        <w:t xml:space="preserve"> (2014). </w:t>
      </w:r>
      <w:r w:rsidRPr="00B157A7">
        <w:rPr>
          <w:sz w:val="24"/>
          <w:szCs w:val="24"/>
        </w:rPr>
        <w:t>吉林省稻田禾本科杂草分布特征、抗药性特点及其防除措施的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硕士学位论文</w:t>
      </w:r>
      <w:r w:rsidR="002E4E58">
        <w:rPr>
          <w:rFonts w:hint="eastAsia"/>
          <w:sz w:val="24"/>
          <w:szCs w:val="24"/>
        </w:rPr>
        <w:t>，</w:t>
      </w:r>
      <w:r w:rsidR="002E4E58" w:rsidRPr="00B157A7">
        <w:rPr>
          <w:sz w:val="24"/>
          <w:szCs w:val="24"/>
        </w:rPr>
        <w:t>延边大学</w:t>
      </w:r>
      <w:r w:rsidR="002E4E58">
        <w:rPr>
          <w:rFonts w:hint="eastAsia"/>
          <w:sz w:val="24"/>
          <w:szCs w:val="24"/>
        </w:rPr>
        <w:t>：</w:t>
      </w:r>
      <w:r w:rsidR="002E4E58">
        <w:rPr>
          <w:rFonts w:hint="eastAsia"/>
          <w:sz w:val="24"/>
          <w:szCs w:val="24"/>
        </w:rPr>
        <w:t>1</w:t>
      </w:r>
      <w:r w:rsidR="002E4E58">
        <w:rPr>
          <w:sz w:val="24"/>
          <w:szCs w:val="24"/>
        </w:rPr>
        <w:t>4-29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杨浩娜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柏连阳</w:t>
      </w:r>
      <w:r w:rsidRPr="00B157A7">
        <w:rPr>
          <w:sz w:val="24"/>
          <w:szCs w:val="24"/>
        </w:rPr>
        <w:t xml:space="preserve"> (2014). </w:t>
      </w:r>
      <w:r w:rsidRPr="00B157A7">
        <w:rPr>
          <w:sz w:val="24"/>
          <w:szCs w:val="24"/>
        </w:rPr>
        <w:t>棉田反枝苋和马齿苋对草甘膦的抗药性</w:t>
      </w:r>
      <w:r w:rsidRPr="00B157A7">
        <w:rPr>
          <w:sz w:val="24"/>
          <w:szCs w:val="24"/>
        </w:rPr>
        <w:t xml:space="preserve">. </w:t>
      </w:r>
      <w:r w:rsidR="002E4E58">
        <w:rPr>
          <w:sz w:val="24"/>
          <w:szCs w:val="24"/>
        </w:rPr>
        <w:t>棉花学</w:t>
      </w:r>
      <w:r w:rsidR="002E4E58">
        <w:rPr>
          <w:rFonts w:hint="eastAsia"/>
          <w:sz w:val="24"/>
          <w:szCs w:val="24"/>
        </w:rPr>
        <w:t>，</w:t>
      </w:r>
      <w:r w:rsidRPr="00B157A7">
        <w:rPr>
          <w:sz w:val="24"/>
          <w:szCs w:val="24"/>
        </w:rPr>
        <w:t>26</w:t>
      </w:r>
      <w:r w:rsidRPr="00B157A7">
        <w:rPr>
          <w:sz w:val="24"/>
          <w:szCs w:val="24"/>
        </w:rPr>
        <w:t>（</w:t>
      </w:r>
      <w:r w:rsidRPr="00B157A7">
        <w:rPr>
          <w:sz w:val="24"/>
          <w:szCs w:val="24"/>
        </w:rPr>
        <w:t>6</w:t>
      </w:r>
      <w:r w:rsidRPr="00B157A7">
        <w:rPr>
          <w:sz w:val="24"/>
          <w:szCs w:val="24"/>
        </w:rPr>
        <w:t>）</w:t>
      </w:r>
      <w:r w:rsidRPr="00B157A7">
        <w:rPr>
          <w:sz w:val="24"/>
          <w:szCs w:val="24"/>
        </w:rPr>
        <w:t>:492-498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姚和金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金宗来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杨伟斌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张帆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周伟军</w:t>
      </w:r>
      <w:r w:rsidRPr="00B157A7">
        <w:rPr>
          <w:sz w:val="24"/>
          <w:szCs w:val="24"/>
        </w:rPr>
        <w:t xml:space="preserve"> (2008). </w:t>
      </w:r>
      <w:r w:rsidRPr="00B157A7">
        <w:rPr>
          <w:sz w:val="24"/>
          <w:szCs w:val="24"/>
        </w:rPr>
        <w:t>三种除草剂对浙西南柑橘园优势杂草防效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农药</w:t>
      </w:r>
      <w:r w:rsidRPr="00B157A7">
        <w:rPr>
          <w:sz w:val="24"/>
          <w:szCs w:val="24"/>
        </w:rPr>
        <w:t xml:space="preserve"> (12):920-923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叶照春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王楠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陆德清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何永福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陈文龙</w:t>
      </w:r>
      <w:r w:rsidRPr="00B157A7">
        <w:rPr>
          <w:sz w:val="24"/>
          <w:szCs w:val="24"/>
        </w:rPr>
        <w:t xml:space="preserve"> (2013a). </w:t>
      </w:r>
      <w:r w:rsidRPr="00B157A7">
        <w:rPr>
          <w:sz w:val="24"/>
          <w:szCs w:val="24"/>
        </w:rPr>
        <w:t>稻田杂草眼子菜对磺酰脲类除草剂的抗性研究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植物保护</w:t>
      </w:r>
      <w:r w:rsidRPr="00B157A7">
        <w:rPr>
          <w:sz w:val="24"/>
          <w:szCs w:val="24"/>
        </w:rPr>
        <w:t xml:space="preserve"> (03):144-147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rFonts w:hint="eastAsia"/>
          <w:sz w:val="24"/>
          <w:szCs w:val="24"/>
        </w:rPr>
      </w:pPr>
      <w:r w:rsidRPr="00B157A7">
        <w:rPr>
          <w:sz w:val="24"/>
          <w:szCs w:val="24"/>
        </w:rPr>
        <w:t>余艳芳</w:t>
      </w:r>
      <w:r w:rsidRPr="00B157A7">
        <w:rPr>
          <w:sz w:val="24"/>
          <w:szCs w:val="24"/>
        </w:rPr>
        <w:t xml:space="preserve"> (2013). </w:t>
      </w:r>
      <w:r w:rsidRPr="00B157A7">
        <w:rPr>
          <w:sz w:val="24"/>
          <w:szCs w:val="24"/>
        </w:rPr>
        <w:t>不同稗草对二氯喹啉酸的敏感性差异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硕士学位论文</w:t>
      </w:r>
      <w:r w:rsidR="002E4E58">
        <w:rPr>
          <w:rFonts w:hint="eastAsia"/>
          <w:sz w:val="24"/>
          <w:szCs w:val="24"/>
        </w:rPr>
        <w:t>，</w:t>
      </w:r>
      <w:r w:rsidR="002E4E58" w:rsidRPr="00B157A7">
        <w:rPr>
          <w:sz w:val="24"/>
          <w:szCs w:val="24"/>
        </w:rPr>
        <w:t>扬州大学</w:t>
      </w:r>
      <w:r w:rsidR="002E4E58">
        <w:rPr>
          <w:rFonts w:hint="eastAsia"/>
          <w:sz w:val="24"/>
          <w:szCs w:val="24"/>
        </w:rPr>
        <w:t>：</w:t>
      </w:r>
      <w:r w:rsidR="002E4E58">
        <w:rPr>
          <w:rFonts w:hint="eastAsia"/>
          <w:sz w:val="24"/>
          <w:szCs w:val="24"/>
        </w:rPr>
        <w:t>23</w:t>
      </w:r>
      <w:r w:rsidR="002E4E58">
        <w:rPr>
          <w:sz w:val="24"/>
          <w:szCs w:val="24"/>
        </w:rPr>
        <w:t>-31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rFonts w:hint="eastAsia"/>
          <w:sz w:val="24"/>
          <w:szCs w:val="24"/>
        </w:rPr>
      </w:pPr>
      <w:r w:rsidRPr="00B157A7">
        <w:rPr>
          <w:sz w:val="24"/>
          <w:szCs w:val="24"/>
        </w:rPr>
        <w:t>袁立兵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浑之英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王华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杜鹏程</w:t>
      </w:r>
      <w:r w:rsidRPr="00B157A7">
        <w:rPr>
          <w:sz w:val="24"/>
          <w:szCs w:val="24"/>
        </w:rPr>
        <w:t xml:space="preserve"> (2013).</w:t>
      </w:r>
      <w:r w:rsidRPr="00B157A7">
        <w:rPr>
          <w:sz w:val="24"/>
          <w:szCs w:val="24"/>
        </w:rPr>
        <w:t>不同雀麦种群对啶磺草胺敏感性差异分析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第十一届全国杂草科学大会论文摘要集</w:t>
      </w:r>
      <w:r w:rsidR="002E4E58">
        <w:rPr>
          <w:rFonts w:hint="eastAsia"/>
          <w:sz w:val="24"/>
          <w:szCs w:val="24"/>
        </w:rPr>
        <w:t>:147</w:t>
      </w:r>
      <w:r w:rsidR="002E4E58">
        <w:rPr>
          <w:sz w:val="24"/>
          <w:szCs w:val="24"/>
        </w:rPr>
        <w:t>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袁雪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黄兆峰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黄红娟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魏守辉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张朝贤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赵长山</w:t>
      </w:r>
      <w:r w:rsidRPr="00B157A7">
        <w:rPr>
          <w:sz w:val="24"/>
          <w:szCs w:val="24"/>
        </w:rPr>
        <w:t>(2017).</w:t>
      </w:r>
      <w:r w:rsidRPr="00B157A7">
        <w:rPr>
          <w:sz w:val="24"/>
          <w:szCs w:val="24"/>
        </w:rPr>
        <w:t>黑龙江省反枝苋对噻吩磺隆的抗性水平及其分子机制</w:t>
      </w:r>
      <w:bookmarkStart w:id="94" w:name="_GoBack"/>
      <w:bookmarkEnd w:id="94"/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植物保护学报</w:t>
      </w:r>
      <w:r w:rsidRPr="00B157A7">
        <w:rPr>
          <w:sz w:val="24"/>
          <w:szCs w:val="24"/>
        </w:rPr>
        <w:t>,44</w:t>
      </w:r>
      <w:r w:rsidRPr="00B157A7">
        <w:rPr>
          <w:sz w:val="24"/>
          <w:szCs w:val="24"/>
        </w:rPr>
        <w:t>（</w:t>
      </w:r>
      <w:r w:rsidRPr="00B157A7">
        <w:rPr>
          <w:sz w:val="24"/>
          <w:szCs w:val="24"/>
        </w:rPr>
        <w:t>3</w:t>
      </w:r>
      <w:r w:rsidRPr="00B157A7">
        <w:rPr>
          <w:sz w:val="24"/>
          <w:szCs w:val="24"/>
        </w:rPr>
        <w:t>）：</w:t>
      </w:r>
      <w:r w:rsidRPr="00B157A7">
        <w:rPr>
          <w:sz w:val="24"/>
          <w:szCs w:val="24"/>
        </w:rPr>
        <w:t>527-528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张陈川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曾爱平</w:t>
      </w:r>
      <w:r w:rsidRPr="00B157A7">
        <w:rPr>
          <w:sz w:val="24"/>
          <w:szCs w:val="24"/>
        </w:rPr>
        <w:t xml:space="preserve"> (2015). </w:t>
      </w:r>
      <w:r w:rsidRPr="00B157A7">
        <w:rPr>
          <w:sz w:val="24"/>
          <w:szCs w:val="24"/>
        </w:rPr>
        <w:t>大豆田马唐对</w:t>
      </w:r>
      <w:r w:rsidRPr="00B157A7">
        <w:rPr>
          <w:sz w:val="24"/>
          <w:szCs w:val="24"/>
        </w:rPr>
        <w:t>10.8%</w:t>
      </w:r>
      <w:r w:rsidRPr="00B157A7">
        <w:rPr>
          <w:sz w:val="24"/>
          <w:szCs w:val="24"/>
        </w:rPr>
        <w:t>高效氟吡甲禾灵乳油的抗药性研究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现代农业科技</w:t>
      </w:r>
      <w:r w:rsidR="002E4E58">
        <w:rPr>
          <w:rFonts w:hint="eastAsia"/>
          <w:sz w:val="24"/>
          <w:szCs w:val="24"/>
        </w:rPr>
        <w:t>，</w:t>
      </w:r>
      <w:r w:rsidRPr="00B157A7">
        <w:rPr>
          <w:sz w:val="24"/>
          <w:szCs w:val="24"/>
        </w:rPr>
        <w:t>19</w:t>
      </w:r>
      <w:r w:rsidR="002E4E58">
        <w:rPr>
          <w:rFonts w:hint="eastAsia"/>
          <w:sz w:val="24"/>
          <w:szCs w:val="24"/>
        </w:rPr>
        <w:t>：</w:t>
      </w:r>
      <w:r w:rsidRPr="00B157A7">
        <w:rPr>
          <w:sz w:val="24"/>
          <w:szCs w:val="24"/>
        </w:rPr>
        <w:t>125-126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rFonts w:hint="eastAsia"/>
          <w:sz w:val="24"/>
          <w:szCs w:val="24"/>
        </w:rPr>
      </w:pPr>
      <w:r w:rsidRPr="00B157A7">
        <w:rPr>
          <w:sz w:val="24"/>
          <w:szCs w:val="24"/>
        </w:rPr>
        <w:t>张迪</w:t>
      </w:r>
      <w:r w:rsidRPr="00B157A7">
        <w:rPr>
          <w:sz w:val="24"/>
          <w:szCs w:val="24"/>
        </w:rPr>
        <w:t xml:space="preserve"> (2016). </w:t>
      </w:r>
      <w:r w:rsidRPr="00B157A7">
        <w:rPr>
          <w:sz w:val="24"/>
          <w:szCs w:val="24"/>
        </w:rPr>
        <w:t>小麦田主要杂草抗药性监测及治理技术研究</w:t>
      </w:r>
      <w:r w:rsidRPr="00B157A7">
        <w:rPr>
          <w:sz w:val="24"/>
          <w:szCs w:val="24"/>
        </w:rPr>
        <w:t>.</w:t>
      </w:r>
      <w:r w:rsidRPr="00B157A7">
        <w:rPr>
          <w:sz w:val="24"/>
          <w:szCs w:val="24"/>
        </w:rPr>
        <w:t>学术型硕士学位论文</w:t>
      </w:r>
      <w:r w:rsidR="002E4E58">
        <w:rPr>
          <w:rFonts w:hint="eastAsia"/>
          <w:sz w:val="24"/>
          <w:szCs w:val="24"/>
        </w:rPr>
        <w:t>，</w:t>
      </w:r>
      <w:r w:rsidR="002E4E58" w:rsidRPr="00B157A7">
        <w:rPr>
          <w:sz w:val="24"/>
          <w:szCs w:val="24"/>
        </w:rPr>
        <w:t>南京农业大学</w:t>
      </w:r>
      <w:r w:rsidR="002E4E58">
        <w:rPr>
          <w:rFonts w:hint="eastAsia"/>
          <w:sz w:val="24"/>
          <w:szCs w:val="24"/>
        </w:rPr>
        <w:t>：</w:t>
      </w:r>
      <w:r w:rsidR="002E4E58">
        <w:rPr>
          <w:rFonts w:hint="eastAsia"/>
          <w:sz w:val="24"/>
          <w:szCs w:val="24"/>
        </w:rPr>
        <w:t>19</w:t>
      </w:r>
      <w:r w:rsidR="002E4E58">
        <w:rPr>
          <w:sz w:val="24"/>
          <w:szCs w:val="24"/>
        </w:rPr>
        <w:t>-46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张浩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范志先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许允成</w:t>
      </w:r>
      <w:r w:rsidRPr="00B157A7">
        <w:rPr>
          <w:sz w:val="24"/>
          <w:szCs w:val="24"/>
        </w:rPr>
        <w:t xml:space="preserve"> (2000). </w:t>
      </w:r>
      <w:r w:rsidRPr="00B157A7">
        <w:rPr>
          <w:sz w:val="24"/>
          <w:szCs w:val="24"/>
        </w:rPr>
        <w:t>大豆田除草剂混用对氟乐灵抗性杂草控制作用的研究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农药</w:t>
      </w:r>
      <w:r w:rsidR="002E4E58">
        <w:rPr>
          <w:rFonts w:hint="eastAsia"/>
          <w:sz w:val="24"/>
          <w:szCs w:val="24"/>
        </w:rPr>
        <w:t>，</w:t>
      </w:r>
      <w:r w:rsidR="002E4E58">
        <w:rPr>
          <w:sz w:val="24"/>
          <w:szCs w:val="24"/>
        </w:rPr>
        <w:t>01</w:t>
      </w:r>
      <w:r w:rsidRPr="00B157A7">
        <w:rPr>
          <w:sz w:val="24"/>
          <w:szCs w:val="24"/>
        </w:rPr>
        <w:t>:36-38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张宏军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王贵启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刘学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边全乐</w:t>
      </w:r>
      <w:r w:rsidRPr="00B157A7">
        <w:rPr>
          <w:sz w:val="24"/>
          <w:szCs w:val="24"/>
        </w:rPr>
        <w:t xml:space="preserve"> (2013). </w:t>
      </w:r>
      <w:r w:rsidRPr="00B157A7">
        <w:rPr>
          <w:sz w:val="24"/>
          <w:szCs w:val="24"/>
        </w:rPr>
        <w:t>马唐对烟嘧磺隆的抗药性研究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杂草科学</w:t>
      </w:r>
      <w:r w:rsidR="002E4E58">
        <w:rPr>
          <w:rFonts w:hint="eastAsia"/>
          <w:sz w:val="24"/>
          <w:szCs w:val="24"/>
        </w:rPr>
        <w:t>，</w:t>
      </w:r>
      <w:r w:rsidRPr="00B157A7">
        <w:rPr>
          <w:sz w:val="24"/>
          <w:szCs w:val="24"/>
        </w:rPr>
        <w:t>01:34-36.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lastRenderedPageBreak/>
        <w:t>周青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高金芬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刘金荣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徐淑霞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张毅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童燕</w:t>
      </w:r>
      <w:r w:rsidRPr="00B157A7">
        <w:rPr>
          <w:sz w:val="24"/>
          <w:szCs w:val="24"/>
        </w:rPr>
        <w:t xml:space="preserve"> (2005). </w:t>
      </w:r>
      <w:r w:rsidRPr="00B157A7">
        <w:rPr>
          <w:sz w:val="24"/>
          <w:szCs w:val="24"/>
        </w:rPr>
        <w:t>玉米田杂草马唐对阿特拉津、乙阿合剂的抗药性试验简报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杂粮作物</w:t>
      </w:r>
      <w:r w:rsidR="002E4E58">
        <w:rPr>
          <w:rFonts w:hint="eastAsia"/>
          <w:sz w:val="24"/>
          <w:szCs w:val="24"/>
        </w:rPr>
        <w:t>，</w:t>
      </w:r>
      <w:r w:rsidRPr="00B157A7">
        <w:rPr>
          <w:sz w:val="24"/>
          <w:szCs w:val="24"/>
        </w:rPr>
        <w:t>04:274.</w:t>
      </w:r>
    </w:p>
    <w:p w:rsidR="0011231B" w:rsidRPr="00B157A7" w:rsidRDefault="0011231B" w:rsidP="00A265B6">
      <w:pPr>
        <w:pStyle w:val="EndNoteBibliography0"/>
        <w:spacing w:line="480" w:lineRule="auto"/>
        <w:ind w:left="360" w:hanging="360"/>
        <w:rPr>
          <w:rFonts w:hint="eastAsia"/>
          <w:sz w:val="24"/>
          <w:szCs w:val="24"/>
        </w:rPr>
      </w:pPr>
      <w:r w:rsidRPr="00B157A7">
        <w:rPr>
          <w:sz w:val="24"/>
          <w:szCs w:val="24"/>
        </w:rPr>
        <w:t>朱金文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刘冰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郑世杰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陈冬平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凌滔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郑贵平</w:t>
      </w:r>
      <w:r w:rsidR="005B248D">
        <w:rPr>
          <w:sz w:val="24"/>
          <w:szCs w:val="24"/>
        </w:rPr>
        <w:t xml:space="preserve">, </w:t>
      </w:r>
      <w:r w:rsidR="00A265B6" w:rsidRPr="00A265B6">
        <w:rPr>
          <w:rFonts w:hint="eastAsia"/>
          <w:sz w:val="24"/>
          <w:szCs w:val="24"/>
        </w:rPr>
        <w:t>刘亚光</w:t>
      </w:r>
      <w:r w:rsidR="00A265B6">
        <w:rPr>
          <w:rFonts w:hint="eastAsia"/>
          <w:sz w:val="24"/>
          <w:szCs w:val="24"/>
        </w:rPr>
        <w:t>，</w:t>
      </w:r>
      <w:r w:rsidR="00A265B6" w:rsidRPr="00A265B6">
        <w:rPr>
          <w:rFonts w:hint="eastAsia"/>
          <w:sz w:val="24"/>
          <w:szCs w:val="24"/>
        </w:rPr>
        <w:t>周伟军</w:t>
      </w:r>
      <w:r w:rsidR="00A265B6">
        <w:rPr>
          <w:rFonts w:hint="eastAsia"/>
          <w:sz w:val="24"/>
          <w:szCs w:val="24"/>
        </w:rPr>
        <w:t>，</w:t>
      </w:r>
      <w:r w:rsidR="00A265B6" w:rsidRPr="00A265B6">
        <w:rPr>
          <w:rFonts w:hint="eastAsia"/>
          <w:sz w:val="24"/>
          <w:szCs w:val="24"/>
        </w:rPr>
        <w:t>樊龙江</w:t>
      </w:r>
      <w:r w:rsidR="00A265B6">
        <w:rPr>
          <w:rFonts w:hint="eastAsia"/>
          <w:sz w:val="24"/>
          <w:szCs w:val="24"/>
        </w:rPr>
        <w:t>，</w:t>
      </w:r>
      <w:r w:rsidR="00A265B6" w:rsidRPr="00A265B6">
        <w:rPr>
          <w:rFonts w:hint="eastAsia"/>
          <w:sz w:val="24"/>
          <w:szCs w:val="24"/>
        </w:rPr>
        <w:t>陈学新</w:t>
      </w:r>
      <w:r w:rsidR="00A265B6">
        <w:rPr>
          <w:rFonts w:hint="eastAsia"/>
          <w:sz w:val="24"/>
          <w:szCs w:val="24"/>
        </w:rPr>
        <w:t xml:space="preserve"> </w:t>
      </w:r>
      <w:r w:rsidR="005B248D">
        <w:rPr>
          <w:sz w:val="24"/>
          <w:szCs w:val="24"/>
        </w:rPr>
        <w:t xml:space="preserve">(2015). </w:t>
      </w:r>
      <w:r w:rsidRPr="00B157A7">
        <w:rPr>
          <w:sz w:val="24"/>
          <w:szCs w:val="24"/>
        </w:rPr>
        <w:t>耳叶水苋对</w:t>
      </w:r>
      <w:r w:rsidRPr="00B157A7">
        <w:rPr>
          <w:sz w:val="24"/>
          <w:szCs w:val="24"/>
        </w:rPr>
        <w:t>ALS</w:t>
      </w:r>
      <w:r w:rsidRPr="00B157A7">
        <w:rPr>
          <w:sz w:val="24"/>
          <w:szCs w:val="24"/>
        </w:rPr>
        <w:t>抑制剂的交互抗性及其</w:t>
      </w:r>
      <w:r w:rsidRPr="00B157A7">
        <w:rPr>
          <w:sz w:val="24"/>
          <w:szCs w:val="24"/>
        </w:rPr>
        <w:t>ALS</w:t>
      </w:r>
      <w:r w:rsidRPr="00B157A7">
        <w:rPr>
          <w:sz w:val="24"/>
          <w:szCs w:val="24"/>
        </w:rPr>
        <w:t>基因表达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第十二届全国杂草科学大会论文摘要集</w:t>
      </w:r>
      <w:r w:rsidR="002E4E58">
        <w:rPr>
          <w:rFonts w:hint="eastAsia"/>
          <w:sz w:val="24"/>
          <w:szCs w:val="24"/>
        </w:rPr>
        <w:t>：</w:t>
      </w:r>
      <w:r w:rsidR="002E4E58">
        <w:rPr>
          <w:rFonts w:hint="eastAsia"/>
          <w:sz w:val="24"/>
          <w:szCs w:val="24"/>
        </w:rPr>
        <w:t>34</w:t>
      </w:r>
      <w:r w:rsidR="002E4E58">
        <w:rPr>
          <w:sz w:val="24"/>
          <w:szCs w:val="24"/>
        </w:rPr>
        <w:t>-35</w:t>
      </w: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  <w:r w:rsidRPr="00B157A7">
        <w:rPr>
          <w:sz w:val="24"/>
          <w:szCs w:val="24"/>
        </w:rPr>
        <w:t>宗涛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李洁</w:t>
      </w:r>
      <w:r w:rsidRPr="00B157A7">
        <w:rPr>
          <w:sz w:val="24"/>
          <w:szCs w:val="24"/>
        </w:rPr>
        <w:t xml:space="preserve">, </w:t>
      </w:r>
      <w:r w:rsidRPr="00B157A7">
        <w:rPr>
          <w:sz w:val="24"/>
          <w:szCs w:val="24"/>
        </w:rPr>
        <w:t>刘祥英</w:t>
      </w:r>
      <w:r w:rsidRPr="00B157A7">
        <w:rPr>
          <w:sz w:val="24"/>
          <w:szCs w:val="24"/>
        </w:rPr>
        <w:t>,</w:t>
      </w:r>
      <w:r w:rsidRPr="00B157A7">
        <w:rPr>
          <w:sz w:val="24"/>
          <w:szCs w:val="24"/>
        </w:rPr>
        <w:t>柏连阳</w:t>
      </w:r>
      <w:r w:rsidRPr="00B157A7">
        <w:rPr>
          <w:sz w:val="24"/>
          <w:szCs w:val="24"/>
        </w:rPr>
        <w:t xml:space="preserve"> (2015). </w:t>
      </w:r>
      <w:r w:rsidRPr="00B157A7">
        <w:rPr>
          <w:sz w:val="24"/>
          <w:szCs w:val="24"/>
        </w:rPr>
        <w:t>湖南省部分地区棉田牛筋草</w:t>
      </w:r>
      <w:r w:rsidRPr="00B157A7">
        <w:rPr>
          <w:sz w:val="24"/>
          <w:szCs w:val="24"/>
        </w:rPr>
        <w:t>(</w:t>
      </w:r>
      <w:r w:rsidRPr="005B248D">
        <w:rPr>
          <w:i/>
          <w:sz w:val="24"/>
          <w:szCs w:val="24"/>
          <w:highlight w:val="yellow"/>
        </w:rPr>
        <w:t>Eleusine</w:t>
      </w:r>
      <w:r w:rsidR="005B248D" w:rsidRPr="005B248D">
        <w:rPr>
          <w:i/>
          <w:sz w:val="24"/>
          <w:szCs w:val="24"/>
          <w:highlight w:val="yellow"/>
        </w:rPr>
        <w:t xml:space="preserve"> </w:t>
      </w:r>
      <w:r w:rsidRPr="005B248D">
        <w:rPr>
          <w:i/>
          <w:sz w:val="24"/>
          <w:szCs w:val="24"/>
          <w:highlight w:val="yellow"/>
        </w:rPr>
        <w:t>indica</w:t>
      </w:r>
      <w:r w:rsidRPr="00B157A7">
        <w:rPr>
          <w:sz w:val="24"/>
          <w:szCs w:val="24"/>
        </w:rPr>
        <w:t>)</w:t>
      </w:r>
      <w:r w:rsidRPr="00B157A7">
        <w:rPr>
          <w:sz w:val="24"/>
          <w:szCs w:val="24"/>
        </w:rPr>
        <w:t>对精喹禾灵的抗性</w:t>
      </w:r>
      <w:r w:rsidRPr="00B157A7">
        <w:rPr>
          <w:sz w:val="24"/>
          <w:szCs w:val="24"/>
        </w:rPr>
        <w:t xml:space="preserve">. </w:t>
      </w:r>
      <w:r w:rsidRPr="00B157A7">
        <w:rPr>
          <w:sz w:val="24"/>
          <w:szCs w:val="24"/>
        </w:rPr>
        <w:t>植物保护</w:t>
      </w:r>
      <w:r w:rsidR="00DE46C7">
        <w:rPr>
          <w:rFonts w:hint="eastAsia"/>
          <w:sz w:val="24"/>
          <w:szCs w:val="24"/>
        </w:rPr>
        <w:t>,</w:t>
      </w:r>
      <w:r w:rsidRPr="00B157A7">
        <w:rPr>
          <w:sz w:val="24"/>
          <w:szCs w:val="24"/>
        </w:rPr>
        <w:t xml:space="preserve"> 41(2), 58-63.</w:t>
      </w:r>
    </w:p>
    <w:p w:rsidR="0011231B" w:rsidRPr="00B0267A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</w:p>
    <w:p w:rsidR="0011231B" w:rsidRPr="00B157A7" w:rsidRDefault="0011231B" w:rsidP="0066014C">
      <w:pPr>
        <w:pStyle w:val="EndNoteBibliography0"/>
        <w:spacing w:line="480" w:lineRule="auto"/>
        <w:ind w:left="360" w:hanging="360"/>
        <w:rPr>
          <w:sz w:val="24"/>
          <w:szCs w:val="24"/>
        </w:rPr>
      </w:pPr>
    </w:p>
    <w:p w:rsidR="00E17868" w:rsidRPr="00B157A7" w:rsidRDefault="00263731" w:rsidP="0066014C">
      <w:pPr>
        <w:autoSpaceDE w:val="0"/>
        <w:autoSpaceDN w:val="0"/>
        <w:adjustRightInd w:val="0"/>
        <w:spacing w:line="480" w:lineRule="auto"/>
        <w:ind w:left="360" w:hanging="360"/>
        <w:jc w:val="left"/>
        <w:rPr>
          <w:rFonts w:ascii="Times New Roman" w:hAnsi="Times New Roman" w:cs="Times New Roman"/>
          <w:noProof/>
          <w:sz w:val="24"/>
          <w:szCs w:val="24"/>
        </w:rPr>
      </w:pPr>
      <w:r w:rsidRPr="00B157A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17868" w:rsidRPr="00B157A7" w:rsidSect="00A242B9">
      <w:footerReference w:type="default" r:id="rId11"/>
      <w:pgSz w:w="16838" w:h="11906" w:orient="landscape" w:code="9"/>
      <w:pgMar w:top="1440" w:right="1440" w:bottom="1440" w:left="1440" w:header="850" w:footer="994" w:gutter="0"/>
      <w:lnNumType w:countBy="1" w:restart="continuous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F0031" w:rsidRDefault="006F0031">
      <w:r>
        <w:separator/>
      </w:r>
    </w:p>
  </w:endnote>
  <w:endnote w:type="continuationSeparator" w:id="0">
    <w:p w:rsidR="006F0031" w:rsidRDefault="006F00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OT82c4f4c4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仿宋">
    <w:altName w:val="Arial Unicode MS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仿宋賧....">
    <w:altName w:val="仿宋"/>
    <w:panose1 w:val="00000000000000000000"/>
    <w:charset w:val="86"/>
    <w:family w:val="roman"/>
    <w:notTrueType/>
    <w:pitch w:val="default"/>
    <w:sig w:usb0="00000001" w:usb1="080E0000" w:usb2="00000010" w:usb3="00000000" w:csb0="00040000" w:csb1="00000000"/>
  </w:font>
  <w:font w:name="Zurich BT">
    <w:altName w:val="Arial Unicode MS"/>
    <w:panose1 w:val="00000000000000000000"/>
    <w:charset w:val="86"/>
    <w:family w:val="swiss"/>
    <w:notTrueType/>
    <w:pitch w:val="default"/>
    <w:sig w:usb0="00000000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D2C1B" w:rsidRPr="00DC1AB4" w:rsidRDefault="00FD2C1B" w:rsidP="0049787A">
    <w:pPr>
      <w:pStyle w:val="a7"/>
      <w:pBdr>
        <w:top w:val="single" w:sz="4" w:space="1" w:color="D9D9D9"/>
      </w:pBdr>
      <w:jc w:val="right"/>
      <w:rPr>
        <w:sz w:val="16"/>
      </w:rPr>
    </w:pPr>
    <w:r>
      <w:fldChar w:fldCharType="begin"/>
    </w:r>
    <w:r>
      <w:instrText xml:space="preserve"> PAGE   \* MERGEFORMAT </w:instrText>
    </w:r>
    <w:r>
      <w:fldChar w:fldCharType="separate"/>
    </w:r>
    <w:r w:rsidR="007826D0" w:rsidRPr="007826D0">
      <w:rPr>
        <w:noProof/>
        <w:sz w:val="16"/>
      </w:rPr>
      <w:t>20</w:t>
    </w:r>
    <w:r>
      <w:rPr>
        <w:noProof/>
        <w:sz w:val="16"/>
      </w:rPr>
      <w:fldChar w:fldCharType="end"/>
    </w:r>
    <w:r w:rsidRPr="00DC1AB4">
      <w:rPr>
        <w:sz w:val="16"/>
      </w:rPr>
      <w:t xml:space="preserve"> | </w:t>
    </w:r>
    <w:r w:rsidRPr="00DC1AB4">
      <w:rPr>
        <w:color w:val="7F7F7F"/>
        <w:spacing w:val="60"/>
        <w:sz w:val="16"/>
      </w:rPr>
      <w:t>Page</w:t>
    </w:r>
  </w:p>
  <w:p w:rsidR="00FD2C1B" w:rsidRDefault="00FD2C1B">
    <w:pPr>
      <w:pStyle w:val="a7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F0031" w:rsidRDefault="006F0031">
      <w:r>
        <w:separator/>
      </w:r>
    </w:p>
  </w:footnote>
  <w:footnote w:type="continuationSeparator" w:id="0">
    <w:p w:rsidR="006F0031" w:rsidRDefault="006F003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851FBC"/>
    <w:multiLevelType w:val="hybridMultilevel"/>
    <w:tmpl w:val="44DC2D38"/>
    <w:lvl w:ilvl="0" w:tplc="6200306E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01A24D78"/>
    <w:multiLevelType w:val="multilevel"/>
    <w:tmpl w:val="9D74086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81" w:hanging="540"/>
      </w:pPr>
      <w:rPr>
        <w:rFonts w:hint="default"/>
        <w:b/>
      </w:rPr>
    </w:lvl>
    <w:lvl w:ilvl="2">
      <w:start w:val="3"/>
      <w:numFmt w:val="decimal"/>
      <w:isLgl/>
      <w:lvlText w:val="%1.%2.%3"/>
      <w:lvlJc w:val="left"/>
      <w:pPr>
        <w:ind w:left="1202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443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2044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2285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2886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3127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3728" w:hanging="1800"/>
      </w:pPr>
      <w:rPr>
        <w:rFonts w:hint="default"/>
        <w:b/>
      </w:rPr>
    </w:lvl>
  </w:abstractNum>
  <w:abstractNum w:abstractNumId="2">
    <w:nsid w:val="05856911"/>
    <w:multiLevelType w:val="hybridMultilevel"/>
    <w:tmpl w:val="F346491E"/>
    <w:lvl w:ilvl="0" w:tplc="6BD2CD1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A19E95A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76BA358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DA66286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5F90907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B4A0118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3A0C56B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287EDE8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D930AFD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abstractNum w:abstractNumId="3">
    <w:nsid w:val="08281FBE"/>
    <w:multiLevelType w:val="hybridMultilevel"/>
    <w:tmpl w:val="C62E4538"/>
    <w:lvl w:ilvl="0" w:tplc="C5B433A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7FDEE85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5B543E5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5EB0EC7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2600489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2EA2750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B2BA3D5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334C390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34A0417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abstractNum w:abstractNumId="4">
    <w:nsid w:val="08846577"/>
    <w:multiLevelType w:val="hybridMultilevel"/>
    <w:tmpl w:val="B4B4CF2A"/>
    <w:lvl w:ilvl="0" w:tplc="12A23DC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07BC267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7568BBA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C8FE6EF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FD38EAD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3560F6E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C45453A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8032A54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774642E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abstractNum w:abstractNumId="5">
    <w:nsid w:val="09023994"/>
    <w:multiLevelType w:val="hybridMultilevel"/>
    <w:tmpl w:val="4B44E7C2"/>
    <w:lvl w:ilvl="0" w:tplc="97FC3E4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D944C78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E056FDD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D45E965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A2507D5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55A039B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4B16F40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5F14F34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86F0104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abstractNum w:abstractNumId="6">
    <w:nsid w:val="197A13A1"/>
    <w:multiLevelType w:val="hybridMultilevel"/>
    <w:tmpl w:val="6480EB46"/>
    <w:lvl w:ilvl="0" w:tplc="6200306E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1A4F7435"/>
    <w:multiLevelType w:val="hybridMultilevel"/>
    <w:tmpl w:val="E64C7370"/>
    <w:lvl w:ilvl="0" w:tplc="CB10D594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1E0B51A5"/>
    <w:multiLevelType w:val="hybridMultilevel"/>
    <w:tmpl w:val="CF22F9C4"/>
    <w:lvl w:ilvl="0" w:tplc="6E985F0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A6102E1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FAF67A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F2DEE2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A570438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FE1C00E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5F7C9A7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2CC0108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7616BE9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abstractNum w:abstractNumId="9">
    <w:nsid w:val="26C86E7A"/>
    <w:multiLevelType w:val="hybridMultilevel"/>
    <w:tmpl w:val="327295C2"/>
    <w:lvl w:ilvl="0" w:tplc="CB10D594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2E1F2919"/>
    <w:multiLevelType w:val="hybridMultilevel"/>
    <w:tmpl w:val="A59E093E"/>
    <w:lvl w:ilvl="0" w:tplc="DF8C90C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BED44CE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C4DA79F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65B2EFC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4086C7B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E852412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E25473A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8FCAD38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D35AB01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abstractNum w:abstractNumId="11">
    <w:nsid w:val="2F6318C5"/>
    <w:multiLevelType w:val="hybridMultilevel"/>
    <w:tmpl w:val="C8C2634E"/>
    <w:lvl w:ilvl="0" w:tplc="6200306E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34E614DE"/>
    <w:multiLevelType w:val="hybridMultilevel"/>
    <w:tmpl w:val="6234BF5C"/>
    <w:lvl w:ilvl="0" w:tplc="CB10D594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48692DBD"/>
    <w:multiLevelType w:val="hybridMultilevel"/>
    <w:tmpl w:val="B25E469C"/>
    <w:lvl w:ilvl="0" w:tplc="3A567D6E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8745500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94C4078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E521290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BB63E7C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4901356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47038EA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E420140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496D6EC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>
    <w:nsid w:val="48C31242"/>
    <w:multiLevelType w:val="hybridMultilevel"/>
    <w:tmpl w:val="8898C84C"/>
    <w:lvl w:ilvl="0" w:tplc="B14C4766">
      <w:start w:val="1"/>
      <w:numFmt w:val="decimal"/>
      <w:lvlText w:val="%1)"/>
      <w:lvlJc w:val="left"/>
      <w:pPr>
        <w:ind w:left="360" w:hanging="360"/>
      </w:pPr>
      <w:rPr>
        <w:rFonts w:ascii="AdvOT82c4f4c4" w:hAnsi="AdvOT82c4f4c4" w:cs="AdvOT82c4f4c4" w:hint="default"/>
        <w:b w:val="0"/>
        <w:color w:val="00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>
    <w:nsid w:val="4A12569D"/>
    <w:multiLevelType w:val="hybridMultilevel"/>
    <w:tmpl w:val="074070F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>
    <w:nsid w:val="4A694F88"/>
    <w:multiLevelType w:val="hybridMultilevel"/>
    <w:tmpl w:val="D01C412C"/>
    <w:lvl w:ilvl="0" w:tplc="80523942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0F0ECF2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642A12A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4320638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67260D0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814D436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164BBAC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29CEECC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BD6CB36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7">
    <w:nsid w:val="4E554C27"/>
    <w:multiLevelType w:val="hybridMultilevel"/>
    <w:tmpl w:val="114E3A5A"/>
    <w:lvl w:ilvl="0" w:tplc="96328FF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541E4EC1"/>
    <w:multiLevelType w:val="multilevel"/>
    <w:tmpl w:val="09428F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601F4A93"/>
    <w:multiLevelType w:val="hybridMultilevel"/>
    <w:tmpl w:val="75BC4302"/>
    <w:lvl w:ilvl="0" w:tplc="2E0254B6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4307258"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9AC7412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364B954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576CA0C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20E90EC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FD8F41C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7126028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C745D10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0">
    <w:nsid w:val="663B3957"/>
    <w:multiLevelType w:val="hybridMultilevel"/>
    <w:tmpl w:val="00F06BD2"/>
    <w:lvl w:ilvl="0" w:tplc="43F6BB82">
      <w:start w:val="1"/>
      <w:numFmt w:val="decimal"/>
      <w:lvlText w:val="%1."/>
      <w:lvlJc w:val="left"/>
      <w:pPr>
        <w:ind w:left="480" w:hanging="360"/>
      </w:pPr>
      <w:rPr>
        <w:rFonts w:eastAsiaTheme="minorEastAsia" w:hint="default"/>
        <w:color w:val="2E3033"/>
      </w:rPr>
    </w:lvl>
    <w:lvl w:ilvl="1" w:tplc="04090019" w:tentative="1">
      <w:start w:val="1"/>
      <w:numFmt w:val="lowerLetter"/>
      <w:lvlText w:val="%2)"/>
      <w:lvlJc w:val="left"/>
      <w:pPr>
        <w:ind w:left="960" w:hanging="420"/>
      </w:pPr>
    </w:lvl>
    <w:lvl w:ilvl="2" w:tplc="0409001B" w:tentative="1">
      <w:start w:val="1"/>
      <w:numFmt w:val="lowerRoman"/>
      <w:lvlText w:val="%3."/>
      <w:lvlJc w:val="right"/>
      <w:pPr>
        <w:ind w:left="1380" w:hanging="420"/>
      </w:pPr>
    </w:lvl>
    <w:lvl w:ilvl="3" w:tplc="0409000F" w:tentative="1">
      <w:start w:val="1"/>
      <w:numFmt w:val="decimal"/>
      <w:lvlText w:val="%4."/>
      <w:lvlJc w:val="left"/>
      <w:pPr>
        <w:ind w:left="1800" w:hanging="420"/>
      </w:pPr>
    </w:lvl>
    <w:lvl w:ilvl="4" w:tplc="04090019" w:tentative="1">
      <w:start w:val="1"/>
      <w:numFmt w:val="lowerLetter"/>
      <w:lvlText w:val="%5)"/>
      <w:lvlJc w:val="left"/>
      <w:pPr>
        <w:ind w:left="2220" w:hanging="420"/>
      </w:pPr>
    </w:lvl>
    <w:lvl w:ilvl="5" w:tplc="0409001B" w:tentative="1">
      <w:start w:val="1"/>
      <w:numFmt w:val="lowerRoman"/>
      <w:lvlText w:val="%6."/>
      <w:lvlJc w:val="right"/>
      <w:pPr>
        <w:ind w:left="2640" w:hanging="420"/>
      </w:pPr>
    </w:lvl>
    <w:lvl w:ilvl="6" w:tplc="0409000F" w:tentative="1">
      <w:start w:val="1"/>
      <w:numFmt w:val="decimal"/>
      <w:lvlText w:val="%7."/>
      <w:lvlJc w:val="left"/>
      <w:pPr>
        <w:ind w:left="3060" w:hanging="420"/>
      </w:pPr>
    </w:lvl>
    <w:lvl w:ilvl="7" w:tplc="04090019" w:tentative="1">
      <w:start w:val="1"/>
      <w:numFmt w:val="lowerLetter"/>
      <w:lvlText w:val="%8)"/>
      <w:lvlJc w:val="left"/>
      <w:pPr>
        <w:ind w:left="3480" w:hanging="420"/>
      </w:pPr>
    </w:lvl>
    <w:lvl w:ilvl="8" w:tplc="0409001B" w:tentative="1">
      <w:start w:val="1"/>
      <w:numFmt w:val="lowerRoman"/>
      <w:lvlText w:val="%9."/>
      <w:lvlJc w:val="right"/>
      <w:pPr>
        <w:ind w:left="3900" w:hanging="420"/>
      </w:pPr>
    </w:lvl>
  </w:abstractNum>
  <w:abstractNum w:abstractNumId="21">
    <w:nsid w:val="6D4F2F7E"/>
    <w:multiLevelType w:val="hybridMultilevel"/>
    <w:tmpl w:val="6A48E004"/>
    <w:lvl w:ilvl="0" w:tplc="A8068C76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480599E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EE02186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2DC186A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424C03C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7B67A4E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A58B5D8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226F46C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124B35A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>
    <w:nsid w:val="781347B0"/>
    <w:multiLevelType w:val="hybridMultilevel"/>
    <w:tmpl w:val="FAA2E4CE"/>
    <w:lvl w:ilvl="0" w:tplc="5B9006E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B16C29F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1450B43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17C2D3F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612AF90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F92E044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C336948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FCDC408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1640F1A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abstractNum w:abstractNumId="23">
    <w:nsid w:val="7B930D5A"/>
    <w:multiLevelType w:val="hybridMultilevel"/>
    <w:tmpl w:val="68A64026"/>
    <w:lvl w:ilvl="0" w:tplc="B70254EC">
      <w:start w:val="1"/>
      <w:numFmt w:val="decimal"/>
      <w:lvlText w:val="(%1)"/>
      <w:lvlJc w:val="left"/>
      <w:pPr>
        <w:ind w:left="360" w:hanging="360"/>
      </w:pPr>
      <w:rPr>
        <w:rFonts w:eastAsia="仿宋" w:hAnsiTheme="minorHAnsi" w:cs="Times New Roman" w:hint="default"/>
        <w:b/>
        <w:sz w:val="2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>
    <w:nsid w:val="7F3E3611"/>
    <w:multiLevelType w:val="hybridMultilevel"/>
    <w:tmpl w:val="EB4C7E6E"/>
    <w:lvl w:ilvl="0" w:tplc="CB10D594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8"/>
  </w:num>
  <w:num w:numId="2">
    <w:abstractNumId w:val="6"/>
  </w:num>
  <w:num w:numId="3">
    <w:abstractNumId w:val="11"/>
  </w:num>
  <w:num w:numId="4">
    <w:abstractNumId w:val="0"/>
  </w:num>
  <w:num w:numId="5">
    <w:abstractNumId w:val="9"/>
  </w:num>
  <w:num w:numId="6">
    <w:abstractNumId w:val="7"/>
  </w:num>
  <w:num w:numId="7">
    <w:abstractNumId w:val="14"/>
  </w:num>
  <w:num w:numId="8">
    <w:abstractNumId w:val="15"/>
  </w:num>
  <w:num w:numId="9">
    <w:abstractNumId w:val="20"/>
  </w:num>
  <w:num w:numId="10">
    <w:abstractNumId w:val="23"/>
  </w:num>
  <w:num w:numId="11">
    <w:abstractNumId w:val="16"/>
  </w:num>
  <w:num w:numId="12">
    <w:abstractNumId w:val="21"/>
  </w:num>
  <w:num w:numId="13">
    <w:abstractNumId w:val="10"/>
  </w:num>
  <w:num w:numId="14">
    <w:abstractNumId w:val="4"/>
  </w:num>
  <w:num w:numId="15">
    <w:abstractNumId w:val="5"/>
  </w:num>
  <w:num w:numId="16">
    <w:abstractNumId w:val="2"/>
  </w:num>
  <w:num w:numId="17">
    <w:abstractNumId w:val="8"/>
  </w:num>
  <w:num w:numId="18">
    <w:abstractNumId w:val="22"/>
  </w:num>
  <w:num w:numId="19">
    <w:abstractNumId w:val="3"/>
  </w:num>
  <w:num w:numId="20">
    <w:abstractNumId w:val="19"/>
  </w:num>
  <w:num w:numId="21">
    <w:abstractNumId w:val="13"/>
  </w:num>
  <w:num w:numId="22">
    <w:abstractNumId w:val="17"/>
  </w:num>
  <w:num w:numId="23">
    <w:abstractNumId w:val="1"/>
  </w:num>
  <w:num w:numId="24">
    <w:abstractNumId w:val="12"/>
  </w:num>
  <w:num w:numId="25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QwMTIwNjO3MDa1tLRQ0lEKTi0uzszPAykwNaoFAO3UkK8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Frontiers-Science 1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dwdtp2abxr2tgep9fbxxpz3fv55txattzfe&quot;&gt;papers english 20180523引用档&lt;record-ids&gt;&lt;item&gt;4&lt;/item&gt;&lt;item&gt;46&lt;/item&gt;&lt;item&gt;77&lt;/item&gt;&lt;item&gt;85&lt;/item&gt;&lt;item&gt;88&lt;/item&gt;&lt;item&gt;94&lt;/item&gt;&lt;item&gt;95&lt;/item&gt;&lt;item&gt;113&lt;/item&gt;&lt;item&gt;138&lt;/item&gt;&lt;item&gt;139&lt;/item&gt;&lt;item&gt;142&lt;/item&gt;&lt;item&gt;152&lt;/item&gt;&lt;item&gt;167&lt;/item&gt;&lt;item&gt;198&lt;/item&gt;&lt;item&gt;205&lt;/item&gt;&lt;item&gt;212&lt;/item&gt;&lt;item&gt;214&lt;/item&gt;&lt;item&gt;216&lt;/item&gt;&lt;item&gt;234&lt;/item&gt;&lt;item&gt;239&lt;/item&gt;&lt;item&gt;277&lt;/item&gt;&lt;item&gt;289&lt;/item&gt;&lt;item&gt;297&lt;/item&gt;&lt;item&gt;302&lt;/item&gt;&lt;item&gt;307&lt;/item&gt;&lt;item&gt;308&lt;/item&gt;&lt;item&gt;310&lt;/item&gt;&lt;item&gt;331&lt;/item&gt;&lt;item&gt;339&lt;/item&gt;&lt;item&gt;340&lt;/item&gt;&lt;item&gt;346&lt;/item&gt;&lt;item&gt;367&lt;/item&gt;&lt;item&gt;377&lt;/item&gt;&lt;item&gt;385&lt;/item&gt;&lt;item&gt;397&lt;/item&gt;&lt;item&gt;411&lt;/item&gt;&lt;item&gt;422&lt;/item&gt;&lt;item&gt;425&lt;/item&gt;&lt;item&gt;429&lt;/item&gt;&lt;item&gt;434&lt;/item&gt;&lt;item&gt;435&lt;/item&gt;&lt;item&gt;437&lt;/item&gt;&lt;item&gt;441&lt;/item&gt;&lt;item&gt;442&lt;/item&gt;&lt;item&gt;446&lt;/item&gt;&lt;item&gt;449&lt;/item&gt;&lt;item&gt;451&lt;/item&gt;&lt;item&gt;455&lt;/item&gt;&lt;item&gt;457&lt;/item&gt;&lt;item&gt;467&lt;/item&gt;&lt;item&gt;469&lt;/item&gt;&lt;item&gt;472&lt;/item&gt;&lt;item&gt;492&lt;/item&gt;&lt;item&gt;548&lt;/item&gt;&lt;item&gt;634&lt;/item&gt;&lt;item&gt;742&lt;/item&gt;&lt;item&gt;755&lt;/item&gt;&lt;item&gt;772&lt;/item&gt;&lt;item&gt;774&lt;/item&gt;&lt;item&gt;775&lt;/item&gt;&lt;item&gt;776&lt;/item&gt;&lt;item&gt;777&lt;/item&gt;&lt;item&gt;778&lt;/item&gt;&lt;item&gt;779&lt;/item&gt;&lt;item&gt;780&lt;/item&gt;&lt;item&gt;782&lt;/item&gt;&lt;item&gt;783&lt;/item&gt;&lt;item&gt;784&lt;/item&gt;&lt;item&gt;785&lt;/item&gt;&lt;item&gt;786&lt;/item&gt;&lt;item&gt;788&lt;/item&gt;&lt;item&gt;789&lt;/item&gt;&lt;item&gt;790&lt;/item&gt;&lt;item&gt;791&lt;/item&gt;&lt;item&gt;792&lt;/item&gt;&lt;item&gt;793&lt;/item&gt;&lt;item&gt;794&lt;/item&gt;&lt;item&gt;795&lt;/item&gt;&lt;item&gt;796&lt;/item&gt;&lt;item&gt;797&lt;/item&gt;&lt;item&gt;798&lt;/item&gt;&lt;item&gt;799&lt;/item&gt;&lt;item&gt;800&lt;/item&gt;&lt;item&gt;802&lt;/item&gt;&lt;item&gt;803&lt;/item&gt;&lt;item&gt;806&lt;/item&gt;&lt;item&gt;814&lt;/item&gt;&lt;item&gt;815&lt;/item&gt;&lt;item&gt;816&lt;/item&gt;&lt;item&gt;817&lt;/item&gt;&lt;item&gt;818&lt;/item&gt;&lt;item&gt;819&lt;/item&gt;&lt;item&gt;821&lt;/item&gt;&lt;item&gt;822&lt;/item&gt;&lt;item&gt;823&lt;/item&gt;&lt;item&gt;824&lt;/item&gt;&lt;item&gt;825&lt;/item&gt;&lt;item&gt;832&lt;/item&gt;&lt;item&gt;833&lt;/item&gt;&lt;item&gt;834&lt;/item&gt;&lt;item&gt;835&lt;/item&gt;&lt;item&gt;837&lt;/item&gt;&lt;item&gt;839&lt;/item&gt;&lt;item&gt;840&lt;/item&gt;&lt;item&gt;848&lt;/item&gt;&lt;item&gt;849&lt;/item&gt;&lt;item&gt;850&lt;/item&gt;&lt;item&gt;853&lt;/item&gt;&lt;item&gt;854&lt;/item&gt;&lt;item&gt;856&lt;/item&gt;&lt;item&gt;857&lt;/item&gt;&lt;item&gt;858&lt;/item&gt;&lt;item&gt;859&lt;/item&gt;&lt;item&gt;861&lt;/item&gt;&lt;item&gt;862&lt;/item&gt;&lt;item&gt;863&lt;/item&gt;&lt;item&gt;864&lt;/item&gt;&lt;item&gt;1478&lt;/item&gt;&lt;item&gt;1479&lt;/item&gt;&lt;item&gt;1480&lt;/item&gt;&lt;item&gt;1481&lt;/item&gt;&lt;item&gt;1482&lt;/item&gt;&lt;item&gt;1483&lt;/item&gt;&lt;item&gt;1484&lt;/item&gt;&lt;item&gt;1485&lt;/item&gt;&lt;item&gt;1543&lt;/item&gt;&lt;item&gt;1545&lt;/item&gt;&lt;item&gt;1546&lt;/item&gt;&lt;item&gt;1547&lt;/item&gt;&lt;item&gt;1548&lt;/item&gt;&lt;item&gt;1550&lt;/item&gt;&lt;item&gt;1552&lt;/item&gt;&lt;item&gt;1553&lt;/item&gt;&lt;item&gt;1554&lt;/item&gt;&lt;item&gt;1555&lt;/item&gt;&lt;item&gt;1556&lt;/item&gt;&lt;item&gt;1557&lt;/item&gt;&lt;item&gt;1558&lt;/item&gt;&lt;item&gt;1559&lt;/item&gt;&lt;item&gt;1560&lt;/item&gt;&lt;item&gt;1562&lt;/item&gt;&lt;item&gt;1564&lt;/item&gt;&lt;item&gt;1565&lt;/item&gt;&lt;item&gt;1567&lt;/item&gt;&lt;item&gt;1568&lt;/item&gt;&lt;item&gt;1569&lt;/item&gt;&lt;item&gt;1570&lt;/item&gt;&lt;item&gt;1571&lt;/item&gt;&lt;item&gt;1572&lt;/item&gt;&lt;item&gt;1573&lt;/item&gt;&lt;item&gt;1574&lt;/item&gt;&lt;item&gt;1575&lt;/item&gt;&lt;item&gt;1576&lt;/item&gt;&lt;item&gt;1577&lt;/item&gt;&lt;item&gt;1578&lt;/item&gt;&lt;/record-ids&gt;&lt;/item&gt;&lt;/Libraries&gt;"/>
  </w:docVars>
  <w:rsids>
    <w:rsidRoot w:val="00D47842"/>
    <w:rsid w:val="0000108A"/>
    <w:rsid w:val="000010C9"/>
    <w:rsid w:val="000011B2"/>
    <w:rsid w:val="00001426"/>
    <w:rsid w:val="00002489"/>
    <w:rsid w:val="000028AF"/>
    <w:rsid w:val="0000318A"/>
    <w:rsid w:val="00003F29"/>
    <w:rsid w:val="000041CE"/>
    <w:rsid w:val="00004516"/>
    <w:rsid w:val="00004748"/>
    <w:rsid w:val="00005221"/>
    <w:rsid w:val="00005400"/>
    <w:rsid w:val="00005DC9"/>
    <w:rsid w:val="000063F3"/>
    <w:rsid w:val="00006AFA"/>
    <w:rsid w:val="000071D9"/>
    <w:rsid w:val="00007F2A"/>
    <w:rsid w:val="000107F6"/>
    <w:rsid w:val="00011009"/>
    <w:rsid w:val="00011147"/>
    <w:rsid w:val="0001158A"/>
    <w:rsid w:val="0001159B"/>
    <w:rsid w:val="0001177D"/>
    <w:rsid w:val="000120D8"/>
    <w:rsid w:val="000124C9"/>
    <w:rsid w:val="00012660"/>
    <w:rsid w:val="00013660"/>
    <w:rsid w:val="00014110"/>
    <w:rsid w:val="0001425F"/>
    <w:rsid w:val="00014434"/>
    <w:rsid w:val="00014A47"/>
    <w:rsid w:val="00014B4A"/>
    <w:rsid w:val="00014E0C"/>
    <w:rsid w:val="00015E59"/>
    <w:rsid w:val="00016793"/>
    <w:rsid w:val="000167B3"/>
    <w:rsid w:val="00016CE8"/>
    <w:rsid w:val="00016DF8"/>
    <w:rsid w:val="00017513"/>
    <w:rsid w:val="00017691"/>
    <w:rsid w:val="00017964"/>
    <w:rsid w:val="00017EEF"/>
    <w:rsid w:val="00017F95"/>
    <w:rsid w:val="00022334"/>
    <w:rsid w:val="000223AE"/>
    <w:rsid w:val="000229F2"/>
    <w:rsid w:val="0002359B"/>
    <w:rsid w:val="00024C4B"/>
    <w:rsid w:val="00025207"/>
    <w:rsid w:val="00026688"/>
    <w:rsid w:val="00026FCA"/>
    <w:rsid w:val="000273A5"/>
    <w:rsid w:val="0002742C"/>
    <w:rsid w:val="00027435"/>
    <w:rsid w:val="00027643"/>
    <w:rsid w:val="0002780A"/>
    <w:rsid w:val="00030285"/>
    <w:rsid w:val="00031201"/>
    <w:rsid w:val="00031371"/>
    <w:rsid w:val="00031B69"/>
    <w:rsid w:val="00031E9D"/>
    <w:rsid w:val="000322A9"/>
    <w:rsid w:val="0003330B"/>
    <w:rsid w:val="00033E82"/>
    <w:rsid w:val="00033EA3"/>
    <w:rsid w:val="00033F66"/>
    <w:rsid w:val="0003517D"/>
    <w:rsid w:val="000366D7"/>
    <w:rsid w:val="0003695A"/>
    <w:rsid w:val="00036B98"/>
    <w:rsid w:val="00036D02"/>
    <w:rsid w:val="00036E0F"/>
    <w:rsid w:val="00036F14"/>
    <w:rsid w:val="00037178"/>
    <w:rsid w:val="00037237"/>
    <w:rsid w:val="00037F0E"/>
    <w:rsid w:val="00040C15"/>
    <w:rsid w:val="000414FD"/>
    <w:rsid w:val="0004253C"/>
    <w:rsid w:val="00042CCA"/>
    <w:rsid w:val="00042DEE"/>
    <w:rsid w:val="000437AA"/>
    <w:rsid w:val="0004382D"/>
    <w:rsid w:val="000441D0"/>
    <w:rsid w:val="000446CD"/>
    <w:rsid w:val="000447AF"/>
    <w:rsid w:val="00044914"/>
    <w:rsid w:val="00044CD8"/>
    <w:rsid w:val="00044D89"/>
    <w:rsid w:val="00045322"/>
    <w:rsid w:val="00045447"/>
    <w:rsid w:val="00046007"/>
    <w:rsid w:val="000464F5"/>
    <w:rsid w:val="000471C4"/>
    <w:rsid w:val="000472DC"/>
    <w:rsid w:val="000474DE"/>
    <w:rsid w:val="00047A28"/>
    <w:rsid w:val="000500AC"/>
    <w:rsid w:val="0005058C"/>
    <w:rsid w:val="00050F3C"/>
    <w:rsid w:val="000513C0"/>
    <w:rsid w:val="000518F4"/>
    <w:rsid w:val="00051BF8"/>
    <w:rsid w:val="00051F10"/>
    <w:rsid w:val="00052719"/>
    <w:rsid w:val="00052B06"/>
    <w:rsid w:val="00052B9C"/>
    <w:rsid w:val="00053088"/>
    <w:rsid w:val="0005331E"/>
    <w:rsid w:val="00053B27"/>
    <w:rsid w:val="000542DB"/>
    <w:rsid w:val="00054575"/>
    <w:rsid w:val="0005479A"/>
    <w:rsid w:val="000548AB"/>
    <w:rsid w:val="00054C56"/>
    <w:rsid w:val="00054C92"/>
    <w:rsid w:val="0005510D"/>
    <w:rsid w:val="00055159"/>
    <w:rsid w:val="00055383"/>
    <w:rsid w:val="00055A8D"/>
    <w:rsid w:val="00055DCF"/>
    <w:rsid w:val="00056721"/>
    <w:rsid w:val="000567A7"/>
    <w:rsid w:val="00056AE0"/>
    <w:rsid w:val="00056C8F"/>
    <w:rsid w:val="0005723F"/>
    <w:rsid w:val="00057702"/>
    <w:rsid w:val="000579A4"/>
    <w:rsid w:val="00057B24"/>
    <w:rsid w:val="00060628"/>
    <w:rsid w:val="00060977"/>
    <w:rsid w:val="00060BEB"/>
    <w:rsid w:val="00060CA3"/>
    <w:rsid w:val="0006103E"/>
    <w:rsid w:val="000610A9"/>
    <w:rsid w:val="000611AA"/>
    <w:rsid w:val="000611C9"/>
    <w:rsid w:val="00061D5F"/>
    <w:rsid w:val="000620CD"/>
    <w:rsid w:val="00062324"/>
    <w:rsid w:val="00063121"/>
    <w:rsid w:val="000636BF"/>
    <w:rsid w:val="00063869"/>
    <w:rsid w:val="00063EFE"/>
    <w:rsid w:val="000641A8"/>
    <w:rsid w:val="00064EB8"/>
    <w:rsid w:val="000650EE"/>
    <w:rsid w:val="00066110"/>
    <w:rsid w:val="00066A02"/>
    <w:rsid w:val="00066DFF"/>
    <w:rsid w:val="000670EE"/>
    <w:rsid w:val="0006761B"/>
    <w:rsid w:val="00067801"/>
    <w:rsid w:val="00067A7D"/>
    <w:rsid w:val="00067E66"/>
    <w:rsid w:val="00070B6C"/>
    <w:rsid w:val="00070CA7"/>
    <w:rsid w:val="00070F8B"/>
    <w:rsid w:val="000726DD"/>
    <w:rsid w:val="0007281D"/>
    <w:rsid w:val="00072AB2"/>
    <w:rsid w:val="00072DE1"/>
    <w:rsid w:val="000741F4"/>
    <w:rsid w:val="00074414"/>
    <w:rsid w:val="0007446A"/>
    <w:rsid w:val="000745C2"/>
    <w:rsid w:val="00074662"/>
    <w:rsid w:val="0007584E"/>
    <w:rsid w:val="00075AA2"/>
    <w:rsid w:val="00076A95"/>
    <w:rsid w:val="00076B57"/>
    <w:rsid w:val="00076E82"/>
    <w:rsid w:val="00076EA2"/>
    <w:rsid w:val="000776EC"/>
    <w:rsid w:val="000777C9"/>
    <w:rsid w:val="00077956"/>
    <w:rsid w:val="00077BA2"/>
    <w:rsid w:val="00077E1B"/>
    <w:rsid w:val="0008181D"/>
    <w:rsid w:val="000818D3"/>
    <w:rsid w:val="000824B7"/>
    <w:rsid w:val="00082FF4"/>
    <w:rsid w:val="00083250"/>
    <w:rsid w:val="00083F5A"/>
    <w:rsid w:val="00086112"/>
    <w:rsid w:val="00086161"/>
    <w:rsid w:val="0008716F"/>
    <w:rsid w:val="000874A6"/>
    <w:rsid w:val="00087669"/>
    <w:rsid w:val="00087ABB"/>
    <w:rsid w:val="00087B39"/>
    <w:rsid w:val="00090502"/>
    <w:rsid w:val="0009056E"/>
    <w:rsid w:val="000908ED"/>
    <w:rsid w:val="00090CD0"/>
    <w:rsid w:val="00090DE6"/>
    <w:rsid w:val="000914DD"/>
    <w:rsid w:val="000917B6"/>
    <w:rsid w:val="000919D0"/>
    <w:rsid w:val="000926A6"/>
    <w:rsid w:val="00093C98"/>
    <w:rsid w:val="00093FA8"/>
    <w:rsid w:val="000941E1"/>
    <w:rsid w:val="00094545"/>
    <w:rsid w:val="000946D7"/>
    <w:rsid w:val="00094A0F"/>
    <w:rsid w:val="00095364"/>
    <w:rsid w:val="00095DA5"/>
    <w:rsid w:val="00096344"/>
    <w:rsid w:val="000964C6"/>
    <w:rsid w:val="00096D13"/>
    <w:rsid w:val="00096D5D"/>
    <w:rsid w:val="00096DF1"/>
    <w:rsid w:val="000973F1"/>
    <w:rsid w:val="00097591"/>
    <w:rsid w:val="00097B05"/>
    <w:rsid w:val="00097E93"/>
    <w:rsid w:val="000A0129"/>
    <w:rsid w:val="000A099B"/>
    <w:rsid w:val="000A09E9"/>
    <w:rsid w:val="000A0E93"/>
    <w:rsid w:val="000A1F54"/>
    <w:rsid w:val="000A28CB"/>
    <w:rsid w:val="000A2E1B"/>
    <w:rsid w:val="000A2E24"/>
    <w:rsid w:val="000A3885"/>
    <w:rsid w:val="000A3B24"/>
    <w:rsid w:val="000A3D51"/>
    <w:rsid w:val="000A3E41"/>
    <w:rsid w:val="000A4443"/>
    <w:rsid w:val="000A4B05"/>
    <w:rsid w:val="000A4DE6"/>
    <w:rsid w:val="000A508B"/>
    <w:rsid w:val="000A538A"/>
    <w:rsid w:val="000A5CED"/>
    <w:rsid w:val="000A6103"/>
    <w:rsid w:val="000A67C1"/>
    <w:rsid w:val="000A6861"/>
    <w:rsid w:val="000A6AAE"/>
    <w:rsid w:val="000A7396"/>
    <w:rsid w:val="000A762C"/>
    <w:rsid w:val="000A76B0"/>
    <w:rsid w:val="000A7AC1"/>
    <w:rsid w:val="000A7D0F"/>
    <w:rsid w:val="000B0114"/>
    <w:rsid w:val="000B109C"/>
    <w:rsid w:val="000B115A"/>
    <w:rsid w:val="000B1559"/>
    <w:rsid w:val="000B19E8"/>
    <w:rsid w:val="000B1D5A"/>
    <w:rsid w:val="000B1D5F"/>
    <w:rsid w:val="000B277F"/>
    <w:rsid w:val="000B27DC"/>
    <w:rsid w:val="000B42BF"/>
    <w:rsid w:val="000B44C7"/>
    <w:rsid w:val="000B46BC"/>
    <w:rsid w:val="000B478A"/>
    <w:rsid w:val="000B50A3"/>
    <w:rsid w:val="000B7006"/>
    <w:rsid w:val="000B72F6"/>
    <w:rsid w:val="000B78EC"/>
    <w:rsid w:val="000B7976"/>
    <w:rsid w:val="000B7A76"/>
    <w:rsid w:val="000B7AC9"/>
    <w:rsid w:val="000B7E94"/>
    <w:rsid w:val="000C022A"/>
    <w:rsid w:val="000C0816"/>
    <w:rsid w:val="000C0E83"/>
    <w:rsid w:val="000C1B2C"/>
    <w:rsid w:val="000C2893"/>
    <w:rsid w:val="000C2CA9"/>
    <w:rsid w:val="000C3648"/>
    <w:rsid w:val="000C3811"/>
    <w:rsid w:val="000C3C7D"/>
    <w:rsid w:val="000C3E6E"/>
    <w:rsid w:val="000C42A3"/>
    <w:rsid w:val="000C4579"/>
    <w:rsid w:val="000C4806"/>
    <w:rsid w:val="000C4EA3"/>
    <w:rsid w:val="000C573D"/>
    <w:rsid w:val="000C5CA9"/>
    <w:rsid w:val="000C64B1"/>
    <w:rsid w:val="000C6AB7"/>
    <w:rsid w:val="000C6F6B"/>
    <w:rsid w:val="000C72C6"/>
    <w:rsid w:val="000C7872"/>
    <w:rsid w:val="000D02DA"/>
    <w:rsid w:val="000D0D40"/>
    <w:rsid w:val="000D1102"/>
    <w:rsid w:val="000D1DD7"/>
    <w:rsid w:val="000D20B9"/>
    <w:rsid w:val="000D2867"/>
    <w:rsid w:val="000D31B6"/>
    <w:rsid w:val="000D3A37"/>
    <w:rsid w:val="000D424B"/>
    <w:rsid w:val="000D4B77"/>
    <w:rsid w:val="000D4C17"/>
    <w:rsid w:val="000D57A5"/>
    <w:rsid w:val="000D59A4"/>
    <w:rsid w:val="000D5DB2"/>
    <w:rsid w:val="000D66DD"/>
    <w:rsid w:val="000D6837"/>
    <w:rsid w:val="000D686D"/>
    <w:rsid w:val="000D6A2F"/>
    <w:rsid w:val="000D6F3F"/>
    <w:rsid w:val="000D76E3"/>
    <w:rsid w:val="000D7B68"/>
    <w:rsid w:val="000E0979"/>
    <w:rsid w:val="000E1802"/>
    <w:rsid w:val="000E258B"/>
    <w:rsid w:val="000E396F"/>
    <w:rsid w:val="000E41AE"/>
    <w:rsid w:val="000E453C"/>
    <w:rsid w:val="000E4583"/>
    <w:rsid w:val="000E46C3"/>
    <w:rsid w:val="000E54D3"/>
    <w:rsid w:val="000E6533"/>
    <w:rsid w:val="000E714A"/>
    <w:rsid w:val="000E72AF"/>
    <w:rsid w:val="000E7E30"/>
    <w:rsid w:val="000F0444"/>
    <w:rsid w:val="000F051C"/>
    <w:rsid w:val="000F08B5"/>
    <w:rsid w:val="000F09CD"/>
    <w:rsid w:val="000F0A8E"/>
    <w:rsid w:val="000F0D47"/>
    <w:rsid w:val="000F0F18"/>
    <w:rsid w:val="000F130B"/>
    <w:rsid w:val="000F17AE"/>
    <w:rsid w:val="000F1EF1"/>
    <w:rsid w:val="000F2182"/>
    <w:rsid w:val="000F268F"/>
    <w:rsid w:val="000F30BD"/>
    <w:rsid w:val="000F31BF"/>
    <w:rsid w:val="000F324C"/>
    <w:rsid w:val="000F3F1A"/>
    <w:rsid w:val="000F3F35"/>
    <w:rsid w:val="000F3FE8"/>
    <w:rsid w:val="000F46CE"/>
    <w:rsid w:val="000F4ECE"/>
    <w:rsid w:val="000F5661"/>
    <w:rsid w:val="000F5C5F"/>
    <w:rsid w:val="000F6582"/>
    <w:rsid w:val="000F673F"/>
    <w:rsid w:val="000F726E"/>
    <w:rsid w:val="000F7512"/>
    <w:rsid w:val="000F7966"/>
    <w:rsid w:val="00100012"/>
    <w:rsid w:val="00100415"/>
    <w:rsid w:val="001004EA"/>
    <w:rsid w:val="0010203E"/>
    <w:rsid w:val="00102147"/>
    <w:rsid w:val="00102E69"/>
    <w:rsid w:val="00102F2F"/>
    <w:rsid w:val="00103077"/>
    <w:rsid w:val="00104263"/>
    <w:rsid w:val="00104366"/>
    <w:rsid w:val="00104B14"/>
    <w:rsid w:val="001053BA"/>
    <w:rsid w:val="00105BC8"/>
    <w:rsid w:val="0010606D"/>
    <w:rsid w:val="001061CC"/>
    <w:rsid w:val="001061CE"/>
    <w:rsid w:val="00106D0A"/>
    <w:rsid w:val="00106D5F"/>
    <w:rsid w:val="00110F21"/>
    <w:rsid w:val="0011119E"/>
    <w:rsid w:val="001111BA"/>
    <w:rsid w:val="001112CC"/>
    <w:rsid w:val="0011200B"/>
    <w:rsid w:val="00112283"/>
    <w:rsid w:val="0011231B"/>
    <w:rsid w:val="00112CC6"/>
    <w:rsid w:val="00113E77"/>
    <w:rsid w:val="001145A5"/>
    <w:rsid w:val="00114968"/>
    <w:rsid w:val="00114BD4"/>
    <w:rsid w:val="00115575"/>
    <w:rsid w:val="00115D89"/>
    <w:rsid w:val="00115FE7"/>
    <w:rsid w:val="001160A7"/>
    <w:rsid w:val="0011639E"/>
    <w:rsid w:val="001168B9"/>
    <w:rsid w:val="00116F2C"/>
    <w:rsid w:val="00117410"/>
    <w:rsid w:val="00120928"/>
    <w:rsid w:val="001209F8"/>
    <w:rsid w:val="00121215"/>
    <w:rsid w:val="0012131D"/>
    <w:rsid w:val="00121A25"/>
    <w:rsid w:val="00121EFD"/>
    <w:rsid w:val="00124016"/>
    <w:rsid w:val="00124B99"/>
    <w:rsid w:val="00125217"/>
    <w:rsid w:val="00126822"/>
    <w:rsid w:val="00126CE8"/>
    <w:rsid w:val="00126D83"/>
    <w:rsid w:val="0012762C"/>
    <w:rsid w:val="0013041A"/>
    <w:rsid w:val="00130796"/>
    <w:rsid w:val="00130CFE"/>
    <w:rsid w:val="00131432"/>
    <w:rsid w:val="001317EF"/>
    <w:rsid w:val="0013244B"/>
    <w:rsid w:val="0013260E"/>
    <w:rsid w:val="0013381F"/>
    <w:rsid w:val="00133F39"/>
    <w:rsid w:val="00134123"/>
    <w:rsid w:val="001345FC"/>
    <w:rsid w:val="00134653"/>
    <w:rsid w:val="001348FC"/>
    <w:rsid w:val="00134CAD"/>
    <w:rsid w:val="00134EB5"/>
    <w:rsid w:val="00134F1F"/>
    <w:rsid w:val="00135AFB"/>
    <w:rsid w:val="00135FFF"/>
    <w:rsid w:val="001360DB"/>
    <w:rsid w:val="00136B01"/>
    <w:rsid w:val="00136F7E"/>
    <w:rsid w:val="00137095"/>
    <w:rsid w:val="00137CC9"/>
    <w:rsid w:val="00137E53"/>
    <w:rsid w:val="00140277"/>
    <w:rsid w:val="00140547"/>
    <w:rsid w:val="001405F0"/>
    <w:rsid w:val="00140983"/>
    <w:rsid w:val="00140DB6"/>
    <w:rsid w:val="001423F8"/>
    <w:rsid w:val="00142730"/>
    <w:rsid w:val="00142DFD"/>
    <w:rsid w:val="00143932"/>
    <w:rsid w:val="00143AE2"/>
    <w:rsid w:val="001448E0"/>
    <w:rsid w:val="00144ABA"/>
    <w:rsid w:val="00144DAA"/>
    <w:rsid w:val="00145246"/>
    <w:rsid w:val="00145396"/>
    <w:rsid w:val="00145AFE"/>
    <w:rsid w:val="00146B99"/>
    <w:rsid w:val="00147483"/>
    <w:rsid w:val="00147788"/>
    <w:rsid w:val="001477F9"/>
    <w:rsid w:val="001478FD"/>
    <w:rsid w:val="00147C1B"/>
    <w:rsid w:val="0015095A"/>
    <w:rsid w:val="00150978"/>
    <w:rsid w:val="001518FF"/>
    <w:rsid w:val="00151BD0"/>
    <w:rsid w:val="0015279D"/>
    <w:rsid w:val="001533C8"/>
    <w:rsid w:val="00153580"/>
    <w:rsid w:val="00153B88"/>
    <w:rsid w:val="00153CB7"/>
    <w:rsid w:val="00154732"/>
    <w:rsid w:val="00154D09"/>
    <w:rsid w:val="00155035"/>
    <w:rsid w:val="0015648F"/>
    <w:rsid w:val="00157091"/>
    <w:rsid w:val="00157775"/>
    <w:rsid w:val="001578F0"/>
    <w:rsid w:val="00160324"/>
    <w:rsid w:val="0016120E"/>
    <w:rsid w:val="001618DC"/>
    <w:rsid w:val="00161F7D"/>
    <w:rsid w:val="00162BCE"/>
    <w:rsid w:val="00162DD4"/>
    <w:rsid w:val="001637FA"/>
    <w:rsid w:val="00163A5F"/>
    <w:rsid w:val="00163A97"/>
    <w:rsid w:val="00163BDE"/>
    <w:rsid w:val="001641ED"/>
    <w:rsid w:val="0016446C"/>
    <w:rsid w:val="00164563"/>
    <w:rsid w:val="00164946"/>
    <w:rsid w:val="00164B63"/>
    <w:rsid w:val="00164E8E"/>
    <w:rsid w:val="001651C6"/>
    <w:rsid w:val="00165222"/>
    <w:rsid w:val="00165F87"/>
    <w:rsid w:val="00166BD6"/>
    <w:rsid w:val="0016797B"/>
    <w:rsid w:val="00170122"/>
    <w:rsid w:val="00170495"/>
    <w:rsid w:val="001705AD"/>
    <w:rsid w:val="00170699"/>
    <w:rsid w:val="00171429"/>
    <w:rsid w:val="00171729"/>
    <w:rsid w:val="00171D68"/>
    <w:rsid w:val="00171EB9"/>
    <w:rsid w:val="00171F62"/>
    <w:rsid w:val="00172F1E"/>
    <w:rsid w:val="001746EA"/>
    <w:rsid w:val="00174A4F"/>
    <w:rsid w:val="00174E88"/>
    <w:rsid w:val="0017514C"/>
    <w:rsid w:val="00175863"/>
    <w:rsid w:val="00177BD5"/>
    <w:rsid w:val="00177C13"/>
    <w:rsid w:val="0018127B"/>
    <w:rsid w:val="001818AE"/>
    <w:rsid w:val="00181F28"/>
    <w:rsid w:val="001823D8"/>
    <w:rsid w:val="00182C3D"/>
    <w:rsid w:val="00182CFF"/>
    <w:rsid w:val="00182D94"/>
    <w:rsid w:val="00182E92"/>
    <w:rsid w:val="00182FEF"/>
    <w:rsid w:val="001839BC"/>
    <w:rsid w:val="001839F4"/>
    <w:rsid w:val="00183AE0"/>
    <w:rsid w:val="00184692"/>
    <w:rsid w:val="001848D6"/>
    <w:rsid w:val="00184A68"/>
    <w:rsid w:val="001854BD"/>
    <w:rsid w:val="00185840"/>
    <w:rsid w:val="001867CE"/>
    <w:rsid w:val="001869B2"/>
    <w:rsid w:val="00186ED5"/>
    <w:rsid w:val="00187581"/>
    <w:rsid w:val="00190535"/>
    <w:rsid w:val="0019170A"/>
    <w:rsid w:val="00191731"/>
    <w:rsid w:val="001918D4"/>
    <w:rsid w:val="00191AB7"/>
    <w:rsid w:val="00191BB0"/>
    <w:rsid w:val="0019242F"/>
    <w:rsid w:val="00192455"/>
    <w:rsid w:val="00193174"/>
    <w:rsid w:val="0019335A"/>
    <w:rsid w:val="00193623"/>
    <w:rsid w:val="0019387B"/>
    <w:rsid w:val="00194687"/>
    <w:rsid w:val="00196613"/>
    <w:rsid w:val="001966EB"/>
    <w:rsid w:val="00196990"/>
    <w:rsid w:val="0019700E"/>
    <w:rsid w:val="001A0B47"/>
    <w:rsid w:val="001A1105"/>
    <w:rsid w:val="001A1A06"/>
    <w:rsid w:val="001A22EB"/>
    <w:rsid w:val="001A2981"/>
    <w:rsid w:val="001A347F"/>
    <w:rsid w:val="001A3513"/>
    <w:rsid w:val="001A35C3"/>
    <w:rsid w:val="001A35FB"/>
    <w:rsid w:val="001A3810"/>
    <w:rsid w:val="001A4B79"/>
    <w:rsid w:val="001A4F28"/>
    <w:rsid w:val="001A5023"/>
    <w:rsid w:val="001A55F4"/>
    <w:rsid w:val="001A57F1"/>
    <w:rsid w:val="001A6BFD"/>
    <w:rsid w:val="001A7364"/>
    <w:rsid w:val="001A7EBD"/>
    <w:rsid w:val="001B0083"/>
    <w:rsid w:val="001B0EB8"/>
    <w:rsid w:val="001B1660"/>
    <w:rsid w:val="001B1E5F"/>
    <w:rsid w:val="001B30A1"/>
    <w:rsid w:val="001B3392"/>
    <w:rsid w:val="001B37AD"/>
    <w:rsid w:val="001B394E"/>
    <w:rsid w:val="001B3B54"/>
    <w:rsid w:val="001B44B5"/>
    <w:rsid w:val="001B4A0C"/>
    <w:rsid w:val="001B5013"/>
    <w:rsid w:val="001B6B54"/>
    <w:rsid w:val="001B77ED"/>
    <w:rsid w:val="001B7AD1"/>
    <w:rsid w:val="001B7FDF"/>
    <w:rsid w:val="001C0235"/>
    <w:rsid w:val="001C0A1A"/>
    <w:rsid w:val="001C0A84"/>
    <w:rsid w:val="001C0ECF"/>
    <w:rsid w:val="001C1F52"/>
    <w:rsid w:val="001C1FA0"/>
    <w:rsid w:val="001C21EB"/>
    <w:rsid w:val="001C276A"/>
    <w:rsid w:val="001C288E"/>
    <w:rsid w:val="001C297A"/>
    <w:rsid w:val="001C2A8A"/>
    <w:rsid w:val="001C2CCF"/>
    <w:rsid w:val="001C3350"/>
    <w:rsid w:val="001C3E23"/>
    <w:rsid w:val="001C4721"/>
    <w:rsid w:val="001C4E98"/>
    <w:rsid w:val="001C53BD"/>
    <w:rsid w:val="001C547F"/>
    <w:rsid w:val="001C59F9"/>
    <w:rsid w:val="001C5C60"/>
    <w:rsid w:val="001C674D"/>
    <w:rsid w:val="001C6FF6"/>
    <w:rsid w:val="001C7681"/>
    <w:rsid w:val="001D020B"/>
    <w:rsid w:val="001D0797"/>
    <w:rsid w:val="001D1C18"/>
    <w:rsid w:val="001D1E13"/>
    <w:rsid w:val="001D1F0A"/>
    <w:rsid w:val="001D2D06"/>
    <w:rsid w:val="001D2EC1"/>
    <w:rsid w:val="001D2F2A"/>
    <w:rsid w:val="001D314F"/>
    <w:rsid w:val="001D31EC"/>
    <w:rsid w:val="001D3251"/>
    <w:rsid w:val="001D35FE"/>
    <w:rsid w:val="001D40D7"/>
    <w:rsid w:val="001D487E"/>
    <w:rsid w:val="001D5365"/>
    <w:rsid w:val="001D5646"/>
    <w:rsid w:val="001D59C9"/>
    <w:rsid w:val="001D5A00"/>
    <w:rsid w:val="001D5DF9"/>
    <w:rsid w:val="001D6B23"/>
    <w:rsid w:val="001E044B"/>
    <w:rsid w:val="001E06B7"/>
    <w:rsid w:val="001E0ABF"/>
    <w:rsid w:val="001E0E3E"/>
    <w:rsid w:val="001E1453"/>
    <w:rsid w:val="001E14ED"/>
    <w:rsid w:val="001E1D60"/>
    <w:rsid w:val="001E258F"/>
    <w:rsid w:val="001E370E"/>
    <w:rsid w:val="001E44EA"/>
    <w:rsid w:val="001E4830"/>
    <w:rsid w:val="001E4B13"/>
    <w:rsid w:val="001E4D28"/>
    <w:rsid w:val="001E4E4B"/>
    <w:rsid w:val="001E5E43"/>
    <w:rsid w:val="001E60C2"/>
    <w:rsid w:val="001E656D"/>
    <w:rsid w:val="001E6607"/>
    <w:rsid w:val="001E6B16"/>
    <w:rsid w:val="001E71BE"/>
    <w:rsid w:val="001E7515"/>
    <w:rsid w:val="001F0094"/>
    <w:rsid w:val="001F0742"/>
    <w:rsid w:val="001F0F4E"/>
    <w:rsid w:val="001F1543"/>
    <w:rsid w:val="001F1569"/>
    <w:rsid w:val="001F15A7"/>
    <w:rsid w:val="001F1F48"/>
    <w:rsid w:val="001F252F"/>
    <w:rsid w:val="001F2B8F"/>
    <w:rsid w:val="001F32CB"/>
    <w:rsid w:val="001F3DF4"/>
    <w:rsid w:val="001F3F54"/>
    <w:rsid w:val="001F4022"/>
    <w:rsid w:val="001F4029"/>
    <w:rsid w:val="001F426F"/>
    <w:rsid w:val="001F47E7"/>
    <w:rsid w:val="001F4C03"/>
    <w:rsid w:val="001F53EA"/>
    <w:rsid w:val="001F5608"/>
    <w:rsid w:val="001F5895"/>
    <w:rsid w:val="001F5950"/>
    <w:rsid w:val="001F5A2A"/>
    <w:rsid w:val="001F5ECC"/>
    <w:rsid w:val="001F5FDE"/>
    <w:rsid w:val="001F62F7"/>
    <w:rsid w:val="001F6A84"/>
    <w:rsid w:val="001F6DD7"/>
    <w:rsid w:val="001F71AC"/>
    <w:rsid w:val="001F7638"/>
    <w:rsid w:val="001F7FC0"/>
    <w:rsid w:val="0020016F"/>
    <w:rsid w:val="00200BDD"/>
    <w:rsid w:val="00200DD1"/>
    <w:rsid w:val="00200FA8"/>
    <w:rsid w:val="00201128"/>
    <w:rsid w:val="00201506"/>
    <w:rsid w:val="00201874"/>
    <w:rsid w:val="0020231D"/>
    <w:rsid w:val="0020280C"/>
    <w:rsid w:val="00203D53"/>
    <w:rsid w:val="00203FBB"/>
    <w:rsid w:val="00203FC2"/>
    <w:rsid w:val="002040AE"/>
    <w:rsid w:val="00204559"/>
    <w:rsid w:val="00204769"/>
    <w:rsid w:val="00205172"/>
    <w:rsid w:val="00205229"/>
    <w:rsid w:val="00205605"/>
    <w:rsid w:val="002056B4"/>
    <w:rsid w:val="00205A97"/>
    <w:rsid w:val="00205BFC"/>
    <w:rsid w:val="00205DE4"/>
    <w:rsid w:val="0020692D"/>
    <w:rsid w:val="00206EAA"/>
    <w:rsid w:val="00206FD5"/>
    <w:rsid w:val="002075D4"/>
    <w:rsid w:val="0020792A"/>
    <w:rsid w:val="00207B77"/>
    <w:rsid w:val="00207E58"/>
    <w:rsid w:val="00207ECF"/>
    <w:rsid w:val="0021144B"/>
    <w:rsid w:val="002116B2"/>
    <w:rsid w:val="0021185E"/>
    <w:rsid w:val="00211F89"/>
    <w:rsid w:val="00212503"/>
    <w:rsid w:val="00212969"/>
    <w:rsid w:val="00213394"/>
    <w:rsid w:val="002134C4"/>
    <w:rsid w:val="0021466E"/>
    <w:rsid w:val="00214C55"/>
    <w:rsid w:val="00214D44"/>
    <w:rsid w:val="00216279"/>
    <w:rsid w:val="00216963"/>
    <w:rsid w:val="00216A5A"/>
    <w:rsid w:val="00216F95"/>
    <w:rsid w:val="00217F80"/>
    <w:rsid w:val="00220029"/>
    <w:rsid w:val="002202E5"/>
    <w:rsid w:val="00220705"/>
    <w:rsid w:val="00220840"/>
    <w:rsid w:val="00220E10"/>
    <w:rsid w:val="00221084"/>
    <w:rsid w:val="00221764"/>
    <w:rsid w:val="002221D1"/>
    <w:rsid w:val="00222680"/>
    <w:rsid w:val="00222B4B"/>
    <w:rsid w:val="00222BED"/>
    <w:rsid w:val="002230F3"/>
    <w:rsid w:val="00223825"/>
    <w:rsid w:val="00223849"/>
    <w:rsid w:val="002238EF"/>
    <w:rsid w:val="002239F8"/>
    <w:rsid w:val="00223B19"/>
    <w:rsid w:val="0022456D"/>
    <w:rsid w:val="002245A9"/>
    <w:rsid w:val="002246A1"/>
    <w:rsid w:val="002247D5"/>
    <w:rsid w:val="00224C1E"/>
    <w:rsid w:val="00225354"/>
    <w:rsid w:val="00225557"/>
    <w:rsid w:val="0022569A"/>
    <w:rsid w:val="00225C2C"/>
    <w:rsid w:val="00226006"/>
    <w:rsid w:val="00226795"/>
    <w:rsid w:val="00226A18"/>
    <w:rsid w:val="00227041"/>
    <w:rsid w:val="00227193"/>
    <w:rsid w:val="002273F1"/>
    <w:rsid w:val="00227D27"/>
    <w:rsid w:val="00227E5E"/>
    <w:rsid w:val="00230517"/>
    <w:rsid w:val="00230695"/>
    <w:rsid w:val="00230E2F"/>
    <w:rsid w:val="0023166C"/>
    <w:rsid w:val="00231B69"/>
    <w:rsid w:val="00231F18"/>
    <w:rsid w:val="0023239B"/>
    <w:rsid w:val="00233081"/>
    <w:rsid w:val="002343FB"/>
    <w:rsid w:val="0023448E"/>
    <w:rsid w:val="002348A7"/>
    <w:rsid w:val="00234D6A"/>
    <w:rsid w:val="002351B5"/>
    <w:rsid w:val="0023538A"/>
    <w:rsid w:val="0023573A"/>
    <w:rsid w:val="00235BF8"/>
    <w:rsid w:val="00236595"/>
    <w:rsid w:val="002366C5"/>
    <w:rsid w:val="00236C7D"/>
    <w:rsid w:val="00237A19"/>
    <w:rsid w:val="00240338"/>
    <w:rsid w:val="00240636"/>
    <w:rsid w:val="002410B8"/>
    <w:rsid w:val="00242872"/>
    <w:rsid w:val="00243B8F"/>
    <w:rsid w:val="00244AE5"/>
    <w:rsid w:val="00244CBE"/>
    <w:rsid w:val="00244D12"/>
    <w:rsid w:val="00244DB2"/>
    <w:rsid w:val="00244DBB"/>
    <w:rsid w:val="00244E97"/>
    <w:rsid w:val="00246393"/>
    <w:rsid w:val="00246524"/>
    <w:rsid w:val="00246B81"/>
    <w:rsid w:val="00246F3A"/>
    <w:rsid w:val="00246FAF"/>
    <w:rsid w:val="00247102"/>
    <w:rsid w:val="002474D2"/>
    <w:rsid w:val="0024771E"/>
    <w:rsid w:val="002502F8"/>
    <w:rsid w:val="0025042E"/>
    <w:rsid w:val="0025044F"/>
    <w:rsid w:val="00250EF5"/>
    <w:rsid w:val="002521DF"/>
    <w:rsid w:val="00252BC1"/>
    <w:rsid w:val="00253A75"/>
    <w:rsid w:val="00253FCC"/>
    <w:rsid w:val="002545F6"/>
    <w:rsid w:val="00254EA3"/>
    <w:rsid w:val="00254EA4"/>
    <w:rsid w:val="002554B6"/>
    <w:rsid w:val="00255689"/>
    <w:rsid w:val="00255DC7"/>
    <w:rsid w:val="00255FDC"/>
    <w:rsid w:val="00255FFD"/>
    <w:rsid w:val="002564CD"/>
    <w:rsid w:val="0025726F"/>
    <w:rsid w:val="002572A0"/>
    <w:rsid w:val="00257AAB"/>
    <w:rsid w:val="002600A9"/>
    <w:rsid w:val="00260164"/>
    <w:rsid w:val="002605D9"/>
    <w:rsid w:val="002611A8"/>
    <w:rsid w:val="002614DB"/>
    <w:rsid w:val="0026182C"/>
    <w:rsid w:val="00261E24"/>
    <w:rsid w:val="00263168"/>
    <w:rsid w:val="002633E7"/>
    <w:rsid w:val="00263731"/>
    <w:rsid w:val="00263CD8"/>
    <w:rsid w:val="00264796"/>
    <w:rsid w:val="00265516"/>
    <w:rsid w:val="0026596B"/>
    <w:rsid w:val="00265A33"/>
    <w:rsid w:val="00265D33"/>
    <w:rsid w:val="002661E1"/>
    <w:rsid w:val="002665C4"/>
    <w:rsid w:val="00266C84"/>
    <w:rsid w:val="00267A91"/>
    <w:rsid w:val="002708F3"/>
    <w:rsid w:val="0027098B"/>
    <w:rsid w:val="00270D1E"/>
    <w:rsid w:val="00271275"/>
    <w:rsid w:val="00272413"/>
    <w:rsid w:val="00273BDF"/>
    <w:rsid w:val="002752E7"/>
    <w:rsid w:val="002756D5"/>
    <w:rsid w:val="002757E0"/>
    <w:rsid w:val="002768A9"/>
    <w:rsid w:val="00277035"/>
    <w:rsid w:val="0027765E"/>
    <w:rsid w:val="002776EA"/>
    <w:rsid w:val="00277F71"/>
    <w:rsid w:val="002801D1"/>
    <w:rsid w:val="002803D2"/>
    <w:rsid w:val="00280588"/>
    <w:rsid w:val="00280D45"/>
    <w:rsid w:val="00281480"/>
    <w:rsid w:val="00281A64"/>
    <w:rsid w:val="00281D4A"/>
    <w:rsid w:val="00282C8A"/>
    <w:rsid w:val="00283ADF"/>
    <w:rsid w:val="00283E99"/>
    <w:rsid w:val="002845F6"/>
    <w:rsid w:val="0028580C"/>
    <w:rsid w:val="00285EAB"/>
    <w:rsid w:val="0028615E"/>
    <w:rsid w:val="00286C37"/>
    <w:rsid w:val="0028755D"/>
    <w:rsid w:val="00287CFA"/>
    <w:rsid w:val="0029039D"/>
    <w:rsid w:val="0029056C"/>
    <w:rsid w:val="002905F3"/>
    <w:rsid w:val="002905F6"/>
    <w:rsid w:val="00290AB7"/>
    <w:rsid w:val="00291286"/>
    <w:rsid w:val="00291483"/>
    <w:rsid w:val="00291822"/>
    <w:rsid w:val="00291AA3"/>
    <w:rsid w:val="002920C2"/>
    <w:rsid w:val="002932C1"/>
    <w:rsid w:val="0029379E"/>
    <w:rsid w:val="0029390D"/>
    <w:rsid w:val="00293C48"/>
    <w:rsid w:val="00293E76"/>
    <w:rsid w:val="00295429"/>
    <w:rsid w:val="00295AD8"/>
    <w:rsid w:val="00295DE7"/>
    <w:rsid w:val="00296024"/>
    <w:rsid w:val="00297E0C"/>
    <w:rsid w:val="00297F18"/>
    <w:rsid w:val="002A0043"/>
    <w:rsid w:val="002A02C8"/>
    <w:rsid w:val="002A0551"/>
    <w:rsid w:val="002A0665"/>
    <w:rsid w:val="002A06E7"/>
    <w:rsid w:val="002A0A2C"/>
    <w:rsid w:val="002A0B1E"/>
    <w:rsid w:val="002A0D18"/>
    <w:rsid w:val="002A0ED4"/>
    <w:rsid w:val="002A12F3"/>
    <w:rsid w:val="002A1380"/>
    <w:rsid w:val="002A1803"/>
    <w:rsid w:val="002A19CA"/>
    <w:rsid w:val="002A209E"/>
    <w:rsid w:val="002A29D2"/>
    <w:rsid w:val="002A2FF6"/>
    <w:rsid w:val="002A35F2"/>
    <w:rsid w:val="002A43CA"/>
    <w:rsid w:val="002A4FA1"/>
    <w:rsid w:val="002A59EE"/>
    <w:rsid w:val="002A5FD6"/>
    <w:rsid w:val="002A6172"/>
    <w:rsid w:val="002A65A9"/>
    <w:rsid w:val="002A6D1A"/>
    <w:rsid w:val="002A7020"/>
    <w:rsid w:val="002A750A"/>
    <w:rsid w:val="002A7962"/>
    <w:rsid w:val="002A7A3D"/>
    <w:rsid w:val="002A7E28"/>
    <w:rsid w:val="002B0A84"/>
    <w:rsid w:val="002B0BA2"/>
    <w:rsid w:val="002B1C12"/>
    <w:rsid w:val="002B1F67"/>
    <w:rsid w:val="002B261A"/>
    <w:rsid w:val="002B2DE8"/>
    <w:rsid w:val="002B2E18"/>
    <w:rsid w:val="002B2E19"/>
    <w:rsid w:val="002B3365"/>
    <w:rsid w:val="002B36AC"/>
    <w:rsid w:val="002B3F4E"/>
    <w:rsid w:val="002B44F0"/>
    <w:rsid w:val="002B5318"/>
    <w:rsid w:val="002B55EE"/>
    <w:rsid w:val="002B67E0"/>
    <w:rsid w:val="002B6B1D"/>
    <w:rsid w:val="002B6FA7"/>
    <w:rsid w:val="002B7225"/>
    <w:rsid w:val="002B74EC"/>
    <w:rsid w:val="002B78DA"/>
    <w:rsid w:val="002B7A17"/>
    <w:rsid w:val="002C049A"/>
    <w:rsid w:val="002C11D6"/>
    <w:rsid w:val="002C15E3"/>
    <w:rsid w:val="002C1ED9"/>
    <w:rsid w:val="002C293D"/>
    <w:rsid w:val="002C2DA7"/>
    <w:rsid w:val="002C3409"/>
    <w:rsid w:val="002C34B6"/>
    <w:rsid w:val="002C37A2"/>
    <w:rsid w:val="002C3CC8"/>
    <w:rsid w:val="002C4C9B"/>
    <w:rsid w:val="002C521A"/>
    <w:rsid w:val="002C537C"/>
    <w:rsid w:val="002C53B8"/>
    <w:rsid w:val="002C58A0"/>
    <w:rsid w:val="002C591D"/>
    <w:rsid w:val="002C5B6B"/>
    <w:rsid w:val="002C5B79"/>
    <w:rsid w:val="002C63E5"/>
    <w:rsid w:val="002C67FC"/>
    <w:rsid w:val="002C6B63"/>
    <w:rsid w:val="002C7EAC"/>
    <w:rsid w:val="002C7F0F"/>
    <w:rsid w:val="002D07F9"/>
    <w:rsid w:val="002D191F"/>
    <w:rsid w:val="002D1D2F"/>
    <w:rsid w:val="002D2242"/>
    <w:rsid w:val="002D2B4A"/>
    <w:rsid w:val="002D3372"/>
    <w:rsid w:val="002D3F1E"/>
    <w:rsid w:val="002D466F"/>
    <w:rsid w:val="002D4AFF"/>
    <w:rsid w:val="002D50B1"/>
    <w:rsid w:val="002D5106"/>
    <w:rsid w:val="002D522F"/>
    <w:rsid w:val="002D5C9D"/>
    <w:rsid w:val="002D6671"/>
    <w:rsid w:val="002D6A89"/>
    <w:rsid w:val="002D6D39"/>
    <w:rsid w:val="002D77AB"/>
    <w:rsid w:val="002D7DAD"/>
    <w:rsid w:val="002E01B0"/>
    <w:rsid w:val="002E053D"/>
    <w:rsid w:val="002E0EA0"/>
    <w:rsid w:val="002E0F7F"/>
    <w:rsid w:val="002E101B"/>
    <w:rsid w:val="002E1320"/>
    <w:rsid w:val="002E1512"/>
    <w:rsid w:val="002E16D7"/>
    <w:rsid w:val="002E17E1"/>
    <w:rsid w:val="002E1846"/>
    <w:rsid w:val="002E19D4"/>
    <w:rsid w:val="002E1C7B"/>
    <w:rsid w:val="002E229E"/>
    <w:rsid w:val="002E270C"/>
    <w:rsid w:val="002E2DEF"/>
    <w:rsid w:val="002E4604"/>
    <w:rsid w:val="002E4E12"/>
    <w:rsid w:val="002E4E58"/>
    <w:rsid w:val="002E507A"/>
    <w:rsid w:val="002E599C"/>
    <w:rsid w:val="002E60AC"/>
    <w:rsid w:val="002E655E"/>
    <w:rsid w:val="002E72B9"/>
    <w:rsid w:val="002E745C"/>
    <w:rsid w:val="002E7A8D"/>
    <w:rsid w:val="002E7C91"/>
    <w:rsid w:val="002E7CD0"/>
    <w:rsid w:val="002E7CD1"/>
    <w:rsid w:val="002F0768"/>
    <w:rsid w:val="002F0E5B"/>
    <w:rsid w:val="002F0EAF"/>
    <w:rsid w:val="002F0F33"/>
    <w:rsid w:val="002F1094"/>
    <w:rsid w:val="002F10E4"/>
    <w:rsid w:val="002F11FB"/>
    <w:rsid w:val="002F1360"/>
    <w:rsid w:val="002F1DDD"/>
    <w:rsid w:val="002F217D"/>
    <w:rsid w:val="002F2BBC"/>
    <w:rsid w:val="002F2C1F"/>
    <w:rsid w:val="002F2C8A"/>
    <w:rsid w:val="002F2D3C"/>
    <w:rsid w:val="002F3527"/>
    <w:rsid w:val="002F456D"/>
    <w:rsid w:val="002F4C3B"/>
    <w:rsid w:val="002F5A19"/>
    <w:rsid w:val="002F7751"/>
    <w:rsid w:val="00300767"/>
    <w:rsid w:val="0030166A"/>
    <w:rsid w:val="00302B44"/>
    <w:rsid w:val="00303D48"/>
    <w:rsid w:val="0030438F"/>
    <w:rsid w:val="003044FE"/>
    <w:rsid w:val="00304DE7"/>
    <w:rsid w:val="00305F35"/>
    <w:rsid w:val="00306101"/>
    <w:rsid w:val="0030675A"/>
    <w:rsid w:val="00307DE2"/>
    <w:rsid w:val="00307F41"/>
    <w:rsid w:val="00310208"/>
    <w:rsid w:val="00311120"/>
    <w:rsid w:val="003114F3"/>
    <w:rsid w:val="003118B5"/>
    <w:rsid w:val="003124DB"/>
    <w:rsid w:val="00312AFA"/>
    <w:rsid w:val="00312F02"/>
    <w:rsid w:val="00313199"/>
    <w:rsid w:val="00313ED9"/>
    <w:rsid w:val="00314052"/>
    <w:rsid w:val="00314891"/>
    <w:rsid w:val="00315A25"/>
    <w:rsid w:val="00315C8B"/>
    <w:rsid w:val="003162FD"/>
    <w:rsid w:val="00316DBB"/>
    <w:rsid w:val="00316FF2"/>
    <w:rsid w:val="00317060"/>
    <w:rsid w:val="003170D3"/>
    <w:rsid w:val="003202BE"/>
    <w:rsid w:val="00320A0D"/>
    <w:rsid w:val="00321510"/>
    <w:rsid w:val="003217DA"/>
    <w:rsid w:val="00321C41"/>
    <w:rsid w:val="003220AA"/>
    <w:rsid w:val="003224AF"/>
    <w:rsid w:val="003224B3"/>
    <w:rsid w:val="00322633"/>
    <w:rsid w:val="0032295A"/>
    <w:rsid w:val="003236A6"/>
    <w:rsid w:val="00323F4A"/>
    <w:rsid w:val="003241F4"/>
    <w:rsid w:val="00324375"/>
    <w:rsid w:val="00324397"/>
    <w:rsid w:val="0032453D"/>
    <w:rsid w:val="0032465D"/>
    <w:rsid w:val="00324727"/>
    <w:rsid w:val="0032489D"/>
    <w:rsid w:val="00325B7D"/>
    <w:rsid w:val="00325B84"/>
    <w:rsid w:val="00325DC5"/>
    <w:rsid w:val="00325E37"/>
    <w:rsid w:val="00326DEE"/>
    <w:rsid w:val="00326F61"/>
    <w:rsid w:val="0032711F"/>
    <w:rsid w:val="00327611"/>
    <w:rsid w:val="00330163"/>
    <w:rsid w:val="003303C3"/>
    <w:rsid w:val="003305ED"/>
    <w:rsid w:val="00331991"/>
    <w:rsid w:val="00331A4F"/>
    <w:rsid w:val="003324AD"/>
    <w:rsid w:val="003329F3"/>
    <w:rsid w:val="00332AE9"/>
    <w:rsid w:val="00332D73"/>
    <w:rsid w:val="0033359D"/>
    <w:rsid w:val="00333D30"/>
    <w:rsid w:val="00333D99"/>
    <w:rsid w:val="003349E5"/>
    <w:rsid w:val="003353E6"/>
    <w:rsid w:val="003354FD"/>
    <w:rsid w:val="00335661"/>
    <w:rsid w:val="00335995"/>
    <w:rsid w:val="00335C78"/>
    <w:rsid w:val="00335F66"/>
    <w:rsid w:val="00336594"/>
    <w:rsid w:val="003366E8"/>
    <w:rsid w:val="00336748"/>
    <w:rsid w:val="0033686C"/>
    <w:rsid w:val="00336E7B"/>
    <w:rsid w:val="00336F4B"/>
    <w:rsid w:val="00337600"/>
    <w:rsid w:val="00337797"/>
    <w:rsid w:val="0033779A"/>
    <w:rsid w:val="00337F82"/>
    <w:rsid w:val="00340DAB"/>
    <w:rsid w:val="00340E7F"/>
    <w:rsid w:val="003412CE"/>
    <w:rsid w:val="00341573"/>
    <w:rsid w:val="00341F90"/>
    <w:rsid w:val="00342A5D"/>
    <w:rsid w:val="00342C81"/>
    <w:rsid w:val="00342EE0"/>
    <w:rsid w:val="00344356"/>
    <w:rsid w:val="00344405"/>
    <w:rsid w:val="003445BC"/>
    <w:rsid w:val="00344ABB"/>
    <w:rsid w:val="00345436"/>
    <w:rsid w:val="003456A1"/>
    <w:rsid w:val="00346342"/>
    <w:rsid w:val="00346558"/>
    <w:rsid w:val="0034668E"/>
    <w:rsid w:val="00346A1D"/>
    <w:rsid w:val="00346D0E"/>
    <w:rsid w:val="00346D61"/>
    <w:rsid w:val="00347B40"/>
    <w:rsid w:val="00347BD7"/>
    <w:rsid w:val="0035017D"/>
    <w:rsid w:val="003503A8"/>
    <w:rsid w:val="00350B0B"/>
    <w:rsid w:val="00350E71"/>
    <w:rsid w:val="0035110C"/>
    <w:rsid w:val="003511C4"/>
    <w:rsid w:val="00351A25"/>
    <w:rsid w:val="00351A5F"/>
    <w:rsid w:val="00351D14"/>
    <w:rsid w:val="003520CF"/>
    <w:rsid w:val="00352755"/>
    <w:rsid w:val="00353254"/>
    <w:rsid w:val="00353445"/>
    <w:rsid w:val="003546B8"/>
    <w:rsid w:val="00354D39"/>
    <w:rsid w:val="00354F6B"/>
    <w:rsid w:val="0035541E"/>
    <w:rsid w:val="0035687E"/>
    <w:rsid w:val="003572FD"/>
    <w:rsid w:val="003579E8"/>
    <w:rsid w:val="003601A4"/>
    <w:rsid w:val="003607AA"/>
    <w:rsid w:val="00360DD3"/>
    <w:rsid w:val="003610AF"/>
    <w:rsid w:val="00361F63"/>
    <w:rsid w:val="00362304"/>
    <w:rsid w:val="00362DFA"/>
    <w:rsid w:val="00363DD3"/>
    <w:rsid w:val="0036415A"/>
    <w:rsid w:val="0036446C"/>
    <w:rsid w:val="003645E4"/>
    <w:rsid w:val="00364DEF"/>
    <w:rsid w:val="003661E9"/>
    <w:rsid w:val="00366659"/>
    <w:rsid w:val="00366BF7"/>
    <w:rsid w:val="003678F0"/>
    <w:rsid w:val="0036792C"/>
    <w:rsid w:val="00367F94"/>
    <w:rsid w:val="00370A1F"/>
    <w:rsid w:val="00370D44"/>
    <w:rsid w:val="0037145A"/>
    <w:rsid w:val="00371795"/>
    <w:rsid w:val="003717F0"/>
    <w:rsid w:val="003731AB"/>
    <w:rsid w:val="003731EE"/>
    <w:rsid w:val="003737E0"/>
    <w:rsid w:val="003745E8"/>
    <w:rsid w:val="00376483"/>
    <w:rsid w:val="003765C9"/>
    <w:rsid w:val="00377055"/>
    <w:rsid w:val="00377101"/>
    <w:rsid w:val="00377105"/>
    <w:rsid w:val="00377B03"/>
    <w:rsid w:val="003803A4"/>
    <w:rsid w:val="00380656"/>
    <w:rsid w:val="003812B7"/>
    <w:rsid w:val="003814A0"/>
    <w:rsid w:val="003821FD"/>
    <w:rsid w:val="00382C75"/>
    <w:rsid w:val="003831FF"/>
    <w:rsid w:val="00383AF0"/>
    <w:rsid w:val="00383B12"/>
    <w:rsid w:val="00383B36"/>
    <w:rsid w:val="00383B3F"/>
    <w:rsid w:val="00383BD9"/>
    <w:rsid w:val="00384132"/>
    <w:rsid w:val="003845A0"/>
    <w:rsid w:val="00385AB1"/>
    <w:rsid w:val="00385B9F"/>
    <w:rsid w:val="00385E66"/>
    <w:rsid w:val="0038616A"/>
    <w:rsid w:val="003864E3"/>
    <w:rsid w:val="00386A01"/>
    <w:rsid w:val="00386B94"/>
    <w:rsid w:val="00386FB8"/>
    <w:rsid w:val="00387791"/>
    <w:rsid w:val="0039041B"/>
    <w:rsid w:val="0039056B"/>
    <w:rsid w:val="00390881"/>
    <w:rsid w:val="00390943"/>
    <w:rsid w:val="003911C2"/>
    <w:rsid w:val="00391601"/>
    <w:rsid w:val="00391CDB"/>
    <w:rsid w:val="0039258D"/>
    <w:rsid w:val="00392851"/>
    <w:rsid w:val="003933C9"/>
    <w:rsid w:val="00393D9E"/>
    <w:rsid w:val="0039487D"/>
    <w:rsid w:val="003949D9"/>
    <w:rsid w:val="00394ED7"/>
    <w:rsid w:val="00395420"/>
    <w:rsid w:val="003954AE"/>
    <w:rsid w:val="00395DD1"/>
    <w:rsid w:val="00395F8E"/>
    <w:rsid w:val="00396164"/>
    <w:rsid w:val="0039649B"/>
    <w:rsid w:val="00396EC8"/>
    <w:rsid w:val="00396F41"/>
    <w:rsid w:val="003975D7"/>
    <w:rsid w:val="0039778D"/>
    <w:rsid w:val="00397E57"/>
    <w:rsid w:val="003A0000"/>
    <w:rsid w:val="003A06E6"/>
    <w:rsid w:val="003A10AB"/>
    <w:rsid w:val="003A14BB"/>
    <w:rsid w:val="003A182C"/>
    <w:rsid w:val="003A1C66"/>
    <w:rsid w:val="003A1DDC"/>
    <w:rsid w:val="003A1EA4"/>
    <w:rsid w:val="003A22A1"/>
    <w:rsid w:val="003A24D6"/>
    <w:rsid w:val="003A2567"/>
    <w:rsid w:val="003A270E"/>
    <w:rsid w:val="003A27D8"/>
    <w:rsid w:val="003A314A"/>
    <w:rsid w:val="003A330A"/>
    <w:rsid w:val="003A33DA"/>
    <w:rsid w:val="003A3670"/>
    <w:rsid w:val="003A3B52"/>
    <w:rsid w:val="003A4524"/>
    <w:rsid w:val="003A4B4A"/>
    <w:rsid w:val="003A50FB"/>
    <w:rsid w:val="003A52E9"/>
    <w:rsid w:val="003A5547"/>
    <w:rsid w:val="003A5B10"/>
    <w:rsid w:val="003A5C92"/>
    <w:rsid w:val="003A5CDA"/>
    <w:rsid w:val="003A5FE0"/>
    <w:rsid w:val="003A601F"/>
    <w:rsid w:val="003A666B"/>
    <w:rsid w:val="003A758A"/>
    <w:rsid w:val="003A7DF5"/>
    <w:rsid w:val="003B08C8"/>
    <w:rsid w:val="003B0BB7"/>
    <w:rsid w:val="003B0BFE"/>
    <w:rsid w:val="003B0C4D"/>
    <w:rsid w:val="003B0F5E"/>
    <w:rsid w:val="003B115F"/>
    <w:rsid w:val="003B1487"/>
    <w:rsid w:val="003B17A5"/>
    <w:rsid w:val="003B1C6E"/>
    <w:rsid w:val="003B2E10"/>
    <w:rsid w:val="003B3295"/>
    <w:rsid w:val="003B37FB"/>
    <w:rsid w:val="003B3C3A"/>
    <w:rsid w:val="003B3D03"/>
    <w:rsid w:val="003B3DBD"/>
    <w:rsid w:val="003B3EDF"/>
    <w:rsid w:val="003B4269"/>
    <w:rsid w:val="003B4519"/>
    <w:rsid w:val="003B4A59"/>
    <w:rsid w:val="003B4EFA"/>
    <w:rsid w:val="003B4F9A"/>
    <w:rsid w:val="003B508D"/>
    <w:rsid w:val="003B5118"/>
    <w:rsid w:val="003B5238"/>
    <w:rsid w:val="003B635F"/>
    <w:rsid w:val="003B65E3"/>
    <w:rsid w:val="003B67D6"/>
    <w:rsid w:val="003B73A5"/>
    <w:rsid w:val="003B74C4"/>
    <w:rsid w:val="003B77EF"/>
    <w:rsid w:val="003B78A6"/>
    <w:rsid w:val="003B7E74"/>
    <w:rsid w:val="003C005D"/>
    <w:rsid w:val="003C01AD"/>
    <w:rsid w:val="003C02DC"/>
    <w:rsid w:val="003C051A"/>
    <w:rsid w:val="003C0918"/>
    <w:rsid w:val="003C0D03"/>
    <w:rsid w:val="003C0F50"/>
    <w:rsid w:val="003C166E"/>
    <w:rsid w:val="003C198C"/>
    <w:rsid w:val="003C2891"/>
    <w:rsid w:val="003C2CC9"/>
    <w:rsid w:val="003C2CDF"/>
    <w:rsid w:val="003C3116"/>
    <w:rsid w:val="003C37A4"/>
    <w:rsid w:val="003C3882"/>
    <w:rsid w:val="003C3913"/>
    <w:rsid w:val="003C3ED4"/>
    <w:rsid w:val="003C50B8"/>
    <w:rsid w:val="003C66AE"/>
    <w:rsid w:val="003C6C54"/>
    <w:rsid w:val="003C6D59"/>
    <w:rsid w:val="003C6D83"/>
    <w:rsid w:val="003C6E2A"/>
    <w:rsid w:val="003C77A0"/>
    <w:rsid w:val="003C7857"/>
    <w:rsid w:val="003C7928"/>
    <w:rsid w:val="003D091E"/>
    <w:rsid w:val="003D0B03"/>
    <w:rsid w:val="003D2557"/>
    <w:rsid w:val="003D30F0"/>
    <w:rsid w:val="003D3E0C"/>
    <w:rsid w:val="003D41EE"/>
    <w:rsid w:val="003D4CF4"/>
    <w:rsid w:val="003D4EE5"/>
    <w:rsid w:val="003D57A7"/>
    <w:rsid w:val="003D5FB0"/>
    <w:rsid w:val="003D6554"/>
    <w:rsid w:val="003D6646"/>
    <w:rsid w:val="003D71E8"/>
    <w:rsid w:val="003D7388"/>
    <w:rsid w:val="003D76B6"/>
    <w:rsid w:val="003D7845"/>
    <w:rsid w:val="003D7884"/>
    <w:rsid w:val="003E0AB1"/>
    <w:rsid w:val="003E0CBC"/>
    <w:rsid w:val="003E0D55"/>
    <w:rsid w:val="003E10B6"/>
    <w:rsid w:val="003E1249"/>
    <w:rsid w:val="003E1B75"/>
    <w:rsid w:val="003E1BAC"/>
    <w:rsid w:val="003E2370"/>
    <w:rsid w:val="003E2E20"/>
    <w:rsid w:val="003E3481"/>
    <w:rsid w:val="003E3B72"/>
    <w:rsid w:val="003E3E31"/>
    <w:rsid w:val="003E3E36"/>
    <w:rsid w:val="003E3F90"/>
    <w:rsid w:val="003E4429"/>
    <w:rsid w:val="003E4705"/>
    <w:rsid w:val="003E4D97"/>
    <w:rsid w:val="003E59C9"/>
    <w:rsid w:val="003E5C95"/>
    <w:rsid w:val="003E5D16"/>
    <w:rsid w:val="003E5E62"/>
    <w:rsid w:val="003E65F7"/>
    <w:rsid w:val="003E6BC5"/>
    <w:rsid w:val="003E6C53"/>
    <w:rsid w:val="003E7005"/>
    <w:rsid w:val="003E7792"/>
    <w:rsid w:val="003E7C90"/>
    <w:rsid w:val="003E7D43"/>
    <w:rsid w:val="003F03F5"/>
    <w:rsid w:val="003F0B5E"/>
    <w:rsid w:val="003F0DE0"/>
    <w:rsid w:val="003F234E"/>
    <w:rsid w:val="003F3047"/>
    <w:rsid w:val="003F3723"/>
    <w:rsid w:val="003F46A0"/>
    <w:rsid w:val="003F471D"/>
    <w:rsid w:val="003F4BCA"/>
    <w:rsid w:val="003F530B"/>
    <w:rsid w:val="003F628B"/>
    <w:rsid w:val="003F653F"/>
    <w:rsid w:val="003F66BA"/>
    <w:rsid w:val="003F6D0E"/>
    <w:rsid w:val="003F6D1E"/>
    <w:rsid w:val="003F6EF6"/>
    <w:rsid w:val="003F7154"/>
    <w:rsid w:val="003F75C6"/>
    <w:rsid w:val="003F783A"/>
    <w:rsid w:val="0040031F"/>
    <w:rsid w:val="00400739"/>
    <w:rsid w:val="00400770"/>
    <w:rsid w:val="004018FC"/>
    <w:rsid w:val="00401966"/>
    <w:rsid w:val="00401C78"/>
    <w:rsid w:val="00402612"/>
    <w:rsid w:val="00402FD6"/>
    <w:rsid w:val="00403384"/>
    <w:rsid w:val="00403533"/>
    <w:rsid w:val="00403DD2"/>
    <w:rsid w:val="0040448F"/>
    <w:rsid w:val="00404B1E"/>
    <w:rsid w:val="00404CED"/>
    <w:rsid w:val="00406746"/>
    <w:rsid w:val="004069BD"/>
    <w:rsid w:val="00406EA2"/>
    <w:rsid w:val="00407432"/>
    <w:rsid w:val="0040745D"/>
    <w:rsid w:val="004074F4"/>
    <w:rsid w:val="0040752A"/>
    <w:rsid w:val="00407628"/>
    <w:rsid w:val="00407B69"/>
    <w:rsid w:val="00407F06"/>
    <w:rsid w:val="004103E9"/>
    <w:rsid w:val="00410ED3"/>
    <w:rsid w:val="004111A9"/>
    <w:rsid w:val="0041167E"/>
    <w:rsid w:val="004116B9"/>
    <w:rsid w:val="00412488"/>
    <w:rsid w:val="00413466"/>
    <w:rsid w:val="00414743"/>
    <w:rsid w:val="0041491E"/>
    <w:rsid w:val="004153C4"/>
    <w:rsid w:val="00415621"/>
    <w:rsid w:val="004158DF"/>
    <w:rsid w:val="00415A1A"/>
    <w:rsid w:val="00415AF2"/>
    <w:rsid w:val="00415EEC"/>
    <w:rsid w:val="00417531"/>
    <w:rsid w:val="0041791B"/>
    <w:rsid w:val="00420351"/>
    <w:rsid w:val="00420D74"/>
    <w:rsid w:val="004210B6"/>
    <w:rsid w:val="00421533"/>
    <w:rsid w:val="004215CB"/>
    <w:rsid w:val="0042207A"/>
    <w:rsid w:val="0042213E"/>
    <w:rsid w:val="00422B3B"/>
    <w:rsid w:val="00423318"/>
    <w:rsid w:val="004240D2"/>
    <w:rsid w:val="0042465D"/>
    <w:rsid w:val="00424C12"/>
    <w:rsid w:val="00425008"/>
    <w:rsid w:val="004252D4"/>
    <w:rsid w:val="00425342"/>
    <w:rsid w:val="00425521"/>
    <w:rsid w:val="004255F0"/>
    <w:rsid w:val="00426227"/>
    <w:rsid w:val="004264E3"/>
    <w:rsid w:val="00426713"/>
    <w:rsid w:val="004267A8"/>
    <w:rsid w:val="00426882"/>
    <w:rsid w:val="00426BC5"/>
    <w:rsid w:val="00427633"/>
    <w:rsid w:val="00427AF1"/>
    <w:rsid w:val="00427D0B"/>
    <w:rsid w:val="00427D3C"/>
    <w:rsid w:val="004300AD"/>
    <w:rsid w:val="004300DC"/>
    <w:rsid w:val="00430CF2"/>
    <w:rsid w:val="00430DAA"/>
    <w:rsid w:val="00430DB2"/>
    <w:rsid w:val="00431378"/>
    <w:rsid w:val="00431ACD"/>
    <w:rsid w:val="00432053"/>
    <w:rsid w:val="004322FC"/>
    <w:rsid w:val="004324B5"/>
    <w:rsid w:val="00432757"/>
    <w:rsid w:val="00432A9D"/>
    <w:rsid w:val="00432ABF"/>
    <w:rsid w:val="00433059"/>
    <w:rsid w:val="0043398E"/>
    <w:rsid w:val="0043459F"/>
    <w:rsid w:val="00434631"/>
    <w:rsid w:val="00434D7B"/>
    <w:rsid w:val="004351C3"/>
    <w:rsid w:val="004355AA"/>
    <w:rsid w:val="00435F8C"/>
    <w:rsid w:val="004361F4"/>
    <w:rsid w:val="004363CF"/>
    <w:rsid w:val="00436428"/>
    <w:rsid w:val="00436C26"/>
    <w:rsid w:val="00436DC4"/>
    <w:rsid w:val="0043707F"/>
    <w:rsid w:val="00437973"/>
    <w:rsid w:val="00437992"/>
    <w:rsid w:val="00437B3B"/>
    <w:rsid w:val="00440364"/>
    <w:rsid w:val="004404CA"/>
    <w:rsid w:val="00440BB5"/>
    <w:rsid w:val="00441411"/>
    <w:rsid w:val="00441498"/>
    <w:rsid w:val="0044186D"/>
    <w:rsid w:val="00442A33"/>
    <w:rsid w:val="00442AA0"/>
    <w:rsid w:val="00443576"/>
    <w:rsid w:val="00444008"/>
    <w:rsid w:val="00444114"/>
    <w:rsid w:val="004443CA"/>
    <w:rsid w:val="00444428"/>
    <w:rsid w:val="00444887"/>
    <w:rsid w:val="004450D7"/>
    <w:rsid w:val="00445F07"/>
    <w:rsid w:val="0044748E"/>
    <w:rsid w:val="004476A8"/>
    <w:rsid w:val="00447733"/>
    <w:rsid w:val="00447FC3"/>
    <w:rsid w:val="00451530"/>
    <w:rsid w:val="004515C4"/>
    <w:rsid w:val="00451F66"/>
    <w:rsid w:val="0045244B"/>
    <w:rsid w:val="00452D49"/>
    <w:rsid w:val="00453084"/>
    <w:rsid w:val="0045318E"/>
    <w:rsid w:val="0045351D"/>
    <w:rsid w:val="00454AD5"/>
    <w:rsid w:val="004554F5"/>
    <w:rsid w:val="0045578B"/>
    <w:rsid w:val="004558D9"/>
    <w:rsid w:val="004558F8"/>
    <w:rsid w:val="004559F7"/>
    <w:rsid w:val="00455B03"/>
    <w:rsid w:val="00455DC2"/>
    <w:rsid w:val="004561BE"/>
    <w:rsid w:val="004561FE"/>
    <w:rsid w:val="004562A4"/>
    <w:rsid w:val="0045678E"/>
    <w:rsid w:val="00456F29"/>
    <w:rsid w:val="0045758A"/>
    <w:rsid w:val="004576E1"/>
    <w:rsid w:val="00457A78"/>
    <w:rsid w:val="00457CC7"/>
    <w:rsid w:val="00457E99"/>
    <w:rsid w:val="00460460"/>
    <w:rsid w:val="00460B5F"/>
    <w:rsid w:val="00460DAB"/>
    <w:rsid w:val="00460F57"/>
    <w:rsid w:val="00461301"/>
    <w:rsid w:val="004619AC"/>
    <w:rsid w:val="00461E9E"/>
    <w:rsid w:val="0046215E"/>
    <w:rsid w:val="0046235E"/>
    <w:rsid w:val="004624D0"/>
    <w:rsid w:val="004628BA"/>
    <w:rsid w:val="004629DE"/>
    <w:rsid w:val="00462ABE"/>
    <w:rsid w:val="00462DEF"/>
    <w:rsid w:val="00462FC5"/>
    <w:rsid w:val="00463008"/>
    <w:rsid w:val="00463808"/>
    <w:rsid w:val="00463A60"/>
    <w:rsid w:val="00463E99"/>
    <w:rsid w:val="004646A1"/>
    <w:rsid w:val="00464B24"/>
    <w:rsid w:val="0046561F"/>
    <w:rsid w:val="004657FB"/>
    <w:rsid w:val="00465A87"/>
    <w:rsid w:val="00465ADD"/>
    <w:rsid w:val="004663A9"/>
    <w:rsid w:val="004667FD"/>
    <w:rsid w:val="00466C1E"/>
    <w:rsid w:val="00466EB0"/>
    <w:rsid w:val="00466F62"/>
    <w:rsid w:val="00467773"/>
    <w:rsid w:val="00467FB4"/>
    <w:rsid w:val="004704C8"/>
    <w:rsid w:val="004705BA"/>
    <w:rsid w:val="00470CC4"/>
    <w:rsid w:val="004712ED"/>
    <w:rsid w:val="00471DD0"/>
    <w:rsid w:val="00472C18"/>
    <w:rsid w:val="00472CBB"/>
    <w:rsid w:val="00473BFD"/>
    <w:rsid w:val="00474493"/>
    <w:rsid w:val="0047495F"/>
    <w:rsid w:val="00474986"/>
    <w:rsid w:val="00474F7A"/>
    <w:rsid w:val="00475746"/>
    <w:rsid w:val="00475BAD"/>
    <w:rsid w:val="004763B5"/>
    <w:rsid w:val="00476642"/>
    <w:rsid w:val="00476DB8"/>
    <w:rsid w:val="00477366"/>
    <w:rsid w:val="004775F6"/>
    <w:rsid w:val="004776BA"/>
    <w:rsid w:val="00477A34"/>
    <w:rsid w:val="00477E63"/>
    <w:rsid w:val="00480802"/>
    <w:rsid w:val="00480B89"/>
    <w:rsid w:val="00480FA9"/>
    <w:rsid w:val="00481871"/>
    <w:rsid w:val="00481A9E"/>
    <w:rsid w:val="00481C25"/>
    <w:rsid w:val="00481C75"/>
    <w:rsid w:val="004820E1"/>
    <w:rsid w:val="00482F98"/>
    <w:rsid w:val="00482FCC"/>
    <w:rsid w:val="00483066"/>
    <w:rsid w:val="004832B6"/>
    <w:rsid w:val="004832FB"/>
    <w:rsid w:val="00483AE2"/>
    <w:rsid w:val="00483B34"/>
    <w:rsid w:val="004844EF"/>
    <w:rsid w:val="00484AB7"/>
    <w:rsid w:val="004852B8"/>
    <w:rsid w:val="00485A8B"/>
    <w:rsid w:val="00485E82"/>
    <w:rsid w:val="0048643A"/>
    <w:rsid w:val="00487937"/>
    <w:rsid w:val="00490566"/>
    <w:rsid w:val="00490E6F"/>
    <w:rsid w:val="00491107"/>
    <w:rsid w:val="004911CF"/>
    <w:rsid w:val="00491A05"/>
    <w:rsid w:val="00491D95"/>
    <w:rsid w:val="0049202A"/>
    <w:rsid w:val="004942A0"/>
    <w:rsid w:val="004945EF"/>
    <w:rsid w:val="00494739"/>
    <w:rsid w:val="00494747"/>
    <w:rsid w:val="004959F8"/>
    <w:rsid w:val="00495D40"/>
    <w:rsid w:val="00496111"/>
    <w:rsid w:val="00496FDD"/>
    <w:rsid w:val="00497150"/>
    <w:rsid w:val="0049787A"/>
    <w:rsid w:val="00497F1E"/>
    <w:rsid w:val="004A0463"/>
    <w:rsid w:val="004A05B6"/>
    <w:rsid w:val="004A0640"/>
    <w:rsid w:val="004A0744"/>
    <w:rsid w:val="004A1383"/>
    <w:rsid w:val="004A15B5"/>
    <w:rsid w:val="004A21FA"/>
    <w:rsid w:val="004A2D0F"/>
    <w:rsid w:val="004A2DF3"/>
    <w:rsid w:val="004A440D"/>
    <w:rsid w:val="004A490D"/>
    <w:rsid w:val="004A4A7D"/>
    <w:rsid w:val="004A4D44"/>
    <w:rsid w:val="004A4D83"/>
    <w:rsid w:val="004A51E1"/>
    <w:rsid w:val="004A5411"/>
    <w:rsid w:val="004A57E4"/>
    <w:rsid w:val="004A5EB1"/>
    <w:rsid w:val="004A60F9"/>
    <w:rsid w:val="004A66E7"/>
    <w:rsid w:val="004A7C4E"/>
    <w:rsid w:val="004B006A"/>
    <w:rsid w:val="004B05B0"/>
    <w:rsid w:val="004B0AE0"/>
    <w:rsid w:val="004B19FE"/>
    <w:rsid w:val="004B2423"/>
    <w:rsid w:val="004B270C"/>
    <w:rsid w:val="004B317E"/>
    <w:rsid w:val="004B3202"/>
    <w:rsid w:val="004B38E0"/>
    <w:rsid w:val="004B422E"/>
    <w:rsid w:val="004B4B45"/>
    <w:rsid w:val="004B4CDB"/>
    <w:rsid w:val="004B51BC"/>
    <w:rsid w:val="004B5308"/>
    <w:rsid w:val="004B53AD"/>
    <w:rsid w:val="004B5966"/>
    <w:rsid w:val="004B5FC2"/>
    <w:rsid w:val="004B62AC"/>
    <w:rsid w:val="004B66AB"/>
    <w:rsid w:val="004B71DC"/>
    <w:rsid w:val="004B734D"/>
    <w:rsid w:val="004B7808"/>
    <w:rsid w:val="004B7CA6"/>
    <w:rsid w:val="004B7D32"/>
    <w:rsid w:val="004B7F81"/>
    <w:rsid w:val="004C08B3"/>
    <w:rsid w:val="004C14EE"/>
    <w:rsid w:val="004C19FA"/>
    <w:rsid w:val="004C1B37"/>
    <w:rsid w:val="004C1DA3"/>
    <w:rsid w:val="004C23A9"/>
    <w:rsid w:val="004C23E4"/>
    <w:rsid w:val="004C2972"/>
    <w:rsid w:val="004C2DF3"/>
    <w:rsid w:val="004C2FDF"/>
    <w:rsid w:val="004C336F"/>
    <w:rsid w:val="004C36CA"/>
    <w:rsid w:val="004C440B"/>
    <w:rsid w:val="004C4564"/>
    <w:rsid w:val="004C4728"/>
    <w:rsid w:val="004C5159"/>
    <w:rsid w:val="004C66F2"/>
    <w:rsid w:val="004C6C06"/>
    <w:rsid w:val="004C7F5D"/>
    <w:rsid w:val="004C7F65"/>
    <w:rsid w:val="004D151B"/>
    <w:rsid w:val="004D174D"/>
    <w:rsid w:val="004D1998"/>
    <w:rsid w:val="004D26E1"/>
    <w:rsid w:val="004D2881"/>
    <w:rsid w:val="004D2A07"/>
    <w:rsid w:val="004D2E48"/>
    <w:rsid w:val="004D34ED"/>
    <w:rsid w:val="004D350F"/>
    <w:rsid w:val="004D3A2C"/>
    <w:rsid w:val="004D3E75"/>
    <w:rsid w:val="004D4480"/>
    <w:rsid w:val="004D478B"/>
    <w:rsid w:val="004D4824"/>
    <w:rsid w:val="004D4A9A"/>
    <w:rsid w:val="004D4AD9"/>
    <w:rsid w:val="004D5268"/>
    <w:rsid w:val="004D52CE"/>
    <w:rsid w:val="004D5680"/>
    <w:rsid w:val="004D5BE2"/>
    <w:rsid w:val="004D6C24"/>
    <w:rsid w:val="004D71F6"/>
    <w:rsid w:val="004D726C"/>
    <w:rsid w:val="004D7384"/>
    <w:rsid w:val="004D7B1A"/>
    <w:rsid w:val="004D7F12"/>
    <w:rsid w:val="004E01F5"/>
    <w:rsid w:val="004E06EF"/>
    <w:rsid w:val="004E0899"/>
    <w:rsid w:val="004E0E4F"/>
    <w:rsid w:val="004E0EE6"/>
    <w:rsid w:val="004E0F73"/>
    <w:rsid w:val="004E153A"/>
    <w:rsid w:val="004E1548"/>
    <w:rsid w:val="004E15A9"/>
    <w:rsid w:val="004E1E5B"/>
    <w:rsid w:val="004E2108"/>
    <w:rsid w:val="004E235E"/>
    <w:rsid w:val="004E267C"/>
    <w:rsid w:val="004E2B6D"/>
    <w:rsid w:val="004E3080"/>
    <w:rsid w:val="004E31CE"/>
    <w:rsid w:val="004E444D"/>
    <w:rsid w:val="004E4A93"/>
    <w:rsid w:val="004E4DF7"/>
    <w:rsid w:val="004E538B"/>
    <w:rsid w:val="004E58CE"/>
    <w:rsid w:val="004E5D21"/>
    <w:rsid w:val="004E5DC7"/>
    <w:rsid w:val="004E5E95"/>
    <w:rsid w:val="004E6B6A"/>
    <w:rsid w:val="004E78F0"/>
    <w:rsid w:val="004F01FF"/>
    <w:rsid w:val="004F0277"/>
    <w:rsid w:val="004F04E6"/>
    <w:rsid w:val="004F1152"/>
    <w:rsid w:val="004F1199"/>
    <w:rsid w:val="004F19BA"/>
    <w:rsid w:val="004F2118"/>
    <w:rsid w:val="004F22C1"/>
    <w:rsid w:val="004F2304"/>
    <w:rsid w:val="004F23A0"/>
    <w:rsid w:val="004F2599"/>
    <w:rsid w:val="004F2B81"/>
    <w:rsid w:val="004F2E08"/>
    <w:rsid w:val="004F3227"/>
    <w:rsid w:val="004F37C3"/>
    <w:rsid w:val="004F3C9C"/>
    <w:rsid w:val="004F41F0"/>
    <w:rsid w:val="004F4241"/>
    <w:rsid w:val="004F4561"/>
    <w:rsid w:val="004F46A3"/>
    <w:rsid w:val="004F4827"/>
    <w:rsid w:val="004F50A2"/>
    <w:rsid w:val="004F5572"/>
    <w:rsid w:val="004F5D1F"/>
    <w:rsid w:val="004F6570"/>
    <w:rsid w:val="004F6C60"/>
    <w:rsid w:val="004F6F33"/>
    <w:rsid w:val="004F75F2"/>
    <w:rsid w:val="004F78DC"/>
    <w:rsid w:val="004F797C"/>
    <w:rsid w:val="0050027C"/>
    <w:rsid w:val="005008CA"/>
    <w:rsid w:val="00500E5D"/>
    <w:rsid w:val="00501F69"/>
    <w:rsid w:val="00502407"/>
    <w:rsid w:val="00502E2C"/>
    <w:rsid w:val="00502F1D"/>
    <w:rsid w:val="0050340A"/>
    <w:rsid w:val="00503C7D"/>
    <w:rsid w:val="00503E27"/>
    <w:rsid w:val="00504036"/>
    <w:rsid w:val="00504628"/>
    <w:rsid w:val="005048D4"/>
    <w:rsid w:val="005049E1"/>
    <w:rsid w:val="00504BE9"/>
    <w:rsid w:val="00504D82"/>
    <w:rsid w:val="0050517E"/>
    <w:rsid w:val="005053FD"/>
    <w:rsid w:val="005064F4"/>
    <w:rsid w:val="005066A8"/>
    <w:rsid w:val="00506DA0"/>
    <w:rsid w:val="005071DD"/>
    <w:rsid w:val="0050731F"/>
    <w:rsid w:val="00510023"/>
    <w:rsid w:val="0051061A"/>
    <w:rsid w:val="00511B70"/>
    <w:rsid w:val="00511F56"/>
    <w:rsid w:val="00512128"/>
    <w:rsid w:val="00513F62"/>
    <w:rsid w:val="00514AF8"/>
    <w:rsid w:val="00514D14"/>
    <w:rsid w:val="00514F1B"/>
    <w:rsid w:val="00515000"/>
    <w:rsid w:val="00515338"/>
    <w:rsid w:val="005157A0"/>
    <w:rsid w:val="005160E4"/>
    <w:rsid w:val="005168BC"/>
    <w:rsid w:val="00516FA9"/>
    <w:rsid w:val="00517272"/>
    <w:rsid w:val="00517A4D"/>
    <w:rsid w:val="00517E9C"/>
    <w:rsid w:val="00520470"/>
    <w:rsid w:val="005206B6"/>
    <w:rsid w:val="00520E46"/>
    <w:rsid w:val="00521282"/>
    <w:rsid w:val="00521A23"/>
    <w:rsid w:val="00521DFF"/>
    <w:rsid w:val="0052200C"/>
    <w:rsid w:val="0052206B"/>
    <w:rsid w:val="005227C6"/>
    <w:rsid w:val="00523497"/>
    <w:rsid w:val="00523933"/>
    <w:rsid w:val="0052436C"/>
    <w:rsid w:val="00524D88"/>
    <w:rsid w:val="00524F46"/>
    <w:rsid w:val="0052501B"/>
    <w:rsid w:val="005252DF"/>
    <w:rsid w:val="0052605A"/>
    <w:rsid w:val="005263E0"/>
    <w:rsid w:val="0052668F"/>
    <w:rsid w:val="005267C2"/>
    <w:rsid w:val="005279D2"/>
    <w:rsid w:val="005279E8"/>
    <w:rsid w:val="00527BAF"/>
    <w:rsid w:val="00527C8B"/>
    <w:rsid w:val="0053117D"/>
    <w:rsid w:val="00531C47"/>
    <w:rsid w:val="00531EFE"/>
    <w:rsid w:val="0053234F"/>
    <w:rsid w:val="00532709"/>
    <w:rsid w:val="00532AF0"/>
    <w:rsid w:val="00532CB1"/>
    <w:rsid w:val="0053308C"/>
    <w:rsid w:val="005331F3"/>
    <w:rsid w:val="005333FE"/>
    <w:rsid w:val="0053375D"/>
    <w:rsid w:val="005339A5"/>
    <w:rsid w:val="005340F9"/>
    <w:rsid w:val="0053451F"/>
    <w:rsid w:val="005353E6"/>
    <w:rsid w:val="0053546F"/>
    <w:rsid w:val="00535AD0"/>
    <w:rsid w:val="00535DBE"/>
    <w:rsid w:val="00535DFD"/>
    <w:rsid w:val="00535F63"/>
    <w:rsid w:val="0053658C"/>
    <w:rsid w:val="00536B8D"/>
    <w:rsid w:val="00536E34"/>
    <w:rsid w:val="005375D8"/>
    <w:rsid w:val="005377AF"/>
    <w:rsid w:val="00537AC1"/>
    <w:rsid w:val="00537F4C"/>
    <w:rsid w:val="0054045B"/>
    <w:rsid w:val="005406D6"/>
    <w:rsid w:val="0054070A"/>
    <w:rsid w:val="005407C7"/>
    <w:rsid w:val="00541C3C"/>
    <w:rsid w:val="00542249"/>
    <w:rsid w:val="00542918"/>
    <w:rsid w:val="005429DC"/>
    <w:rsid w:val="0054317D"/>
    <w:rsid w:val="0054378E"/>
    <w:rsid w:val="00543818"/>
    <w:rsid w:val="005438E0"/>
    <w:rsid w:val="00544CCF"/>
    <w:rsid w:val="00544F79"/>
    <w:rsid w:val="00545175"/>
    <w:rsid w:val="0054591D"/>
    <w:rsid w:val="00545A45"/>
    <w:rsid w:val="00545A50"/>
    <w:rsid w:val="00545D25"/>
    <w:rsid w:val="005467E4"/>
    <w:rsid w:val="00546859"/>
    <w:rsid w:val="00547028"/>
    <w:rsid w:val="005471CB"/>
    <w:rsid w:val="005476C1"/>
    <w:rsid w:val="00550701"/>
    <w:rsid w:val="00550DFE"/>
    <w:rsid w:val="0055142A"/>
    <w:rsid w:val="00551461"/>
    <w:rsid w:val="005528E0"/>
    <w:rsid w:val="00552931"/>
    <w:rsid w:val="00552BE1"/>
    <w:rsid w:val="005536B1"/>
    <w:rsid w:val="00553899"/>
    <w:rsid w:val="00553F61"/>
    <w:rsid w:val="005540D0"/>
    <w:rsid w:val="005541EB"/>
    <w:rsid w:val="005544AE"/>
    <w:rsid w:val="0055459A"/>
    <w:rsid w:val="0055487C"/>
    <w:rsid w:val="005553A3"/>
    <w:rsid w:val="005553B8"/>
    <w:rsid w:val="00555948"/>
    <w:rsid w:val="005570DE"/>
    <w:rsid w:val="005576C9"/>
    <w:rsid w:val="005576F2"/>
    <w:rsid w:val="005600B7"/>
    <w:rsid w:val="0056024C"/>
    <w:rsid w:val="005606A3"/>
    <w:rsid w:val="0056080B"/>
    <w:rsid w:val="00561898"/>
    <w:rsid w:val="00561BBF"/>
    <w:rsid w:val="00561C9F"/>
    <w:rsid w:val="00563972"/>
    <w:rsid w:val="00564057"/>
    <w:rsid w:val="00564283"/>
    <w:rsid w:val="00564C39"/>
    <w:rsid w:val="00564EEC"/>
    <w:rsid w:val="00565845"/>
    <w:rsid w:val="00566701"/>
    <w:rsid w:val="0056737C"/>
    <w:rsid w:val="00567B17"/>
    <w:rsid w:val="00567B89"/>
    <w:rsid w:val="00567BC0"/>
    <w:rsid w:val="00567C6F"/>
    <w:rsid w:val="005700F7"/>
    <w:rsid w:val="00570CDF"/>
    <w:rsid w:val="0057181A"/>
    <w:rsid w:val="00571BD9"/>
    <w:rsid w:val="00572465"/>
    <w:rsid w:val="005725AB"/>
    <w:rsid w:val="005729E4"/>
    <w:rsid w:val="00572A1E"/>
    <w:rsid w:val="00573312"/>
    <w:rsid w:val="0057436A"/>
    <w:rsid w:val="005743FA"/>
    <w:rsid w:val="00574C0E"/>
    <w:rsid w:val="00574C30"/>
    <w:rsid w:val="00574EEB"/>
    <w:rsid w:val="005761C7"/>
    <w:rsid w:val="00576CC5"/>
    <w:rsid w:val="00580C4E"/>
    <w:rsid w:val="005810A2"/>
    <w:rsid w:val="0058122E"/>
    <w:rsid w:val="00581FA6"/>
    <w:rsid w:val="005823B5"/>
    <w:rsid w:val="00583199"/>
    <w:rsid w:val="00583267"/>
    <w:rsid w:val="0058327F"/>
    <w:rsid w:val="005835BD"/>
    <w:rsid w:val="00583CBA"/>
    <w:rsid w:val="00584146"/>
    <w:rsid w:val="00584166"/>
    <w:rsid w:val="005849F8"/>
    <w:rsid w:val="005859F3"/>
    <w:rsid w:val="00585CE6"/>
    <w:rsid w:val="00586178"/>
    <w:rsid w:val="0058664F"/>
    <w:rsid w:val="0058702E"/>
    <w:rsid w:val="00587192"/>
    <w:rsid w:val="00587558"/>
    <w:rsid w:val="005875B7"/>
    <w:rsid w:val="00587E02"/>
    <w:rsid w:val="0059002A"/>
    <w:rsid w:val="00590472"/>
    <w:rsid w:val="00591675"/>
    <w:rsid w:val="0059200E"/>
    <w:rsid w:val="0059239B"/>
    <w:rsid w:val="00592D60"/>
    <w:rsid w:val="00593E53"/>
    <w:rsid w:val="005943FB"/>
    <w:rsid w:val="0059488B"/>
    <w:rsid w:val="00594AFB"/>
    <w:rsid w:val="00595020"/>
    <w:rsid w:val="00595A15"/>
    <w:rsid w:val="00597326"/>
    <w:rsid w:val="00597A95"/>
    <w:rsid w:val="00597C7B"/>
    <w:rsid w:val="005A04E7"/>
    <w:rsid w:val="005A0940"/>
    <w:rsid w:val="005A1CFE"/>
    <w:rsid w:val="005A2294"/>
    <w:rsid w:val="005A2A81"/>
    <w:rsid w:val="005A2C20"/>
    <w:rsid w:val="005A3338"/>
    <w:rsid w:val="005A3379"/>
    <w:rsid w:val="005A3430"/>
    <w:rsid w:val="005A3929"/>
    <w:rsid w:val="005A433D"/>
    <w:rsid w:val="005A5E95"/>
    <w:rsid w:val="005A5FA7"/>
    <w:rsid w:val="005A5FAE"/>
    <w:rsid w:val="005A6354"/>
    <w:rsid w:val="005A6D15"/>
    <w:rsid w:val="005A7009"/>
    <w:rsid w:val="005A7877"/>
    <w:rsid w:val="005A7963"/>
    <w:rsid w:val="005A7F9C"/>
    <w:rsid w:val="005B0736"/>
    <w:rsid w:val="005B0AF3"/>
    <w:rsid w:val="005B0EEF"/>
    <w:rsid w:val="005B10C4"/>
    <w:rsid w:val="005B1C74"/>
    <w:rsid w:val="005B2181"/>
    <w:rsid w:val="005B248D"/>
    <w:rsid w:val="005B25FE"/>
    <w:rsid w:val="005B26D1"/>
    <w:rsid w:val="005B281D"/>
    <w:rsid w:val="005B29FB"/>
    <w:rsid w:val="005B377A"/>
    <w:rsid w:val="005B4001"/>
    <w:rsid w:val="005B4454"/>
    <w:rsid w:val="005B4661"/>
    <w:rsid w:val="005B4F35"/>
    <w:rsid w:val="005B61D2"/>
    <w:rsid w:val="005B72BD"/>
    <w:rsid w:val="005B7361"/>
    <w:rsid w:val="005B75D3"/>
    <w:rsid w:val="005B78FE"/>
    <w:rsid w:val="005B7D1E"/>
    <w:rsid w:val="005C06D1"/>
    <w:rsid w:val="005C088B"/>
    <w:rsid w:val="005C0B7B"/>
    <w:rsid w:val="005C1050"/>
    <w:rsid w:val="005C1089"/>
    <w:rsid w:val="005C132D"/>
    <w:rsid w:val="005C134B"/>
    <w:rsid w:val="005C2060"/>
    <w:rsid w:val="005C22FE"/>
    <w:rsid w:val="005C2988"/>
    <w:rsid w:val="005C2CC0"/>
    <w:rsid w:val="005C33A6"/>
    <w:rsid w:val="005C3558"/>
    <w:rsid w:val="005C386C"/>
    <w:rsid w:val="005C3BD1"/>
    <w:rsid w:val="005C420C"/>
    <w:rsid w:val="005C428C"/>
    <w:rsid w:val="005C42F5"/>
    <w:rsid w:val="005C4A15"/>
    <w:rsid w:val="005C4AA2"/>
    <w:rsid w:val="005C56B5"/>
    <w:rsid w:val="005C5936"/>
    <w:rsid w:val="005C5AB5"/>
    <w:rsid w:val="005C62F0"/>
    <w:rsid w:val="005C6829"/>
    <w:rsid w:val="005C6F1E"/>
    <w:rsid w:val="005C71B2"/>
    <w:rsid w:val="005C736B"/>
    <w:rsid w:val="005C780F"/>
    <w:rsid w:val="005D00E2"/>
    <w:rsid w:val="005D08E1"/>
    <w:rsid w:val="005D1390"/>
    <w:rsid w:val="005D1580"/>
    <w:rsid w:val="005D15DE"/>
    <w:rsid w:val="005D18E2"/>
    <w:rsid w:val="005D1E08"/>
    <w:rsid w:val="005D1FDE"/>
    <w:rsid w:val="005D2158"/>
    <w:rsid w:val="005D2160"/>
    <w:rsid w:val="005D2947"/>
    <w:rsid w:val="005D29A4"/>
    <w:rsid w:val="005D32F6"/>
    <w:rsid w:val="005D3B86"/>
    <w:rsid w:val="005D4BF9"/>
    <w:rsid w:val="005D53AC"/>
    <w:rsid w:val="005D53AD"/>
    <w:rsid w:val="005D5448"/>
    <w:rsid w:val="005D57D6"/>
    <w:rsid w:val="005D5B66"/>
    <w:rsid w:val="005D5CF1"/>
    <w:rsid w:val="005D5D39"/>
    <w:rsid w:val="005D6032"/>
    <w:rsid w:val="005D63B7"/>
    <w:rsid w:val="005D7720"/>
    <w:rsid w:val="005D7926"/>
    <w:rsid w:val="005D7AD3"/>
    <w:rsid w:val="005E09E2"/>
    <w:rsid w:val="005E1365"/>
    <w:rsid w:val="005E1489"/>
    <w:rsid w:val="005E1A2F"/>
    <w:rsid w:val="005E1EB9"/>
    <w:rsid w:val="005E1F1C"/>
    <w:rsid w:val="005E2B6C"/>
    <w:rsid w:val="005E2DA6"/>
    <w:rsid w:val="005E31BB"/>
    <w:rsid w:val="005E331A"/>
    <w:rsid w:val="005E37F4"/>
    <w:rsid w:val="005E3A34"/>
    <w:rsid w:val="005E3EC7"/>
    <w:rsid w:val="005E3F2D"/>
    <w:rsid w:val="005E4113"/>
    <w:rsid w:val="005E44A1"/>
    <w:rsid w:val="005E497A"/>
    <w:rsid w:val="005E4A71"/>
    <w:rsid w:val="005E4D5D"/>
    <w:rsid w:val="005E6219"/>
    <w:rsid w:val="005E673B"/>
    <w:rsid w:val="005E681F"/>
    <w:rsid w:val="005E6964"/>
    <w:rsid w:val="005E6B6F"/>
    <w:rsid w:val="005E6BE7"/>
    <w:rsid w:val="005E7456"/>
    <w:rsid w:val="005E7C70"/>
    <w:rsid w:val="005E7CA7"/>
    <w:rsid w:val="005F02C3"/>
    <w:rsid w:val="005F02F5"/>
    <w:rsid w:val="005F03B4"/>
    <w:rsid w:val="005F0958"/>
    <w:rsid w:val="005F0F8F"/>
    <w:rsid w:val="005F1BAF"/>
    <w:rsid w:val="005F21C4"/>
    <w:rsid w:val="005F24E3"/>
    <w:rsid w:val="005F2881"/>
    <w:rsid w:val="005F3147"/>
    <w:rsid w:val="005F33B9"/>
    <w:rsid w:val="005F367C"/>
    <w:rsid w:val="005F4015"/>
    <w:rsid w:val="005F599E"/>
    <w:rsid w:val="005F6039"/>
    <w:rsid w:val="005F6563"/>
    <w:rsid w:val="005F67A1"/>
    <w:rsid w:val="005F6F8D"/>
    <w:rsid w:val="005F77C5"/>
    <w:rsid w:val="005F7D46"/>
    <w:rsid w:val="00600294"/>
    <w:rsid w:val="006004DE"/>
    <w:rsid w:val="00600655"/>
    <w:rsid w:val="00600F99"/>
    <w:rsid w:val="00601165"/>
    <w:rsid w:val="006012BE"/>
    <w:rsid w:val="00601C56"/>
    <w:rsid w:val="00601FA6"/>
    <w:rsid w:val="006023A8"/>
    <w:rsid w:val="00602E2D"/>
    <w:rsid w:val="00602F2A"/>
    <w:rsid w:val="006038EC"/>
    <w:rsid w:val="00603932"/>
    <w:rsid w:val="0060456D"/>
    <w:rsid w:val="0060462C"/>
    <w:rsid w:val="00604BC9"/>
    <w:rsid w:val="00604D95"/>
    <w:rsid w:val="006054A8"/>
    <w:rsid w:val="0060632C"/>
    <w:rsid w:val="00607273"/>
    <w:rsid w:val="00607579"/>
    <w:rsid w:val="00607E2E"/>
    <w:rsid w:val="00610049"/>
    <w:rsid w:val="0061086D"/>
    <w:rsid w:val="00610AF3"/>
    <w:rsid w:val="00610E44"/>
    <w:rsid w:val="006119AE"/>
    <w:rsid w:val="006120DF"/>
    <w:rsid w:val="00612350"/>
    <w:rsid w:val="00612559"/>
    <w:rsid w:val="0061324B"/>
    <w:rsid w:val="00613557"/>
    <w:rsid w:val="0061374F"/>
    <w:rsid w:val="006143FC"/>
    <w:rsid w:val="00615DD6"/>
    <w:rsid w:val="00615E11"/>
    <w:rsid w:val="00616DF3"/>
    <w:rsid w:val="006174CA"/>
    <w:rsid w:val="00617CB5"/>
    <w:rsid w:val="0062005B"/>
    <w:rsid w:val="00621399"/>
    <w:rsid w:val="006223D4"/>
    <w:rsid w:val="0062360F"/>
    <w:rsid w:val="00623753"/>
    <w:rsid w:val="006237CB"/>
    <w:rsid w:val="00623F9F"/>
    <w:rsid w:val="0062428F"/>
    <w:rsid w:val="006244E5"/>
    <w:rsid w:val="00624E0C"/>
    <w:rsid w:val="006255C4"/>
    <w:rsid w:val="006259A0"/>
    <w:rsid w:val="00625B00"/>
    <w:rsid w:val="00625ECA"/>
    <w:rsid w:val="006261F3"/>
    <w:rsid w:val="006265A2"/>
    <w:rsid w:val="0062673D"/>
    <w:rsid w:val="00626F85"/>
    <w:rsid w:val="00626FDC"/>
    <w:rsid w:val="00627539"/>
    <w:rsid w:val="00627678"/>
    <w:rsid w:val="0062773D"/>
    <w:rsid w:val="00627927"/>
    <w:rsid w:val="0063004D"/>
    <w:rsid w:val="00630948"/>
    <w:rsid w:val="006315B0"/>
    <w:rsid w:val="00632653"/>
    <w:rsid w:val="006327CB"/>
    <w:rsid w:val="00632886"/>
    <w:rsid w:val="006333AF"/>
    <w:rsid w:val="00633685"/>
    <w:rsid w:val="00634713"/>
    <w:rsid w:val="00634CBC"/>
    <w:rsid w:val="0063570E"/>
    <w:rsid w:val="00635C30"/>
    <w:rsid w:val="0063626A"/>
    <w:rsid w:val="006362A6"/>
    <w:rsid w:val="0063659D"/>
    <w:rsid w:val="00636CC4"/>
    <w:rsid w:val="00636DFC"/>
    <w:rsid w:val="00636E10"/>
    <w:rsid w:val="00640338"/>
    <w:rsid w:val="006406C2"/>
    <w:rsid w:val="00640A10"/>
    <w:rsid w:val="00640AA6"/>
    <w:rsid w:val="00640BBC"/>
    <w:rsid w:val="00641169"/>
    <w:rsid w:val="0064143F"/>
    <w:rsid w:val="00641D93"/>
    <w:rsid w:val="006421C8"/>
    <w:rsid w:val="00642347"/>
    <w:rsid w:val="00642C23"/>
    <w:rsid w:val="00642D1D"/>
    <w:rsid w:val="00642FA4"/>
    <w:rsid w:val="006434D8"/>
    <w:rsid w:val="006438DB"/>
    <w:rsid w:val="006439C8"/>
    <w:rsid w:val="00643BF7"/>
    <w:rsid w:val="00644161"/>
    <w:rsid w:val="00644337"/>
    <w:rsid w:val="006454C9"/>
    <w:rsid w:val="006455C6"/>
    <w:rsid w:val="00645870"/>
    <w:rsid w:val="006467D3"/>
    <w:rsid w:val="00646BE5"/>
    <w:rsid w:val="00646F97"/>
    <w:rsid w:val="006503E0"/>
    <w:rsid w:val="006504CD"/>
    <w:rsid w:val="00650C55"/>
    <w:rsid w:val="00650D2D"/>
    <w:rsid w:val="00650F3F"/>
    <w:rsid w:val="00651312"/>
    <w:rsid w:val="0065170B"/>
    <w:rsid w:val="0065190A"/>
    <w:rsid w:val="00651B4C"/>
    <w:rsid w:val="00652507"/>
    <w:rsid w:val="00652898"/>
    <w:rsid w:val="00652ABA"/>
    <w:rsid w:val="00652C72"/>
    <w:rsid w:val="00654098"/>
    <w:rsid w:val="006542B4"/>
    <w:rsid w:val="006543E8"/>
    <w:rsid w:val="006546EF"/>
    <w:rsid w:val="00654A87"/>
    <w:rsid w:val="00655175"/>
    <w:rsid w:val="0065535E"/>
    <w:rsid w:val="006553C8"/>
    <w:rsid w:val="00655CB6"/>
    <w:rsid w:val="00655D09"/>
    <w:rsid w:val="00655D26"/>
    <w:rsid w:val="00655DBF"/>
    <w:rsid w:val="00655F69"/>
    <w:rsid w:val="006566E2"/>
    <w:rsid w:val="006567E5"/>
    <w:rsid w:val="00656D30"/>
    <w:rsid w:val="00656E6B"/>
    <w:rsid w:val="00657236"/>
    <w:rsid w:val="006574E9"/>
    <w:rsid w:val="00657AF8"/>
    <w:rsid w:val="0066014C"/>
    <w:rsid w:val="0066034B"/>
    <w:rsid w:val="00660361"/>
    <w:rsid w:val="006611AA"/>
    <w:rsid w:val="006619FF"/>
    <w:rsid w:val="00661C7A"/>
    <w:rsid w:val="00663395"/>
    <w:rsid w:val="00663774"/>
    <w:rsid w:val="00663A75"/>
    <w:rsid w:val="0066453D"/>
    <w:rsid w:val="0066488E"/>
    <w:rsid w:val="00664E49"/>
    <w:rsid w:val="00665411"/>
    <w:rsid w:val="00665695"/>
    <w:rsid w:val="006656D2"/>
    <w:rsid w:val="00666D18"/>
    <w:rsid w:val="00666F7E"/>
    <w:rsid w:val="00667564"/>
    <w:rsid w:val="0067078F"/>
    <w:rsid w:val="00670A95"/>
    <w:rsid w:val="006716B4"/>
    <w:rsid w:val="00672D33"/>
    <w:rsid w:val="0067374A"/>
    <w:rsid w:val="0067402C"/>
    <w:rsid w:val="006751CD"/>
    <w:rsid w:val="0067529C"/>
    <w:rsid w:val="0067560A"/>
    <w:rsid w:val="00675ECC"/>
    <w:rsid w:val="0067608F"/>
    <w:rsid w:val="00676205"/>
    <w:rsid w:val="006765EA"/>
    <w:rsid w:val="00676B8E"/>
    <w:rsid w:val="00677634"/>
    <w:rsid w:val="0068020A"/>
    <w:rsid w:val="00680680"/>
    <w:rsid w:val="00680755"/>
    <w:rsid w:val="006816F7"/>
    <w:rsid w:val="006819DE"/>
    <w:rsid w:val="00681D91"/>
    <w:rsid w:val="00681EC6"/>
    <w:rsid w:val="00683A7F"/>
    <w:rsid w:val="00683C74"/>
    <w:rsid w:val="0068421E"/>
    <w:rsid w:val="00684642"/>
    <w:rsid w:val="00684776"/>
    <w:rsid w:val="006847E6"/>
    <w:rsid w:val="00684C3B"/>
    <w:rsid w:val="00684D0E"/>
    <w:rsid w:val="00684DDA"/>
    <w:rsid w:val="0068578A"/>
    <w:rsid w:val="00685DA5"/>
    <w:rsid w:val="006870B0"/>
    <w:rsid w:val="00687882"/>
    <w:rsid w:val="006909AD"/>
    <w:rsid w:val="00690D34"/>
    <w:rsid w:val="00690F6F"/>
    <w:rsid w:val="0069140C"/>
    <w:rsid w:val="006915F8"/>
    <w:rsid w:val="00691BE5"/>
    <w:rsid w:val="00691F02"/>
    <w:rsid w:val="00692C82"/>
    <w:rsid w:val="0069309C"/>
    <w:rsid w:val="00693620"/>
    <w:rsid w:val="00693CCD"/>
    <w:rsid w:val="00693FA9"/>
    <w:rsid w:val="006944B9"/>
    <w:rsid w:val="00694837"/>
    <w:rsid w:val="00694E3F"/>
    <w:rsid w:val="0069540C"/>
    <w:rsid w:val="0069667E"/>
    <w:rsid w:val="00696896"/>
    <w:rsid w:val="00696EE7"/>
    <w:rsid w:val="00697640"/>
    <w:rsid w:val="00697B5D"/>
    <w:rsid w:val="006A0B02"/>
    <w:rsid w:val="006A0F9F"/>
    <w:rsid w:val="006A1173"/>
    <w:rsid w:val="006A1461"/>
    <w:rsid w:val="006A19DD"/>
    <w:rsid w:val="006A2702"/>
    <w:rsid w:val="006A29CD"/>
    <w:rsid w:val="006A3041"/>
    <w:rsid w:val="006A33C1"/>
    <w:rsid w:val="006A3CCD"/>
    <w:rsid w:val="006A4F07"/>
    <w:rsid w:val="006A51F4"/>
    <w:rsid w:val="006A5C16"/>
    <w:rsid w:val="006A61F2"/>
    <w:rsid w:val="006A624F"/>
    <w:rsid w:val="006A6616"/>
    <w:rsid w:val="006A7319"/>
    <w:rsid w:val="006A7417"/>
    <w:rsid w:val="006A7B77"/>
    <w:rsid w:val="006B09E1"/>
    <w:rsid w:val="006B0A88"/>
    <w:rsid w:val="006B0E25"/>
    <w:rsid w:val="006B1A1A"/>
    <w:rsid w:val="006B2072"/>
    <w:rsid w:val="006B20E6"/>
    <w:rsid w:val="006B235E"/>
    <w:rsid w:val="006B28DA"/>
    <w:rsid w:val="006B2BEE"/>
    <w:rsid w:val="006B3F0A"/>
    <w:rsid w:val="006B5393"/>
    <w:rsid w:val="006B5BFD"/>
    <w:rsid w:val="006B6D41"/>
    <w:rsid w:val="006B770E"/>
    <w:rsid w:val="006C04FE"/>
    <w:rsid w:val="006C0523"/>
    <w:rsid w:val="006C05E6"/>
    <w:rsid w:val="006C0CDD"/>
    <w:rsid w:val="006C1B18"/>
    <w:rsid w:val="006C27E6"/>
    <w:rsid w:val="006C2CAE"/>
    <w:rsid w:val="006C2EF9"/>
    <w:rsid w:val="006C30C0"/>
    <w:rsid w:val="006C3693"/>
    <w:rsid w:val="006C41CC"/>
    <w:rsid w:val="006C4424"/>
    <w:rsid w:val="006C46C9"/>
    <w:rsid w:val="006C4D2F"/>
    <w:rsid w:val="006C4F7A"/>
    <w:rsid w:val="006C50A0"/>
    <w:rsid w:val="006C5245"/>
    <w:rsid w:val="006C52C8"/>
    <w:rsid w:val="006C602B"/>
    <w:rsid w:val="006C6171"/>
    <w:rsid w:val="006C6261"/>
    <w:rsid w:val="006C67B3"/>
    <w:rsid w:val="006C6840"/>
    <w:rsid w:val="006C6AF2"/>
    <w:rsid w:val="006C7477"/>
    <w:rsid w:val="006C7722"/>
    <w:rsid w:val="006C7DF3"/>
    <w:rsid w:val="006C7ED3"/>
    <w:rsid w:val="006D024C"/>
    <w:rsid w:val="006D039F"/>
    <w:rsid w:val="006D1105"/>
    <w:rsid w:val="006D194E"/>
    <w:rsid w:val="006D1B2F"/>
    <w:rsid w:val="006D2203"/>
    <w:rsid w:val="006D2449"/>
    <w:rsid w:val="006D26A9"/>
    <w:rsid w:val="006D2C76"/>
    <w:rsid w:val="006D2F6E"/>
    <w:rsid w:val="006D4457"/>
    <w:rsid w:val="006D4ADD"/>
    <w:rsid w:val="006D510F"/>
    <w:rsid w:val="006D5736"/>
    <w:rsid w:val="006D6448"/>
    <w:rsid w:val="006D6452"/>
    <w:rsid w:val="006D64BB"/>
    <w:rsid w:val="006D72BD"/>
    <w:rsid w:val="006E0DEA"/>
    <w:rsid w:val="006E0FA0"/>
    <w:rsid w:val="006E1215"/>
    <w:rsid w:val="006E1AE4"/>
    <w:rsid w:val="006E1FF3"/>
    <w:rsid w:val="006E2156"/>
    <w:rsid w:val="006E21D5"/>
    <w:rsid w:val="006E2C47"/>
    <w:rsid w:val="006E302F"/>
    <w:rsid w:val="006E36B3"/>
    <w:rsid w:val="006E36F7"/>
    <w:rsid w:val="006E4746"/>
    <w:rsid w:val="006E4C13"/>
    <w:rsid w:val="006E501E"/>
    <w:rsid w:val="006E5221"/>
    <w:rsid w:val="006E57F1"/>
    <w:rsid w:val="006E595B"/>
    <w:rsid w:val="006E66A9"/>
    <w:rsid w:val="006E6936"/>
    <w:rsid w:val="006E6CC4"/>
    <w:rsid w:val="006E70DB"/>
    <w:rsid w:val="006E729F"/>
    <w:rsid w:val="006E72C0"/>
    <w:rsid w:val="006E7390"/>
    <w:rsid w:val="006E7D73"/>
    <w:rsid w:val="006F0031"/>
    <w:rsid w:val="006F0087"/>
    <w:rsid w:val="006F0D21"/>
    <w:rsid w:val="006F16D7"/>
    <w:rsid w:val="006F2067"/>
    <w:rsid w:val="006F2534"/>
    <w:rsid w:val="006F27FF"/>
    <w:rsid w:val="006F28C9"/>
    <w:rsid w:val="006F297C"/>
    <w:rsid w:val="006F2BE6"/>
    <w:rsid w:val="006F32B9"/>
    <w:rsid w:val="006F35FF"/>
    <w:rsid w:val="006F3A64"/>
    <w:rsid w:val="006F4B58"/>
    <w:rsid w:val="006F4B99"/>
    <w:rsid w:val="006F5815"/>
    <w:rsid w:val="006F5D6F"/>
    <w:rsid w:val="006F60D9"/>
    <w:rsid w:val="006F6512"/>
    <w:rsid w:val="006F65E8"/>
    <w:rsid w:val="006F6C88"/>
    <w:rsid w:val="006F6D28"/>
    <w:rsid w:val="007002AE"/>
    <w:rsid w:val="007002C7"/>
    <w:rsid w:val="00700479"/>
    <w:rsid w:val="007005FD"/>
    <w:rsid w:val="0070067B"/>
    <w:rsid w:val="00701542"/>
    <w:rsid w:val="00702A56"/>
    <w:rsid w:val="007031A7"/>
    <w:rsid w:val="007038DF"/>
    <w:rsid w:val="00703A48"/>
    <w:rsid w:val="00703ADE"/>
    <w:rsid w:val="00703D56"/>
    <w:rsid w:val="00704693"/>
    <w:rsid w:val="00704ABA"/>
    <w:rsid w:val="007055FA"/>
    <w:rsid w:val="00706151"/>
    <w:rsid w:val="00706342"/>
    <w:rsid w:val="0070694F"/>
    <w:rsid w:val="00706A21"/>
    <w:rsid w:val="00706DDD"/>
    <w:rsid w:val="007075C5"/>
    <w:rsid w:val="00707739"/>
    <w:rsid w:val="0071018E"/>
    <w:rsid w:val="007116B3"/>
    <w:rsid w:val="007119BB"/>
    <w:rsid w:val="00711D38"/>
    <w:rsid w:val="0071208D"/>
    <w:rsid w:val="0071272F"/>
    <w:rsid w:val="007127CB"/>
    <w:rsid w:val="007128BA"/>
    <w:rsid w:val="00712EF8"/>
    <w:rsid w:val="00712FD5"/>
    <w:rsid w:val="00713142"/>
    <w:rsid w:val="007139F8"/>
    <w:rsid w:val="00713BA2"/>
    <w:rsid w:val="00714172"/>
    <w:rsid w:val="00714264"/>
    <w:rsid w:val="0071495F"/>
    <w:rsid w:val="00714E2E"/>
    <w:rsid w:val="00714F3C"/>
    <w:rsid w:val="0071524C"/>
    <w:rsid w:val="00715444"/>
    <w:rsid w:val="00716089"/>
    <w:rsid w:val="00716340"/>
    <w:rsid w:val="007167E6"/>
    <w:rsid w:val="00716F86"/>
    <w:rsid w:val="0071703F"/>
    <w:rsid w:val="00717230"/>
    <w:rsid w:val="00717892"/>
    <w:rsid w:val="00717909"/>
    <w:rsid w:val="00717BA1"/>
    <w:rsid w:val="00720D4A"/>
    <w:rsid w:val="00721DC1"/>
    <w:rsid w:val="0072276D"/>
    <w:rsid w:val="007228A0"/>
    <w:rsid w:val="00723073"/>
    <w:rsid w:val="0072497E"/>
    <w:rsid w:val="00725483"/>
    <w:rsid w:val="007254A7"/>
    <w:rsid w:val="00725911"/>
    <w:rsid w:val="00725A78"/>
    <w:rsid w:val="00725AFF"/>
    <w:rsid w:val="00725CD6"/>
    <w:rsid w:val="00725CEF"/>
    <w:rsid w:val="00726BAC"/>
    <w:rsid w:val="00726F57"/>
    <w:rsid w:val="00726F76"/>
    <w:rsid w:val="00726FC0"/>
    <w:rsid w:val="0072703D"/>
    <w:rsid w:val="00727358"/>
    <w:rsid w:val="00727D10"/>
    <w:rsid w:val="00727E13"/>
    <w:rsid w:val="0073038E"/>
    <w:rsid w:val="007307C5"/>
    <w:rsid w:val="00730FB0"/>
    <w:rsid w:val="0073146E"/>
    <w:rsid w:val="0073170E"/>
    <w:rsid w:val="007318CA"/>
    <w:rsid w:val="007318FA"/>
    <w:rsid w:val="00731B4D"/>
    <w:rsid w:val="00732A60"/>
    <w:rsid w:val="0073361F"/>
    <w:rsid w:val="0073363F"/>
    <w:rsid w:val="00733669"/>
    <w:rsid w:val="007337E2"/>
    <w:rsid w:val="00733EC3"/>
    <w:rsid w:val="00734283"/>
    <w:rsid w:val="00734404"/>
    <w:rsid w:val="00734864"/>
    <w:rsid w:val="007348D1"/>
    <w:rsid w:val="00734C37"/>
    <w:rsid w:val="007357CF"/>
    <w:rsid w:val="007358A7"/>
    <w:rsid w:val="007360D0"/>
    <w:rsid w:val="00736492"/>
    <w:rsid w:val="0073659C"/>
    <w:rsid w:val="00736AD5"/>
    <w:rsid w:val="00736CBA"/>
    <w:rsid w:val="007370B6"/>
    <w:rsid w:val="00737575"/>
    <w:rsid w:val="00737A33"/>
    <w:rsid w:val="00737A7B"/>
    <w:rsid w:val="007400F5"/>
    <w:rsid w:val="007401CB"/>
    <w:rsid w:val="00740D06"/>
    <w:rsid w:val="00740EF6"/>
    <w:rsid w:val="007414FE"/>
    <w:rsid w:val="00741BB9"/>
    <w:rsid w:val="0074204B"/>
    <w:rsid w:val="00742493"/>
    <w:rsid w:val="007424BA"/>
    <w:rsid w:val="00742567"/>
    <w:rsid w:val="00742675"/>
    <w:rsid w:val="00742B4D"/>
    <w:rsid w:val="00743649"/>
    <w:rsid w:val="007439B5"/>
    <w:rsid w:val="00743A42"/>
    <w:rsid w:val="007441F3"/>
    <w:rsid w:val="007444B7"/>
    <w:rsid w:val="0074490A"/>
    <w:rsid w:val="00744921"/>
    <w:rsid w:val="00745846"/>
    <w:rsid w:val="007463B2"/>
    <w:rsid w:val="00746617"/>
    <w:rsid w:val="0074673D"/>
    <w:rsid w:val="00746AAA"/>
    <w:rsid w:val="00746BB9"/>
    <w:rsid w:val="00747242"/>
    <w:rsid w:val="007472FF"/>
    <w:rsid w:val="007473DE"/>
    <w:rsid w:val="007475F0"/>
    <w:rsid w:val="0074790A"/>
    <w:rsid w:val="00747BE9"/>
    <w:rsid w:val="00747CF5"/>
    <w:rsid w:val="00747D8A"/>
    <w:rsid w:val="00750006"/>
    <w:rsid w:val="0075011E"/>
    <w:rsid w:val="00750274"/>
    <w:rsid w:val="0075064B"/>
    <w:rsid w:val="00750A19"/>
    <w:rsid w:val="00750BB9"/>
    <w:rsid w:val="00750EB7"/>
    <w:rsid w:val="00751600"/>
    <w:rsid w:val="00751EB7"/>
    <w:rsid w:val="0075216B"/>
    <w:rsid w:val="007521B8"/>
    <w:rsid w:val="00752AF6"/>
    <w:rsid w:val="00753031"/>
    <w:rsid w:val="00753184"/>
    <w:rsid w:val="007532B9"/>
    <w:rsid w:val="00753493"/>
    <w:rsid w:val="00753AD7"/>
    <w:rsid w:val="00753D4C"/>
    <w:rsid w:val="00755014"/>
    <w:rsid w:val="00755659"/>
    <w:rsid w:val="00755CC0"/>
    <w:rsid w:val="00756C9D"/>
    <w:rsid w:val="007573A1"/>
    <w:rsid w:val="0076028B"/>
    <w:rsid w:val="007605E1"/>
    <w:rsid w:val="00760990"/>
    <w:rsid w:val="00760AEC"/>
    <w:rsid w:val="00760F7E"/>
    <w:rsid w:val="00761097"/>
    <w:rsid w:val="00761721"/>
    <w:rsid w:val="00762474"/>
    <w:rsid w:val="00762E80"/>
    <w:rsid w:val="007631A4"/>
    <w:rsid w:val="007632FF"/>
    <w:rsid w:val="007637E0"/>
    <w:rsid w:val="0076459C"/>
    <w:rsid w:val="007646A9"/>
    <w:rsid w:val="00765353"/>
    <w:rsid w:val="00765877"/>
    <w:rsid w:val="00765DD6"/>
    <w:rsid w:val="00765E92"/>
    <w:rsid w:val="007661D9"/>
    <w:rsid w:val="0076671D"/>
    <w:rsid w:val="00766E3A"/>
    <w:rsid w:val="00766F5B"/>
    <w:rsid w:val="007700F8"/>
    <w:rsid w:val="00771123"/>
    <w:rsid w:val="007712AB"/>
    <w:rsid w:val="007719A8"/>
    <w:rsid w:val="007720BC"/>
    <w:rsid w:val="00772B7F"/>
    <w:rsid w:val="00773110"/>
    <w:rsid w:val="00773C0A"/>
    <w:rsid w:val="007742E1"/>
    <w:rsid w:val="007744C6"/>
    <w:rsid w:val="007747F5"/>
    <w:rsid w:val="007754BA"/>
    <w:rsid w:val="00775BC8"/>
    <w:rsid w:val="00776450"/>
    <w:rsid w:val="007764FE"/>
    <w:rsid w:val="00777223"/>
    <w:rsid w:val="0077736E"/>
    <w:rsid w:val="007776FC"/>
    <w:rsid w:val="00777A9F"/>
    <w:rsid w:val="00777B9A"/>
    <w:rsid w:val="00780572"/>
    <w:rsid w:val="007808ED"/>
    <w:rsid w:val="007814F4"/>
    <w:rsid w:val="007815C1"/>
    <w:rsid w:val="007819B2"/>
    <w:rsid w:val="00781A2F"/>
    <w:rsid w:val="00781B1E"/>
    <w:rsid w:val="007826D0"/>
    <w:rsid w:val="00783266"/>
    <w:rsid w:val="0078354D"/>
    <w:rsid w:val="00783B95"/>
    <w:rsid w:val="00783F81"/>
    <w:rsid w:val="00783F8E"/>
    <w:rsid w:val="00783F95"/>
    <w:rsid w:val="00784485"/>
    <w:rsid w:val="007845BE"/>
    <w:rsid w:val="00784C92"/>
    <w:rsid w:val="00785476"/>
    <w:rsid w:val="007855CC"/>
    <w:rsid w:val="007856E5"/>
    <w:rsid w:val="0078585B"/>
    <w:rsid w:val="007859CD"/>
    <w:rsid w:val="00785F0A"/>
    <w:rsid w:val="00786071"/>
    <w:rsid w:val="007867A6"/>
    <w:rsid w:val="007869D0"/>
    <w:rsid w:val="00787308"/>
    <w:rsid w:val="00787D2C"/>
    <w:rsid w:val="007900FE"/>
    <w:rsid w:val="00790117"/>
    <w:rsid w:val="00790975"/>
    <w:rsid w:val="00790C58"/>
    <w:rsid w:val="00790F42"/>
    <w:rsid w:val="00790FD0"/>
    <w:rsid w:val="00792155"/>
    <w:rsid w:val="007923A8"/>
    <w:rsid w:val="00792694"/>
    <w:rsid w:val="00792E59"/>
    <w:rsid w:val="00793990"/>
    <w:rsid w:val="00793F46"/>
    <w:rsid w:val="00794919"/>
    <w:rsid w:val="00794A49"/>
    <w:rsid w:val="00795D2C"/>
    <w:rsid w:val="00795D7D"/>
    <w:rsid w:val="007962E0"/>
    <w:rsid w:val="007963ED"/>
    <w:rsid w:val="007966F8"/>
    <w:rsid w:val="00796783"/>
    <w:rsid w:val="007979B2"/>
    <w:rsid w:val="00797A9F"/>
    <w:rsid w:val="00797B65"/>
    <w:rsid w:val="00797C52"/>
    <w:rsid w:val="00797F03"/>
    <w:rsid w:val="007A12B9"/>
    <w:rsid w:val="007A1656"/>
    <w:rsid w:val="007A1D1C"/>
    <w:rsid w:val="007A213A"/>
    <w:rsid w:val="007A2364"/>
    <w:rsid w:val="007A2C26"/>
    <w:rsid w:val="007A3456"/>
    <w:rsid w:val="007A3A20"/>
    <w:rsid w:val="007A4401"/>
    <w:rsid w:val="007A4DB6"/>
    <w:rsid w:val="007A680F"/>
    <w:rsid w:val="007A6D74"/>
    <w:rsid w:val="007A6DF5"/>
    <w:rsid w:val="007A727F"/>
    <w:rsid w:val="007A77D8"/>
    <w:rsid w:val="007A7F67"/>
    <w:rsid w:val="007B02EB"/>
    <w:rsid w:val="007B07E0"/>
    <w:rsid w:val="007B0A58"/>
    <w:rsid w:val="007B0FCA"/>
    <w:rsid w:val="007B2D21"/>
    <w:rsid w:val="007B3163"/>
    <w:rsid w:val="007B3E50"/>
    <w:rsid w:val="007B4C24"/>
    <w:rsid w:val="007B4DAA"/>
    <w:rsid w:val="007B5020"/>
    <w:rsid w:val="007B52AF"/>
    <w:rsid w:val="007B551E"/>
    <w:rsid w:val="007B5A15"/>
    <w:rsid w:val="007B5CBE"/>
    <w:rsid w:val="007B6B8C"/>
    <w:rsid w:val="007B6BB7"/>
    <w:rsid w:val="007B6BBA"/>
    <w:rsid w:val="007C01C9"/>
    <w:rsid w:val="007C09B2"/>
    <w:rsid w:val="007C0A11"/>
    <w:rsid w:val="007C1427"/>
    <w:rsid w:val="007C1B5B"/>
    <w:rsid w:val="007C1BBA"/>
    <w:rsid w:val="007C2599"/>
    <w:rsid w:val="007C26C8"/>
    <w:rsid w:val="007C3315"/>
    <w:rsid w:val="007C36CA"/>
    <w:rsid w:val="007C3C6C"/>
    <w:rsid w:val="007C3D91"/>
    <w:rsid w:val="007C45B9"/>
    <w:rsid w:val="007C575D"/>
    <w:rsid w:val="007C5A14"/>
    <w:rsid w:val="007C5CA6"/>
    <w:rsid w:val="007C5EE1"/>
    <w:rsid w:val="007C7228"/>
    <w:rsid w:val="007C78CF"/>
    <w:rsid w:val="007C796B"/>
    <w:rsid w:val="007C79C9"/>
    <w:rsid w:val="007D0587"/>
    <w:rsid w:val="007D05A5"/>
    <w:rsid w:val="007D0732"/>
    <w:rsid w:val="007D0E2E"/>
    <w:rsid w:val="007D0FC9"/>
    <w:rsid w:val="007D1052"/>
    <w:rsid w:val="007D1275"/>
    <w:rsid w:val="007D15DC"/>
    <w:rsid w:val="007D1BEB"/>
    <w:rsid w:val="007D22B7"/>
    <w:rsid w:val="007D2EFB"/>
    <w:rsid w:val="007D3764"/>
    <w:rsid w:val="007D39A1"/>
    <w:rsid w:val="007D4A66"/>
    <w:rsid w:val="007D4E03"/>
    <w:rsid w:val="007D4E0C"/>
    <w:rsid w:val="007D58CD"/>
    <w:rsid w:val="007D6C9A"/>
    <w:rsid w:val="007D7E0C"/>
    <w:rsid w:val="007E10C3"/>
    <w:rsid w:val="007E18AB"/>
    <w:rsid w:val="007E1A1B"/>
    <w:rsid w:val="007E2B3B"/>
    <w:rsid w:val="007E2EB0"/>
    <w:rsid w:val="007E31FE"/>
    <w:rsid w:val="007E3F74"/>
    <w:rsid w:val="007E4B42"/>
    <w:rsid w:val="007E4E07"/>
    <w:rsid w:val="007E5F17"/>
    <w:rsid w:val="007E5F88"/>
    <w:rsid w:val="007E6101"/>
    <w:rsid w:val="007E64BB"/>
    <w:rsid w:val="007E714D"/>
    <w:rsid w:val="007E72D9"/>
    <w:rsid w:val="007E7711"/>
    <w:rsid w:val="007F07FA"/>
    <w:rsid w:val="007F0B97"/>
    <w:rsid w:val="007F0EF9"/>
    <w:rsid w:val="007F0F20"/>
    <w:rsid w:val="007F1219"/>
    <w:rsid w:val="007F14FF"/>
    <w:rsid w:val="007F1646"/>
    <w:rsid w:val="007F1AB3"/>
    <w:rsid w:val="007F21DD"/>
    <w:rsid w:val="007F220B"/>
    <w:rsid w:val="007F36EB"/>
    <w:rsid w:val="007F397C"/>
    <w:rsid w:val="007F4750"/>
    <w:rsid w:val="007F49A2"/>
    <w:rsid w:val="007F4A87"/>
    <w:rsid w:val="007F5314"/>
    <w:rsid w:val="007F5D2A"/>
    <w:rsid w:val="007F5D90"/>
    <w:rsid w:val="007F70DF"/>
    <w:rsid w:val="007F72CA"/>
    <w:rsid w:val="007F7ABD"/>
    <w:rsid w:val="0080001E"/>
    <w:rsid w:val="00800AC9"/>
    <w:rsid w:val="00800D4F"/>
    <w:rsid w:val="008013C1"/>
    <w:rsid w:val="008015CE"/>
    <w:rsid w:val="008015D5"/>
    <w:rsid w:val="00801747"/>
    <w:rsid w:val="00801E15"/>
    <w:rsid w:val="00801E53"/>
    <w:rsid w:val="00801F5A"/>
    <w:rsid w:val="00802166"/>
    <w:rsid w:val="00802390"/>
    <w:rsid w:val="0080244C"/>
    <w:rsid w:val="008026F1"/>
    <w:rsid w:val="0080294C"/>
    <w:rsid w:val="0080332C"/>
    <w:rsid w:val="00803388"/>
    <w:rsid w:val="008035EF"/>
    <w:rsid w:val="00803E1E"/>
    <w:rsid w:val="00804599"/>
    <w:rsid w:val="00805230"/>
    <w:rsid w:val="0080545D"/>
    <w:rsid w:val="00806186"/>
    <w:rsid w:val="008066AA"/>
    <w:rsid w:val="00807284"/>
    <w:rsid w:val="00807B39"/>
    <w:rsid w:val="0081032A"/>
    <w:rsid w:val="0081163D"/>
    <w:rsid w:val="00812231"/>
    <w:rsid w:val="008124EC"/>
    <w:rsid w:val="00812B54"/>
    <w:rsid w:val="00812BF1"/>
    <w:rsid w:val="00812EB8"/>
    <w:rsid w:val="008130D0"/>
    <w:rsid w:val="008138E6"/>
    <w:rsid w:val="008139F6"/>
    <w:rsid w:val="00814215"/>
    <w:rsid w:val="008145EE"/>
    <w:rsid w:val="008145FC"/>
    <w:rsid w:val="00814CDF"/>
    <w:rsid w:val="00814D5B"/>
    <w:rsid w:val="00815136"/>
    <w:rsid w:val="00815E2C"/>
    <w:rsid w:val="00816A9D"/>
    <w:rsid w:val="00816B33"/>
    <w:rsid w:val="00817013"/>
    <w:rsid w:val="00817093"/>
    <w:rsid w:val="0081766D"/>
    <w:rsid w:val="0081778F"/>
    <w:rsid w:val="00817B00"/>
    <w:rsid w:val="00817ED9"/>
    <w:rsid w:val="0082052F"/>
    <w:rsid w:val="0082137F"/>
    <w:rsid w:val="0082183B"/>
    <w:rsid w:val="00821F5B"/>
    <w:rsid w:val="008221F8"/>
    <w:rsid w:val="00822D27"/>
    <w:rsid w:val="008230A1"/>
    <w:rsid w:val="00824339"/>
    <w:rsid w:val="00825023"/>
    <w:rsid w:val="00825143"/>
    <w:rsid w:val="0082687B"/>
    <w:rsid w:val="00826AB5"/>
    <w:rsid w:val="00826EDB"/>
    <w:rsid w:val="008274F8"/>
    <w:rsid w:val="00830450"/>
    <w:rsid w:val="008305F6"/>
    <w:rsid w:val="008308E3"/>
    <w:rsid w:val="00830E58"/>
    <w:rsid w:val="008313FA"/>
    <w:rsid w:val="0083182E"/>
    <w:rsid w:val="0083195D"/>
    <w:rsid w:val="00831E52"/>
    <w:rsid w:val="008323DE"/>
    <w:rsid w:val="00833043"/>
    <w:rsid w:val="00833079"/>
    <w:rsid w:val="0083314B"/>
    <w:rsid w:val="00833CAE"/>
    <w:rsid w:val="00833CB0"/>
    <w:rsid w:val="00833F7F"/>
    <w:rsid w:val="008345F2"/>
    <w:rsid w:val="00834888"/>
    <w:rsid w:val="00834EC6"/>
    <w:rsid w:val="00834F6D"/>
    <w:rsid w:val="00835B45"/>
    <w:rsid w:val="00835D90"/>
    <w:rsid w:val="00836320"/>
    <w:rsid w:val="00836ED0"/>
    <w:rsid w:val="00836F1D"/>
    <w:rsid w:val="0083752A"/>
    <w:rsid w:val="00837C6D"/>
    <w:rsid w:val="00837DFF"/>
    <w:rsid w:val="00837E71"/>
    <w:rsid w:val="00837E9F"/>
    <w:rsid w:val="008401CC"/>
    <w:rsid w:val="008405C5"/>
    <w:rsid w:val="00840748"/>
    <w:rsid w:val="00841833"/>
    <w:rsid w:val="00841915"/>
    <w:rsid w:val="00841C9E"/>
    <w:rsid w:val="00842092"/>
    <w:rsid w:val="0084234F"/>
    <w:rsid w:val="00842AB0"/>
    <w:rsid w:val="0084342F"/>
    <w:rsid w:val="00843637"/>
    <w:rsid w:val="008436FB"/>
    <w:rsid w:val="008444CA"/>
    <w:rsid w:val="008449FA"/>
    <w:rsid w:val="00845492"/>
    <w:rsid w:val="00845993"/>
    <w:rsid w:val="00845A5E"/>
    <w:rsid w:val="00845ED3"/>
    <w:rsid w:val="00846E64"/>
    <w:rsid w:val="00850518"/>
    <w:rsid w:val="00850665"/>
    <w:rsid w:val="00850EB1"/>
    <w:rsid w:val="008513B4"/>
    <w:rsid w:val="008517D1"/>
    <w:rsid w:val="008518ED"/>
    <w:rsid w:val="00851E72"/>
    <w:rsid w:val="00852044"/>
    <w:rsid w:val="008525F2"/>
    <w:rsid w:val="008527E1"/>
    <w:rsid w:val="00852B13"/>
    <w:rsid w:val="00853228"/>
    <w:rsid w:val="0085324D"/>
    <w:rsid w:val="008538CC"/>
    <w:rsid w:val="00853FE8"/>
    <w:rsid w:val="008546A0"/>
    <w:rsid w:val="008547F9"/>
    <w:rsid w:val="008553C8"/>
    <w:rsid w:val="0085669F"/>
    <w:rsid w:val="0085679E"/>
    <w:rsid w:val="008568AC"/>
    <w:rsid w:val="00856DC2"/>
    <w:rsid w:val="008577BC"/>
    <w:rsid w:val="00857B40"/>
    <w:rsid w:val="00857E04"/>
    <w:rsid w:val="00857EA8"/>
    <w:rsid w:val="0086085B"/>
    <w:rsid w:val="00860C67"/>
    <w:rsid w:val="00860DA3"/>
    <w:rsid w:val="008619A2"/>
    <w:rsid w:val="00861D80"/>
    <w:rsid w:val="008622E4"/>
    <w:rsid w:val="0086252A"/>
    <w:rsid w:val="00863BAC"/>
    <w:rsid w:val="00864198"/>
    <w:rsid w:val="0086474F"/>
    <w:rsid w:val="00864DD2"/>
    <w:rsid w:val="0086577E"/>
    <w:rsid w:val="00865A42"/>
    <w:rsid w:val="008665E2"/>
    <w:rsid w:val="00867136"/>
    <w:rsid w:val="008671D1"/>
    <w:rsid w:val="008679D7"/>
    <w:rsid w:val="00867A77"/>
    <w:rsid w:val="00867BE2"/>
    <w:rsid w:val="008700B5"/>
    <w:rsid w:val="008705B5"/>
    <w:rsid w:val="00870725"/>
    <w:rsid w:val="00870839"/>
    <w:rsid w:val="00870B8B"/>
    <w:rsid w:val="00871025"/>
    <w:rsid w:val="008710F8"/>
    <w:rsid w:val="00871119"/>
    <w:rsid w:val="008715BA"/>
    <w:rsid w:val="00871B2C"/>
    <w:rsid w:val="00871E54"/>
    <w:rsid w:val="00872630"/>
    <w:rsid w:val="00872CA4"/>
    <w:rsid w:val="00873794"/>
    <w:rsid w:val="008744C6"/>
    <w:rsid w:val="00874B05"/>
    <w:rsid w:val="008753F8"/>
    <w:rsid w:val="0087564D"/>
    <w:rsid w:val="0087632F"/>
    <w:rsid w:val="0087677C"/>
    <w:rsid w:val="00877262"/>
    <w:rsid w:val="0087728E"/>
    <w:rsid w:val="00877DA5"/>
    <w:rsid w:val="00877E88"/>
    <w:rsid w:val="00880CA3"/>
    <w:rsid w:val="00881731"/>
    <w:rsid w:val="00882263"/>
    <w:rsid w:val="00883633"/>
    <w:rsid w:val="00883A58"/>
    <w:rsid w:val="00883D93"/>
    <w:rsid w:val="00884D15"/>
    <w:rsid w:val="00884FA8"/>
    <w:rsid w:val="00885982"/>
    <w:rsid w:val="00885BCD"/>
    <w:rsid w:val="00886167"/>
    <w:rsid w:val="00886426"/>
    <w:rsid w:val="008877B0"/>
    <w:rsid w:val="008901F8"/>
    <w:rsid w:val="008908A2"/>
    <w:rsid w:val="00890A76"/>
    <w:rsid w:val="0089113A"/>
    <w:rsid w:val="0089127B"/>
    <w:rsid w:val="00891B59"/>
    <w:rsid w:val="00891C30"/>
    <w:rsid w:val="00891F0A"/>
    <w:rsid w:val="00891FB7"/>
    <w:rsid w:val="008924C2"/>
    <w:rsid w:val="00892D34"/>
    <w:rsid w:val="00893451"/>
    <w:rsid w:val="008936DD"/>
    <w:rsid w:val="008944BD"/>
    <w:rsid w:val="00894814"/>
    <w:rsid w:val="00894CAC"/>
    <w:rsid w:val="00894CD8"/>
    <w:rsid w:val="008952F2"/>
    <w:rsid w:val="00895907"/>
    <w:rsid w:val="0089590A"/>
    <w:rsid w:val="00895C66"/>
    <w:rsid w:val="00896186"/>
    <w:rsid w:val="008963A4"/>
    <w:rsid w:val="008964D8"/>
    <w:rsid w:val="00896645"/>
    <w:rsid w:val="00896B27"/>
    <w:rsid w:val="00896BA1"/>
    <w:rsid w:val="00897824"/>
    <w:rsid w:val="00897BD0"/>
    <w:rsid w:val="00897CCF"/>
    <w:rsid w:val="00897D12"/>
    <w:rsid w:val="00897D71"/>
    <w:rsid w:val="008A0A25"/>
    <w:rsid w:val="008A0DD4"/>
    <w:rsid w:val="008A0ED1"/>
    <w:rsid w:val="008A1025"/>
    <w:rsid w:val="008A1196"/>
    <w:rsid w:val="008A1919"/>
    <w:rsid w:val="008A1D77"/>
    <w:rsid w:val="008A1EC3"/>
    <w:rsid w:val="008A2AA7"/>
    <w:rsid w:val="008A3293"/>
    <w:rsid w:val="008A333D"/>
    <w:rsid w:val="008A3BF8"/>
    <w:rsid w:val="008A41BA"/>
    <w:rsid w:val="008A4633"/>
    <w:rsid w:val="008A4AE6"/>
    <w:rsid w:val="008A4EF4"/>
    <w:rsid w:val="008A513E"/>
    <w:rsid w:val="008A5167"/>
    <w:rsid w:val="008A54D7"/>
    <w:rsid w:val="008A55D2"/>
    <w:rsid w:val="008A5690"/>
    <w:rsid w:val="008A57B8"/>
    <w:rsid w:val="008A5A62"/>
    <w:rsid w:val="008A6771"/>
    <w:rsid w:val="008A6929"/>
    <w:rsid w:val="008A6A36"/>
    <w:rsid w:val="008A6B3B"/>
    <w:rsid w:val="008A7332"/>
    <w:rsid w:val="008A7653"/>
    <w:rsid w:val="008A76B7"/>
    <w:rsid w:val="008A7C23"/>
    <w:rsid w:val="008B00BC"/>
    <w:rsid w:val="008B0C30"/>
    <w:rsid w:val="008B0E4A"/>
    <w:rsid w:val="008B0F3F"/>
    <w:rsid w:val="008B1038"/>
    <w:rsid w:val="008B1615"/>
    <w:rsid w:val="008B1A13"/>
    <w:rsid w:val="008B29B5"/>
    <w:rsid w:val="008B339A"/>
    <w:rsid w:val="008B3A43"/>
    <w:rsid w:val="008B52B4"/>
    <w:rsid w:val="008B65DD"/>
    <w:rsid w:val="008B6936"/>
    <w:rsid w:val="008B71F0"/>
    <w:rsid w:val="008B7678"/>
    <w:rsid w:val="008B767A"/>
    <w:rsid w:val="008C03E3"/>
    <w:rsid w:val="008C0580"/>
    <w:rsid w:val="008C0E0C"/>
    <w:rsid w:val="008C194F"/>
    <w:rsid w:val="008C1998"/>
    <w:rsid w:val="008C2370"/>
    <w:rsid w:val="008C2A59"/>
    <w:rsid w:val="008C31B1"/>
    <w:rsid w:val="008C3438"/>
    <w:rsid w:val="008C3442"/>
    <w:rsid w:val="008C3A8D"/>
    <w:rsid w:val="008C3B60"/>
    <w:rsid w:val="008C3BBB"/>
    <w:rsid w:val="008C3EFD"/>
    <w:rsid w:val="008C4223"/>
    <w:rsid w:val="008C4877"/>
    <w:rsid w:val="008C4FED"/>
    <w:rsid w:val="008C5046"/>
    <w:rsid w:val="008C5CB6"/>
    <w:rsid w:val="008C5EB9"/>
    <w:rsid w:val="008C6A60"/>
    <w:rsid w:val="008C6C25"/>
    <w:rsid w:val="008C7A80"/>
    <w:rsid w:val="008C7C14"/>
    <w:rsid w:val="008C7D00"/>
    <w:rsid w:val="008C7E92"/>
    <w:rsid w:val="008D0871"/>
    <w:rsid w:val="008D11D7"/>
    <w:rsid w:val="008D128B"/>
    <w:rsid w:val="008D1407"/>
    <w:rsid w:val="008D1A0B"/>
    <w:rsid w:val="008D28D6"/>
    <w:rsid w:val="008D2DF4"/>
    <w:rsid w:val="008D2E5B"/>
    <w:rsid w:val="008D322F"/>
    <w:rsid w:val="008D47ED"/>
    <w:rsid w:val="008D4979"/>
    <w:rsid w:val="008D4C3D"/>
    <w:rsid w:val="008D506B"/>
    <w:rsid w:val="008D5558"/>
    <w:rsid w:val="008D5C75"/>
    <w:rsid w:val="008D670C"/>
    <w:rsid w:val="008D7724"/>
    <w:rsid w:val="008D79A3"/>
    <w:rsid w:val="008D79BC"/>
    <w:rsid w:val="008D7BCC"/>
    <w:rsid w:val="008D7FA1"/>
    <w:rsid w:val="008E03E7"/>
    <w:rsid w:val="008E04CB"/>
    <w:rsid w:val="008E05B5"/>
    <w:rsid w:val="008E08A9"/>
    <w:rsid w:val="008E12CE"/>
    <w:rsid w:val="008E1395"/>
    <w:rsid w:val="008E1EAB"/>
    <w:rsid w:val="008E25C5"/>
    <w:rsid w:val="008E2855"/>
    <w:rsid w:val="008E3607"/>
    <w:rsid w:val="008E3A95"/>
    <w:rsid w:val="008E3C50"/>
    <w:rsid w:val="008E3CDC"/>
    <w:rsid w:val="008E531E"/>
    <w:rsid w:val="008E574B"/>
    <w:rsid w:val="008E5B4D"/>
    <w:rsid w:val="008E687F"/>
    <w:rsid w:val="008E690E"/>
    <w:rsid w:val="008E6C87"/>
    <w:rsid w:val="008E7394"/>
    <w:rsid w:val="008E7E52"/>
    <w:rsid w:val="008E7E9B"/>
    <w:rsid w:val="008F0249"/>
    <w:rsid w:val="008F03AC"/>
    <w:rsid w:val="008F0436"/>
    <w:rsid w:val="008F06E6"/>
    <w:rsid w:val="008F0B4A"/>
    <w:rsid w:val="008F0CFD"/>
    <w:rsid w:val="008F0F3F"/>
    <w:rsid w:val="008F2971"/>
    <w:rsid w:val="008F2CEE"/>
    <w:rsid w:val="008F3A1F"/>
    <w:rsid w:val="008F406D"/>
    <w:rsid w:val="008F4D85"/>
    <w:rsid w:val="008F506B"/>
    <w:rsid w:val="008F527C"/>
    <w:rsid w:val="008F59A7"/>
    <w:rsid w:val="008F6ADF"/>
    <w:rsid w:val="008F6E2B"/>
    <w:rsid w:val="008F736D"/>
    <w:rsid w:val="008F73F9"/>
    <w:rsid w:val="008F7B48"/>
    <w:rsid w:val="008F7BFB"/>
    <w:rsid w:val="00900860"/>
    <w:rsid w:val="00900C20"/>
    <w:rsid w:val="00901765"/>
    <w:rsid w:val="00901A5C"/>
    <w:rsid w:val="00901D3D"/>
    <w:rsid w:val="00901F9C"/>
    <w:rsid w:val="00902078"/>
    <w:rsid w:val="00902B72"/>
    <w:rsid w:val="00902BCC"/>
    <w:rsid w:val="00903F0E"/>
    <w:rsid w:val="0090401B"/>
    <w:rsid w:val="00904DBD"/>
    <w:rsid w:val="00905275"/>
    <w:rsid w:val="0090539F"/>
    <w:rsid w:val="009057D6"/>
    <w:rsid w:val="009058FD"/>
    <w:rsid w:val="00905B63"/>
    <w:rsid w:val="00905E5C"/>
    <w:rsid w:val="0090641E"/>
    <w:rsid w:val="009065DF"/>
    <w:rsid w:val="00906654"/>
    <w:rsid w:val="009066BA"/>
    <w:rsid w:val="00907EC0"/>
    <w:rsid w:val="00907F9D"/>
    <w:rsid w:val="009101C4"/>
    <w:rsid w:val="009103D4"/>
    <w:rsid w:val="009105E5"/>
    <w:rsid w:val="0091067D"/>
    <w:rsid w:val="00910A79"/>
    <w:rsid w:val="00910D62"/>
    <w:rsid w:val="00910EC1"/>
    <w:rsid w:val="0091104F"/>
    <w:rsid w:val="009119EA"/>
    <w:rsid w:val="00911E28"/>
    <w:rsid w:val="00912130"/>
    <w:rsid w:val="00912B66"/>
    <w:rsid w:val="0091379E"/>
    <w:rsid w:val="00913901"/>
    <w:rsid w:val="009139E4"/>
    <w:rsid w:val="00913AA9"/>
    <w:rsid w:val="00913B0A"/>
    <w:rsid w:val="00913CFB"/>
    <w:rsid w:val="00913D13"/>
    <w:rsid w:val="009140CC"/>
    <w:rsid w:val="00914113"/>
    <w:rsid w:val="0091433E"/>
    <w:rsid w:val="009148D0"/>
    <w:rsid w:val="00914AC9"/>
    <w:rsid w:val="00916828"/>
    <w:rsid w:val="00916E8F"/>
    <w:rsid w:val="0091707C"/>
    <w:rsid w:val="0092015E"/>
    <w:rsid w:val="009204E6"/>
    <w:rsid w:val="009209DC"/>
    <w:rsid w:val="00920E85"/>
    <w:rsid w:val="0092116B"/>
    <w:rsid w:val="0092145B"/>
    <w:rsid w:val="0092244E"/>
    <w:rsid w:val="0092246E"/>
    <w:rsid w:val="0092258E"/>
    <w:rsid w:val="0092272E"/>
    <w:rsid w:val="00922E84"/>
    <w:rsid w:val="00923880"/>
    <w:rsid w:val="00923ECD"/>
    <w:rsid w:val="0092459B"/>
    <w:rsid w:val="00924608"/>
    <w:rsid w:val="00924D6A"/>
    <w:rsid w:val="00924F10"/>
    <w:rsid w:val="00925070"/>
    <w:rsid w:val="00925393"/>
    <w:rsid w:val="00925572"/>
    <w:rsid w:val="00925AB4"/>
    <w:rsid w:val="00926152"/>
    <w:rsid w:val="00926DFE"/>
    <w:rsid w:val="00927185"/>
    <w:rsid w:val="009271D4"/>
    <w:rsid w:val="009271DF"/>
    <w:rsid w:val="00927BAE"/>
    <w:rsid w:val="00927F81"/>
    <w:rsid w:val="00927FA2"/>
    <w:rsid w:val="00930A48"/>
    <w:rsid w:val="009316A5"/>
    <w:rsid w:val="0093179D"/>
    <w:rsid w:val="009317A4"/>
    <w:rsid w:val="00931D4B"/>
    <w:rsid w:val="00931EC0"/>
    <w:rsid w:val="00931F15"/>
    <w:rsid w:val="00932143"/>
    <w:rsid w:val="00932589"/>
    <w:rsid w:val="00933300"/>
    <w:rsid w:val="00933A9A"/>
    <w:rsid w:val="00933E06"/>
    <w:rsid w:val="009342EF"/>
    <w:rsid w:val="00934DFA"/>
    <w:rsid w:val="0093503F"/>
    <w:rsid w:val="0093542B"/>
    <w:rsid w:val="009357B5"/>
    <w:rsid w:val="009366EB"/>
    <w:rsid w:val="00937300"/>
    <w:rsid w:val="009378C1"/>
    <w:rsid w:val="00940939"/>
    <w:rsid w:val="00940DFE"/>
    <w:rsid w:val="00940E61"/>
    <w:rsid w:val="0094100F"/>
    <w:rsid w:val="009411B8"/>
    <w:rsid w:val="009414D7"/>
    <w:rsid w:val="00942246"/>
    <w:rsid w:val="00943A18"/>
    <w:rsid w:val="00943B6E"/>
    <w:rsid w:val="00944A6D"/>
    <w:rsid w:val="0094595E"/>
    <w:rsid w:val="009459EF"/>
    <w:rsid w:val="00945AE4"/>
    <w:rsid w:val="00945C75"/>
    <w:rsid w:val="00945F0F"/>
    <w:rsid w:val="00946132"/>
    <w:rsid w:val="00946924"/>
    <w:rsid w:val="00947506"/>
    <w:rsid w:val="00947721"/>
    <w:rsid w:val="00947DDA"/>
    <w:rsid w:val="009508B9"/>
    <w:rsid w:val="00951B38"/>
    <w:rsid w:val="00952E64"/>
    <w:rsid w:val="00953448"/>
    <w:rsid w:val="009539CF"/>
    <w:rsid w:val="00953BD5"/>
    <w:rsid w:val="0095417E"/>
    <w:rsid w:val="00954A61"/>
    <w:rsid w:val="00954E5C"/>
    <w:rsid w:val="00954F76"/>
    <w:rsid w:val="00955372"/>
    <w:rsid w:val="009562E2"/>
    <w:rsid w:val="00956362"/>
    <w:rsid w:val="009566BB"/>
    <w:rsid w:val="009567F5"/>
    <w:rsid w:val="00956F3C"/>
    <w:rsid w:val="00957E8D"/>
    <w:rsid w:val="0096006A"/>
    <w:rsid w:val="00960E6A"/>
    <w:rsid w:val="00961562"/>
    <w:rsid w:val="009615A4"/>
    <w:rsid w:val="009616FB"/>
    <w:rsid w:val="0096176B"/>
    <w:rsid w:val="00961E4D"/>
    <w:rsid w:val="0096323C"/>
    <w:rsid w:val="009637D3"/>
    <w:rsid w:val="00964278"/>
    <w:rsid w:val="00964703"/>
    <w:rsid w:val="009657E7"/>
    <w:rsid w:val="0096584C"/>
    <w:rsid w:val="00965913"/>
    <w:rsid w:val="009661CB"/>
    <w:rsid w:val="00966354"/>
    <w:rsid w:val="00966727"/>
    <w:rsid w:val="00966DA9"/>
    <w:rsid w:val="00967527"/>
    <w:rsid w:val="0096761A"/>
    <w:rsid w:val="00967684"/>
    <w:rsid w:val="00967A7B"/>
    <w:rsid w:val="00967B45"/>
    <w:rsid w:val="00967D64"/>
    <w:rsid w:val="0097058B"/>
    <w:rsid w:val="00970817"/>
    <w:rsid w:val="009713B0"/>
    <w:rsid w:val="00971543"/>
    <w:rsid w:val="009727D6"/>
    <w:rsid w:val="00972CA3"/>
    <w:rsid w:val="00973A1A"/>
    <w:rsid w:val="00973ED0"/>
    <w:rsid w:val="00974339"/>
    <w:rsid w:val="0097481E"/>
    <w:rsid w:val="009750D8"/>
    <w:rsid w:val="009759CE"/>
    <w:rsid w:val="009765DB"/>
    <w:rsid w:val="00976A58"/>
    <w:rsid w:val="009770CA"/>
    <w:rsid w:val="00977369"/>
    <w:rsid w:val="00977581"/>
    <w:rsid w:val="00977A16"/>
    <w:rsid w:val="00977A5F"/>
    <w:rsid w:val="00977D3D"/>
    <w:rsid w:val="00980703"/>
    <w:rsid w:val="00980D2D"/>
    <w:rsid w:val="009810F2"/>
    <w:rsid w:val="009812DB"/>
    <w:rsid w:val="00981C79"/>
    <w:rsid w:val="00981F70"/>
    <w:rsid w:val="00982A11"/>
    <w:rsid w:val="00982B3A"/>
    <w:rsid w:val="00982BDD"/>
    <w:rsid w:val="00982C78"/>
    <w:rsid w:val="009831EC"/>
    <w:rsid w:val="00983243"/>
    <w:rsid w:val="009838EA"/>
    <w:rsid w:val="00983F96"/>
    <w:rsid w:val="009840E7"/>
    <w:rsid w:val="00985115"/>
    <w:rsid w:val="0098593E"/>
    <w:rsid w:val="00985F54"/>
    <w:rsid w:val="009864F3"/>
    <w:rsid w:val="009876E6"/>
    <w:rsid w:val="00987773"/>
    <w:rsid w:val="00987AAC"/>
    <w:rsid w:val="00987D05"/>
    <w:rsid w:val="009900BB"/>
    <w:rsid w:val="00990A09"/>
    <w:rsid w:val="00990DB9"/>
    <w:rsid w:val="00991652"/>
    <w:rsid w:val="00992516"/>
    <w:rsid w:val="00992B64"/>
    <w:rsid w:val="00992C45"/>
    <w:rsid w:val="00993166"/>
    <w:rsid w:val="00993DA2"/>
    <w:rsid w:val="009950CF"/>
    <w:rsid w:val="009952A9"/>
    <w:rsid w:val="00995396"/>
    <w:rsid w:val="0099549D"/>
    <w:rsid w:val="009956CE"/>
    <w:rsid w:val="00995799"/>
    <w:rsid w:val="00995CB6"/>
    <w:rsid w:val="009965F7"/>
    <w:rsid w:val="00996CB5"/>
    <w:rsid w:val="00997358"/>
    <w:rsid w:val="0099761A"/>
    <w:rsid w:val="00997660"/>
    <w:rsid w:val="0099776A"/>
    <w:rsid w:val="00997FB9"/>
    <w:rsid w:val="009A00B7"/>
    <w:rsid w:val="009A10B6"/>
    <w:rsid w:val="009A1500"/>
    <w:rsid w:val="009A1989"/>
    <w:rsid w:val="009A2224"/>
    <w:rsid w:val="009A237A"/>
    <w:rsid w:val="009A24B2"/>
    <w:rsid w:val="009A28A6"/>
    <w:rsid w:val="009A29A9"/>
    <w:rsid w:val="009A30BE"/>
    <w:rsid w:val="009A3138"/>
    <w:rsid w:val="009A38AF"/>
    <w:rsid w:val="009A49F1"/>
    <w:rsid w:val="009A5349"/>
    <w:rsid w:val="009A53D2"/>
    <w:rsid w:val="009A5923"/>
    <w:rsid w:val="009A65A1"/>
    <w:rsid w:val="009A6A31"/>
    <w:rsid w:val="009A6A5F"/>
    <w:rsid w:val="009A6E4A"/>
    <w:rsid w:val="009A7960"/>
    <w:rsid w:val="009A7E51"/>
    <w:rsid w:val="009A7F72"/>
    <w:rsid w:val="009B08B9"/>
    <w:rsid w:val="009B09F6"/>
    <w:rsid w:val="009B0C0D"/>
    <w:rsid w:val="009B150D"/>
    <w:rsid w:val="009B1516"/>
    <w:rsid w:val="009B2841"/>
    <w:rsid w:val="009B2B8C"/>
    <w:rsid w:val="009B30A3"/>
    <w:rsid w:val="009B3533"/>
    <w:rsid w:val="009B3AD9"/>
    <w:rsid w:val="009B3F1F"/>
    <w:rsid w:val="009B4032"/>
    <w:rsid w:val="009B4593"/>
    <w:rsid w:val="009B4CCD"/>
    <w:rsid w:val="009B4D98"/>
    <w:rsid w:val="009B55DA"/>
    <w:rsid w:val="009B597D"/>
    <w:rsid w:val="009B5D91"/>
    <w:rsid w:val="009B6011"/>
    <w:rsid w:val="009B627B"/>
    <w:rsid w:val="009B70A0"/>
    <w:rsid w:val="009B7C2B"/>
    <w:rsid w:val="009C07D0"/>
    <w:rsid w:val="009C127D"/>
    <w:rsid w:val="009C14DC"/>
    <w:rsid w:val="009C1AEA"/>
    <w:rsid w:val="009C1FFA"/>
    <w:rsid w:val="009C25F4"/>
    <w:rsid w:val="009C27A5"/>
    <w:rsid w:val="009C396E"/>
    <w:rsid w:val="009C447A"/>
    <w:rsid w:val="009C4953"/>
    <w:rsid w:val="009C4EBC"/>
    <w:rsid w:val="009C5C42"/>
    <w:rsid w:val="009C631B"/>
    <w:rsid w:val="009C713C"/>
    <w:rsid w:val="009C7E48"/>
    <w:rsid w:val="009D0232"/>
    <w:rsid w:val="009D0746"/>
    <w:rsid w:val="009D0E00"/>
    <w:rsid w:val="009D0E78"/>
    <w:rsid w:val="009D0F8F"/>
    <w:rsid w:val="009D1340"/>
    <w:rsid w:val="009D1656"/>
    <w:rsid w:val="009D193D"/>
    <w:rsid w:val="009D1945"/>
    <w:rsid w:val="009D19DF"/>
    <w:rsid w:val="009D1F6C"/>
    <w:rsid w:val="009D1FDC"/>
    <w:rsid w:val="009D2777"/>
    <w:rsid w:val="009D27A3"/>
    <w:rsid w:val="009D2A60"/>
    <w:rsid w:val="009D3A5F"/>
    <w:rsid w:val="009D3CA4"/>
    <w:rsid w:val="009D4101"/>
    <w:rsid w:val="009D4886"/>
    <w:rsid w:val="009D4A53"/>
    <w:rsid w:val="009D4A95"/>
    <w:rsid w:val="009D4F89"/>
    <w:rsid w:val="009D4FDD"/>
    <w:rsid w:val="009D56E0"/>
    <w:rsid w:val="009D5B9A"/>
    <w:rsid w:val="009D5DE0"/>
    <w:rsid w:val="009D5F37"/>
    <w:rsid w:val="009D6301"/>
    <w:rsid w:val="009D63B2"/>
    <w:rsid w:val="009D6B88"/>
    <w:rsid w:val="009D7A41"/>
    <w:rsid w:val="009D7D9F"/>
    <w:rsid w:val="009D7FB5"/>
    <w:rsid w:val="009E039E"/>
    <w:rsid w:val="009E07B5"/>
    <w:rsid w:val="009E1C21"/>
    <w:rsid w:val="009E2C25"/>
    <w:rsid w:val="009E2E93"/>
    <w:rsid w:val="009E37D4"/>
    <w:rsid w:val="009E3831"/>
    <w:rsid w:val="009E391C"/>
    <w:rsid w:val="009E3D12"/>
    <w:rsid w:val="009E4340"/>
    <w:rsid w:val="009E4BD4"/>
    <w:rsid w:val="009E500B"/>
    <w:rsid w:val="009E50E3"/>
    <w:rsid w:val="009E57FF"/>
    <w:rsid w:val="009E5961"/>
    <w:rsid w:val="009E5CD6"/>
    <w:rsid w:val="009E617C"/>
    <w:rsid w:val="009E628E"/>
    <w:rsid w:val="009E6A86"/>
    <w:rsid w:val="009E798F"/>
    <w:rsid w:val="009F0F39"/>
    <w:rsid w:val="009F13DD"/>
    <w:rsid w:val="009F19E2"/>
    <w:rsid w:val="009F1B49"/>
    <w:rsid w:val="009F2CEF"/>
    <w:rsid w:val="009F343B"/>
    <w:rsid w:val="009F3848"/>
    <w:rsid w:val="009F52A3"/>
    <w:rsid w:val="009F619F"/>
    <w:rsid w:val="009F643C"/>
    <w:rsid w:val="009F66A3"/>
    <w:rsid w:val="009F68F8"/>
    <w:rsid w:val="009F76D8"/>
    <w:rsid w:val="009F7FB6"/>
    <w:rsid w:val="00A0035D"/>
    <w:rsid w:val="00A004AA"/>
    <w:rsid w:val="00A00AFF"/>
    <w:rsid w:val="00A00BA2"/>
    <w:rsid w:val="00A00D44"/>
    <w:rsid w:val="00A014A1"/>
    <w:rsid w:val="00A014E5"/>
    <w:rsid w:val="00A01A71"/>
    <w:rsid w:val="00A0211D"/>
    <w:rsid w:val="00A02A9F"/>
    <w:rsid w:val="00A02B42"/>
    <w:rsid w:val="00A02EA5"/>
    <w:rsid w:val="00A033D5"/>
    <w:rsid w:val="00A03575"/>
    <w:rsid w:val="00A03E1B"/>
    <w:rsid w:val="00A045A9"/>
    <w:rsid w:val="00A045B4"/>
    <w:rsid w:val="00A04922"/>
    <w:rsid w:val="00A04997"/>
    <w:rsid w:val="00A04B9A"/>
    <w:rsid w:val="00A050B6"/>
    <w:rsid w:val="00A060C8"/>
    <w:rsid w:val="00A062D4"/>
    <w:rsid w:val="00A0709B"/>
    <w:rsid w:val="00A07179"/>
    <w:rsid w:val="00A0741D"/>
    <w:rsid w:val="00A0776B"/>
    <w:rsid w:val="00A1044B"/>
    <w:rsid w:val="00A1098E"/>
    <w:rsid w:val="00A10AAD"/>
    <w:rsid w:val="00A10BE9"/>
    <w:rsid w:val="00A112B2"/>
    <w:rsid w:val="00A12019"/>
    <w:rsid w:val="00A12487"/>
    <w:rsid w:val="00A12C0F"/>
    <w:rsid w:val="00A12CC7"/>
    <w:rsid w:val="00A13DE2"/>
    <w:rsid w:val="00A13F55"/>
    <w:rsid w:val="00A14472"/>
    <w:rsid w:val="00A14BAC"/>
    <w:rsid w:val="00A14CF0"/>
    <w:rsid w:val="00A16FAB"/>
    <w:rsid w:val="00A17121"/>
    <w:rsid w:val="00A17D6A"/>
    <w:rsid w:val="00A20AFC"/>
    <w:rsid w:val="00A20E34"/>
    <w:rsid w:val="00A2100E"/>
    <w:rsid w:val="00A213B0"/>
    <w:rsid w:val="00A2166A"/>
    <w:rsid w:val="00A21E27"/>
    <w:rsid w:val="00A227F3"/>
    <w:rsid w:val="00A2320B"/>
    <w:rsid w:val="00A2336E"/>
    <w:rsid w:val="00A23D16"/>
    <w:rsid w:val="00A242B9"/>
    <w:rsid w:val="00A2450E"/>
    <w:rsid w:val="00A24D11"/>
    <w:rsid w:val="00A24F9A"/>
    <w:rsid w:val="00A2520A"/>
    <w:rsid w:val="00A25423"/>
    <w:rsid w:val="00A2545E"/>
    <w:rsid w:val="00A25502"/>
    <w:rsid w:val="00A257A6"/>
    <w:rsid w:val="00A2626F"/>
    <w:rsid w:val="00A265B6"/>
    <w:rsid w:val="00A26787"/>
    <w:rsid w:val="00A26B03"/>
    <w:rsid w:val="00A26BF5"/>
    <w:rsid w:val="00A279AF"/>
    <w:rsid w:val="00A301F3"/>
    <w:rsid w:val="00A30BB6"/>
    <w:rsid w:val="00A30E1C"/>
    <w:rsid w:val="00A31236"/>
    <w:rsid w:val="00A3130B"/>
    <w:rsid w:val="00A315A2"/>
    <w:rsid w:val="00A31EDD"/>
    <w:rsid w:val="00A3278A"/>
    <w:rsid w:val="00A32AB2"/>
    <w:rsid w:val="00A32B31"/>
    <w:rsid w:val="00A32BA8"/>
    <w:rsid w:val="00A32D00"/>
    <w:rsid w:val="00A33912"/>
    <w:rsid w:val="00A33A64"/>
    <w:rsid w:val="00A34587"/>
    <w:rsid w:val="00A351F8"/>
    <w:rsid w:val="00A35A42"/>
    <w:rsid w:val="00A363EE"/>
    <w:rsid w:val="00A366FA"/>
    <w:rsid w:val="00A36CB6"/>
    <w:rsid w:val="00A36EF0"/>
    <w:rsid w:val="00A401AE"/>
    <w:rsid w:val="00A41B87"/>
    <w:rsid w:val="00A4200B"/>
    <w:rsid w:val="00A4233F"/>
    <w:rsid w:val="00A42519"/>
    <w:rsid w:val="00A42FDA"/>
    <w:rsid w:val="00A430D1"/>
    <w:rsid w:val="00A43100"/>
    <w:rsid w:val="00A4365D"/>
    <w:rsid w:val="00A43C2D"/>
    <w:rsid w:val="00A4443D"/>
    <w:rsid w:val="00A44C19"/>
    <w:rsid w:val="00A44D9E"/>
    <w:rsid w:val="00A45583"/>
    <w:rsid w:val="00A457E7"/>
    <w:rsid w:val="00A4589D"/>
    <w:rsid w:val="00A458B0"/>
    <w:rsid w:val="00A464C4"/>
    <w:rsid w:val="00A4682F"/>
    <w:rsid w:val="00A46AEB"/>
    <w:rsid w:val="00A46EBF"/>
    <w:rsid w:val="00A47274"/>
    <w:rsid w:val="00A478C2"/>
    <w:rsid w:val="00A508EE"/>
    <w:rsid w:val="00A50F8D"/>
    <w:rsid w:val="00A510EC"/>
    <w:rsid w:val="00A51B93"/>
    <w:rsid w:val="00A51BBF"/>
    <w:rsid w:val="00A529DF"/>
    <w:rsid w:val="00A53346"/>
    <w:rsid w:val="00A54146"/>
    <w:rsid w:val="00A54880"/>
    <w:rsid w:val="00A54A0A"/>
    <w:rsid w:val="00A5596E"/>
    <w:rsid w:val="00A55A19"/>
    <w:rsid w:val="00A55BDF"/>
    <w:rsid w:val="00A5663A"/>
    <w:rsid w:val="00A56672"/>
    <w:rsid w:val="00A56849"/>
    <w:rsid w:val="00A574D2"/>
    <w:rsid w:val="00A606FE"/>
    <w:rsid w:val="00A60D46"/>
    <w:rsid w:val="00A615F2"/>
    <w:rsid w:val="00A618E9"/>
    <w:rsid w:val="00A620BA"/>
    <w:rsid w:val="00A62DD0"/>
    <w:rsid w:val="00A632BF"/>
    <w:rsid w:val="00A63601"/>
    <w:rsid w:val="00A63BBC"/>
    <w:rsid w:val="00A63F70"/>
    <w:rsid w:val="00A644FC"/>
    <w:rsid w:val="00A6524F"/>
    <w:rsid w:val="00A658AA"/>
    <w:rsid w:val="00A65D41"/>
    <w:rsid w:val="00A663E1"/>
    <w:rsid w:val="00A66A2C"/>
    <w:rsid w:val="00A66F46"/>
    <w:rsid w:val="00A670B6"/>
    <w:rsid w:val="00A675BD"/>
    <w:rsid w:val="00A67770"/>
    <w:rsid w:val="00A67D6B"/>
    <w:rsid w:val="00A70140"/>
    <w:rsid w:val="00A7053D"/>
    <w:rsid w:val="00A70A7E"/>
    <w:rsid w:val="00A70CF3"/>
    <w:rsid w:val="00A71AA1"/>
    <w:rsid w:val="00A71C84"/>
    <w:rsid w:val="00A71D55"/>
    <w:rsid w:val="00A72696"/>
    <w:rsid w:val="00A72796"/>
    <w:rsid w:val="00A72EBF"/>
    <w:rsid w:val="00A73ADE"/>
    <w:rsid w:val="00A73B66"/>
    <w:rsid w:val="00A74341"/>
    <w:rsid w:val="00A743CE"/>
    <w:rsid w:val="00A74E34"/>
    <w:rsid w:val="00A75879"/>
    <w:rsid w:val="00A758C6"/>
    <w:rsid w:val="00A75B91"/>
    <w:rsid w:val="00A75BAE"/>
    <w:rsid w:val="00A76ACA"/>
    <w:rsid w:val="00A777BE"/>
    <w:rsid w:val="00A81509"/>
    <w:rsid w:val="00A81B68"/>
    <w:rsid w:val="00A8248A"/>
    <w:rsid w:val="00A82A9E"/>
    <w:rsid w:val="00A837D2"/>
    <w:rsid w:val="00A83980"/>
    <w:rsid w:val="00A839B1"/>
    <w:rsid w:val="00A83D23"/>
    <w:rsid w:val="00A84008"/>
    <w:rsid w:val="00A843C3"/>
    <w:rsid w:val="00A848C2"/>
    <w:rsid w:val="00A8495E"/>
    <w:rsid w:val="00A84A19"/>
    <w:rsid w:val="00A85C6A"/>
    <w:rsid w:val="00A86F07"/>
    <w:rsid w:val="00A87A67"/>
    <w:rsid w:val="00A900C9"/>
    <w:rsid w:val="00A90553"/>
    <w:rsid w:val="00A9112C"/>
    <w:rsid w:val="00A91E5D"/>
    <w:rsid w:val="00A93401"/>
    <w:rsid w:val="00A9382A"/>
    <w:rsid w:val="00A939ED"/>
    <w:rsid w:val="00A93A84"/>
    <w:rsid w:val="00A93E87"/>
    <w:rsid w:val="00A943D5"/>
    <w:rsid w:val="00A94EF3"/>
    <w:rsid w:val="00A95439"/>
    <w:rsid w:val="00A9548B"/>
    <w:rsid w:val="00A961EF"/>
    <w:rsid w:val="00A96772"/>
    <w:rsid w:val="00A96B03"/>
    <w:rsid w:val="00A96F54"/>
    <w:rsid w:val="00A9715B"/>
    <w:rsid w:val="00AA00E7"/>
    <w:rsid w:val="00AA0A9E"/>
    <w:rsid w:val="00AA0D39"/>
    <w:rsid w:val="00AA1177"/>
    <w:rsid w:val="00AA1C73"/>
    <w:rsid w:val="00AA2450"/>
    <w:rsid w:val="00AA289A"/>
    <w:rsid w:val="00AA3253"/>
    <w:rsid w:val="00AA36CB"/>
    <w:rsid w:val="00AA41E5"/>
    <w:rsid w:val="00AA428F"/>
    <w:rsid w:val="00AA43A1"/>
    <w:rsid w:val="00AA45DD"/>
    <w:rsid w:val="00AA5572"/>
    <w:rsid w:val="00AA5CC0"/>
    <w:rsid w:val="00AA672D"/>
    <w:rsid w:val="00AA6A95"/>
    <w:rsid w:val="00AA6E31"/>
    <w:rsid w:val="00AA72F6"/>
    <w:rsid w:val="00AA762F"/>
    <w:rsid w:val="00AA78D8"/>
    <w:rsid w:val="00AA7A88"/>
    <w:rsid w:val="00AA7DA3"/>
    <w:rsid w:val="00AB0005"/>
    <w:rsid w:val="00AB06B4"/>
    <w:rsid w:val="00AB0F48"/>
    <w:rsid w:val="00AB0FAC"/>
    <w:rsid w:val="00AB1150"/>
    <w:rsid w:val="00AB1BA4"/>
    <w:rsid w:val="00AB206A"/>
    <w:rsid w:val="00AB3330"/>
    <w:rsid w:val="00AB3EC3"/>
    <w:rsid w:val="00AB5226"/>
    <w:rsid w:val="00AB52B8"/>
    <w:rsid w:val="00AB5601"/>
    <w:rsid w:val="00AB5FD4"/>
    <w:rsid w:val="00AB60E6"/>
    <w:rsid w:val="00AB6C32"/>
    <w:rsid w:val="00AB7228"/>
    <w:rsid w:val="00AB7759"/>
    <w:rsid w:val="00AC006C"/>
    <w:rsid w:val="00AC0827"/>
    <w:rsid w:val="00AC0DEF"/>
    <w:rsid w:val="00AC14BD"/>
    <w:rsid w:val="00AC165D"/>
    <w:rsid w:val="00AC175F"/>
    <w:rsid w:val="00AC258F"/>
    <w:rsid w:val="00AC29F0"/>
    <w:rsid w:val="00AC44E9"/>
    <w:rsid w:val="00AC4829"/>
    <w:rsid w:val="00AC4E58"/>
    <w:rsid w:val="00AC5512"/>
    <w:rsid w:val="00AC6055"/>
    <w:rsid w:val="00AC61AE"/>
    <w:rsid w:val="00AC657B"/>
    <w:rsid w:val="00AC681E"/>
    <w:rsid w:val="00AC69A8"/>
    <w:rsid w:val="00AC6C02"/>
    <w:rsid w:val="00AC6E57"/>
    <w:rsid w:val="00AC6EC6"/>
    <w:rsid w:val="00AC7A62"/>
    <w:rsid w:val="00AC7EFC"/>
    <w:rsid w:val="00AC7F40"/>
    <w:rsid w:val="00AD0958"/>
    <w:rsid w:val="00AD0B3D"/>
    <w:rsid w:val="00AD0C73"/>
    <w:rsid w:val="00AD0F60"/>
    <w:rsid w:val="00AD1E8E"/>
    <w:rsid w:val="00AD286B"/>
    <w:rsid w:val="00AD34D2"/>
    <w:rsid w:val="00AD38C6"/>
    <w:rsid w:val="00AD3EB7"/>
    <w:rsid w:val="00AD4070"/>
    <w:rsid w:val="00AD4268"/>
    <w:rsid w:val="00AD4A0F"/>
    <w:rsid w:val="00AD4DBB"/>
    <w:rsid w:val="00AD514D"/>
    <w:rsid w:val="00AD5312"/>
    <w:rsid w:val="00AD550C"/>
    <w:rsid w:val="00AD6050"/>
    <w:rsid w:val="00AD6559"/>
    <w:rsid w:val="00AD68BC"/>
    <w:rsid w:val="00AD6E14"/>
    <w:rsid w:val="00AD6E6D"/>
    <w:rsid w:val="00AD706C"/>
    <w:rsid w:val="00AD71B2"/>
    <w:rsid w:val="00AD778D"/>
    <w:rsid w:val="00AD79C5"/>
    <w:rsid w:val="00AD7A03"/>
    <w:rsid w:val="00AD7C0F"/>
    <w:rsid w:val="00AE028B"/>
    <w:rsid w:val="00AE0350"/>
    <w:rsid w:val="00AE05A2"/>
    <w:rsid w:val="00AE0D3E"/>
    <w:rsid w:val="00AE1288"/>
    <w:rsid w:val="00AE15A4"/>
    <w:rsid w:val="00AE187D"/>
    <w:rsid w:val="00AE209D"/>
    <w:rsid w:val="00AE27EC"/>
    <w:rsid w:val="00AE2F53"/>
    <w:rsid w:val="00AE35BB"/>
    <w:rsid w:val="00AE3791"/>
    <w:rsid w:val="00AE3B32"/>
    <w:rsid w:val="00AE492F"/>
    <w:rsid w:val="00AE5B9C"/>
    <w:rsid w:val="00AE5F9B"/>
    <w:rsid w:val="00AE5FC4"/>
    <w:rsid w:val="00AE67F7"/>
    <w:rsid w:val="00AE70AB"/>
    <w:rsid w:val="00AE7295"/>
    <w:rsid w:val="00AE776E"/>
    <w:rsid w:val="00AE78C0"/>
    <w:rsid w:val="00AE7C04"/>
    <w:rsid w:val="00AF05E1"/>
    <w:rsid w:val="00AF1740"/>
    <w:rsid w:val="00AF2F2F"/>
    <w:rsid w:val="00AF4D88"/>
    <w:rsid w:val="00AF4FD3"/>
    <w:rsid w:val="00AF51D5"/>
    <w:rsid w:val="00AF5642"/>
    <w:rsid w:val="00AF5819"/>
    <w:rsid w:val="00AF5C2B"/>
    <w:rsid w:val="00AF5DB7"/>
    <w:rsid w:val="00AF657B"/>
    <w:rsid w:val="00AF6801"/>
    <w:rsid w:val="00AF68B2"/>
    <w:rsid w:val="00AF6B84"/>
    <w:rsid w:val="00AF71D6"/>
    <w:rsid w:val="00AF74B1"/>
    <w:rsid w:val="00AF7D69"/>
    <w:rsid w:val="00AF7FBD"/>
    <w:rsid w:val="00B000AA"/>
    <w:rsid w:val="00B001C4"/>
    <w:rsid w:val="00B00232"/>
    <w:rsid w:val="00B0045B"/>
    <w:rsid w:val="00B00579"/>
    <w:rsid w:val="00B00D46"/>
    <w:rsid w:val="00B010C7"/>
    <w:rsid w:val="00B01122"/>
    <w:rsid w:val="00B01915"/>
    <w:rsid w:val="00B0227F"/>
    <w:rsid w:val="00B0267A"/>
    <w:rsid w:val="00B02A9A"/>
    <w:rsid w:val="00B02F2A"/>
    <w:rsid w:val="00B03141"/>
    <w:rsid w:val="00B036DC"/>
    <w:rsid w:val="00B0389B"/>
    <w:rsid w:val="00B042F9"/>
    <w:rsid w:val="00B04629"/>
    <w:rsid w:val="00B0490D"/>
    <w:rsid w:val="00B04C71"/>
    <w:rsid w:val="00B04EFD"/>
    <w:rsid w:val="00B05512"/>
    <w:rsid w:val="00B05981"/>
    <w:rsid w:val="00B05B41"/>
    <w:rsid w:val="00B06DDD"/>
    <w:rsid w:val="00B06FEB"/>
    <w:rsid w:val="00B07199"/>
    <w:rsid w:val="00B07C98"/>
    <w:rsid w:val="00B07CA7"/>
    <w:rsid w:val="00B1085A"/>
    <w:rsid w:val="00B10B26"/>
    <w:rsid w:val="00B10C72"/>
    <w:rsid w:val="00B1143C"/>
    <w:rsid w:val="00B12AC3"/>
    <w:rsid w:val="00B13066"/>
    <w:rsid w:val="00B13BF2"/>
    <w:rsid w:val="00B14451"/>
    <w:rsid w:val="00B1456C"/>
    <w:rsid w:val="00B14E57"/>
    <w:rsid w:val="00B157A7"/>
    <w:rsid w:val="00B1611A"/>
    <w:rsid w:val="00B16386"/>
    <w:rsid w:val="00B16A4C"/>
    <w:rsid w:val="00B16C46"/>
    <w:rsid w:val="00B17502"/>
    <w:rsid w:val="00B178BA"/>
    <w:rsid w:val="00B17935"/>
    <w:rsid w:val="00B17B9D"/>
    <w:rsid w:val="00B20151"/>
    <w:rsid w:val="00B20424"/>
    <w:rsid w:val="00B208D8"/>
    <w:rsid w:val="00B212D3"/>
    <w:rsid w:val="00B21442"/>
    <w:rsid w:val="00B21919"/>
    <w:rsid w:val="00B21966"/>
    <w:rsid w:val="00B227F0"/>
    <w:rsid w:val="00B228BF"/>
    <w:rsid w:val="00B22F94"/>
    <w:rsid w:val="00B23868"/>
    <w:rsid w:val="00B23B51"/>
    <w:rsid w:val="00B23CD2"/>
    <w:rsid w:val="00B242A6"/>
    <w:rsid w:val="00B24C5A"/>
    <w:rsid w:val="00B267B8"/>
    <w:rsid w:val="00B26849"/>
    <w:rsid w:val="00B27469"/>
    <w:rsid w:val="00B27493"/>
    <w:rsid w:val="00B27667"/>
    <w:rsid w:val="00B277A3"/>
    <w:rsid w:val="00B30186"/>
    <w:rsid w:val="00B30304"/>
    <w:rsid w:val="00B30FA2"/>
    <w:rsid w:val="00B31F3F"/>
    <w:rsid w:val="00B32156"/>
    <w:rsid w:val="00B322D7"/>
    <w:rsid w:val="00B32EB0"/>
    <w:rsid w:val="00B334B7"/>
    <w:rsid w:val="00B337DD"/>
    <w:rsid w:val="00B33934"/>
    <w:rsid w:val="00B33935"/>
    <w:rsid w:val="00B33D82"/>
    <w:rsid w:val="00B33EE2"/>
    <w:rsid w:val="00B342B2"/>
    <w:rsid w:val="00B342C2"/>
    <w:rsid w:val="00B3493B"/>
    <w:rsid w:val="00B34BF4"/>
    <w:rsid w:val="00B34C4C"/>
    <w:rsid w:val="00B3547E"/>
    <w:rsid w:val="00B36172"/>
    <w:rsid w:val="00B36365"/>
    <w:rsid w:val="00B37496"/>
    <w:rsid w:val="00B40B38"/>
    <w:rsid w:val="00B41248"/>
    <w:rsid w:val="00B4143E"/>
    <w:rsid w:val="00B41820"/>
    <w:rsid w:val="00B41B3E"/>
    <w:rsid w:val="00B41BD1"/>
    <w:rsid w:val="00B4289A"/>
    <w:rsid w:val="00B44164"/>
    <w:rsid w:val="00B4446D"/>
    <w:rsid w:val="00B44534"/>
    <w:rsid w:val="00B4467D"/>
    <w:rsid w:val="00B44BC0"/>
    <w:rsid w:val="00B44C04"/>
    <w:rsid w:val="00B44E94"/>
    <w:rsid w:val="00B45CC3"/>
    <w:rsid w:val="00B4601D"/>
    <w:rsid w:val="00B462FD"/>
    <w:rsid w:val="00B46A03"/>
    <w:rsid w:val="00B46DFF"/>
    <w:rsid w:val="00B46E14"/>
    <w:rsid w:val="00B47FED"/>
    <w:rsid w:val="00B50415"/>
    <w:rsid w:val="00B51D5C"/>
    <w:rsid w:val="00B524DA"/>
    <w:rsid w:val="00B526D2"/>
    <w:rsid w:val="00B52761"/>
    <w:rsid w:val="00B529B9"/>
    <w:rsid w:val="00B530CE"/>
    <w:rsid w:val="00B53109"/>
    <w:rsid w:val="00B53ADB"/>
    <w:rsid w:val="00B54E06"/>
    <w:rsid w:val="00B55362"/>
    <w:rsid w:val="00B55382"/>
    <w:rsid w:val="00B558EC"/>
    <w:rsid w:val="00B55976"/>
    <w:rsid w:val="00B560BD"/>
    <w:rsid w:val="00B56805"/>
    <w:rsid w:val="00B5691E"/>
    <w:rsid w:val="00B5699F"/>
    <w:rsid w:val="00B571F2"/>
    <w:rsid w:val="00B5722C"/>
    <w:rsid w:val="00B57354"/>
    <w:rsid w:val="00B575F7"/>
    <w:rsid w:val="00B57608"/>
    <w:rsid w:val="00B579A5"/>
    <w:rsid w:val="00B57C83"/>
    <w:rsid w:val="00B6018F"/>
    <w:rsid w:val="00B60343"/>
    <w:rsid w:val="00B60A6F"/>
    <w:rsid w:val="00B6128D"/>
    <w:rsid w:val="00B612DF"/>
    <w:rsid w:val="00B62460"/>
    <w:rsid w:val="00B6286A"/>
    <w:rsid w:val="00B62A7F"/>
    <w:rsid w:val="00B62BF6"/>
    <w:rsid w:val="00B63107"/>
    <w:rsid w:val="00B639BC"/>
    <w:rsid w:val="00B64167"/>
    <w:rsid w:val="00B646C3"/>
    <w:rsid w:val="00B6479A"/>
    <w:rsid w:val="00B64C67"/>
    <w:rsid w:val="00B64FC4"/>
    <w:rsid w:val="00B65E1E"/>
    <w:rsid w:val="00B66694"/>
    <w:rsid w:val="00B666BD"/>
    <w:rsid w:val="00B66C48"/>
    <w:rsid w:val="00B66D99"/>
    <w:rsid w:val="00B671E9"/>
    <w:rsid w:val="00B677AF"/>
    <w:rsid w:val="00B67937"/>
    <w:rsid w:val="00B70C9C"/>
    <w:rsid w:val="00B7142D"/>
    <w:rsid w:val="00B71504"/>
    <w:rsid w:val="00B71B62"/>
    <w:rsid w:val="00B71EA1"/>
    <w:rsid w:val="00B726FD"/>
    <w:rsid w:val="00B72B05"/>
    <w:rsid w:val="00B72D23"/>
    <w:rsid w:val="00B73A91"/>
    <w:rsid w:val="00B73CB0"/>
    <w:rsid w:val="00B742BB"/>
    <w:rsid w:val="00B74879"/>
    <w:rsid w:val="00B74C31"/>
    <w:rsid w:val="00B75A3C"/>
    <w:rsid w:val="00B75BF9"/>
    <w:rsid w:val="00B75C53"/>
    <w:rsid w:val="00B75DD7"/>
    <w:rsid w:val="00B760D5"/>
    <w:rsid w:val="00B7623E"/>
    <w:rsid w:val="00B769B5"/>
    <w:rsid w:val="00B76CB7"/>
    <w:rsid w:val="00B77158"/>
    <w:rsid w:val="00B80A98"/>
    <w:rsid w:val="00B80D85"/>
    <w:rsid w:val="00B81B11"/>
    <w:rsid w:val="00B81CF1"/>
    <w:rsid w:val="00B81E50"/>
    <w:rsid w:val="00B81FCE"/>
    <w:rsid w:val="00B82B87"/>
    <w:rsid w:val="00B82DE9"/>
    <w:rsid w:val="00B8329B"/>
    <w:rsid w:val="00B834CF"/>
    <w:rsid w:val="00B840C4"/>
    <w:rsid w:val="00B84CF6"/>
    <w:rsid w:val="00B8552D"/>
    <w:rsid w:val="00B8657C"/>
    <w:rsid w:val="00B86A5A"/>
    <w:rsid w:val="00B86BC6"/>
    <w:rsid w:val="00B873B7"/>
    <w:rsid w:val="00B876AD"/>
    <w:rsid w:val="00B877C8"/>
    <w:rsid w:val="00B87809"/>
    <w:rsid w:val="00B87E1C"/>
    <w:rsid w:val="00B87F76"/>
    <w:rsid w:val="00B90483"/>
    <w:rsid w:val="00B908F8"/>
    <w:rsid w:val="00B90FEF"/>
    <w:rsid w:val="00B917F4"/>
    <w:rsid w:val="00B91CA3"/>
    <w:rsid w:val="00B92161"/>
    <w:rsid w:val="00B923EB"/>
    <w:rsid w:val="00B931D9"/>
    <w:rsid w:val="00B938C0"/>
    <w:rsid w:val="00B948D7"/>
    <w:rsid w:val="00B94ABC"/>
    <w:rsid w:val="00B94ED7"/>
    <w:rsid w:val="00B957C0"/>
    <w:rsid w:val="00B9682D"/>
    <w:rsid w:val="00B96B22"/>
    <w:rsid w:val="00B97FDF"/>
    <w:rsid w:val="00BA02FC"/>
    <w:rsid w:val="00BA0494"/>
    <w:rsid w:val="00BA081D"/>
    <w:rsid w:val="00BA0999"/>
    <w:rsid w:val="00BA1B3C"/>
    <w:rsid w:val="00BA1FCA"/>
    <w:rsid w:val="00BA2162"/>
    <w:rsid w:val="00BA2310"/>
    <w:rsid w:val="00BA3379"/>
    <w:rsid w:val="00BA36B6"/>
    <w:rsid w:val="00BA378D"/>
    <w:rsid w:val="00BA3B0B"/>
    <w:rsid w:val="00BA4ACE"/>
    <w:rsid w:val="00BA553A"/>
    <w:rsid w:val="00BA55BD"/>
    <w:rsid w:val="00BA56A3"/>
    <w:rsid w:val="00BA5B6F"/>
    <w:rsid w:val="00BA5C03"/>
    <w:rsid w:val="00BA6365"/>
    <w:rsid w:val="00BA64BD"/>
    <w:rsid w:val="00BA6582"/>
    <w:rsid w:val="00BA6592"/>
    <w:rsid w:val="00BA6605"/>
    <w:rsid w:val="00BA7405"/>
    <w:rsid w:val="00BA773D"/>
    <w:rsid w:val="00BB01D7"/>
    <w:rsid w:val="00BB08AE"/>
    <w:rsid w:val="00BB0C06"/>
    <w:rsid w:val="00BB1177"/>
    <w:rsid w:val="00BB1773"/>
    <w:rsid w:val="00BB19CB"/>
    <w:rsid w:val="00BB1B10"/>
    <w:rsid w:val="00BB1BC5"/>
    <w:rsid w:val="00BB237B"/>
    <w:rsid w:val="00BB24FD"/>
    <w:rsid w:val="00BB2C8C"/>
    <w:rsid w:val="00BB368A"/>
    <w:rsid w:val="00BB4150"/>
    <w:rsid w:val="00BB430B"/>
    <w:rsid w:val="00BB441B"/>
    <w:rsid w:val="00BB4F32"/>
    <w:rsid w:val="00BB5076"/>
    <w:rsid w:val="00BB5BE5"/>
    <w:rsid w:val="00BB5D38"/>
    <w:rsid w:val="00BB6481"/>
    <w:rsid w:val="00BB685A"/>
    <w:rsid w:val="00BB68D0"/>
    <w:rsid w:val="00BB6F0E"/>
    <w:rsid w:val="00BB7545"/>
    <w:rsid w:val="00BB75B8"/>
    <w:rsid w:val="00BB797C"/>
    <w:rsid w:val="00BB7A0D"/>
    <w:rsid w:val="00BC04F0"/>
    <w:rsid w:val="00BC04F9"/>
    <w:rsid w:val="00BC0B72"/>
    <w:rsid w:val="00BC1104"/>
    <w:rsid w:val="00BC160A"/>
    <w:rsid w:val="00BC175C"/>
    <w:rsid w:val="00BC260B"/>
    <w:rsid w:val="00BC28A5"/>
    <w:rsid w:val="00BC2C84"/>
    <w:rsid w:val="00BC3B6F"/>
    <w:rsid w:val="00BC415B"/>
    <w:rsid w:val="00BC41BA"/>
    <w:rsid w:val="00BC4B73"/>
    <w:rsid w:val="00BC598B"/>
    <w:rsid w:val="00BC60C3"/>
    <w:rsid w:val="00BC6C19"/>
    <w:rsid w:val="00BC6D86"/>
    <w:rsid w:val="00BC6DC2"/>
    <w:rsid w:val="00BC7327"/>
    <w:rsid w:val="00BC7FE7"/>
    <w:rsid w:val="00BD0183"/>
    <w:rsid w:val="00BD0377"/>
    <w:rsid w:val="00BD0966"/>
    <w:rsid w:val="00BD0E40"/>
    <w:rsid w:val="00BD0EED"/>
    <w:rsid w:val="00BD101D"/>
    <w:rsid w:val="00BD1303"/>
    <w:rsid w:val="00BD1501"/>
    <w:rsid w:val="00BD1581"/>
    <w:rsid w:val="00BD181B"/>
    <w:rsid w:val="00BD1C6D"/>
    <w:rsid w:val="00BD20C4"/>
    <w:rsid w:val="00BD21C8"/>
    <w:rsid w:val="00BD21D1"/>
    <w:rsid w:val="00BD2367"/>
    <w:rsid w:val="00BD244A"/>
    <w:rsid w:val="00BD2DA0"/>
    <w:rsid w:val="00BD37C1"/>
    <w:rsid w:val="00BD427E"/>
    <w:rsid w:val="00BD47EA"/>
    <w:rsid w:val="00BD593A"/>
    <w:rsid w:val="00BD5B38"/>
    <w:rsid w:val="00BD603A"/>
    <w:rsid w:val="00BD6E82"/>
    <w:rsid w:val="00BD6F23"/>
    <w:rsid w:val="00BD73AD"/>
    <w:rsid w:val="00BD7488"/>
    <w:rsid w:val="00BD7617"/>
    <w:rsid w:val="00BD790F"/>
    <w:rsid w:val="00BD7EDB"/>
    <w:rsid w:val="00BE05FC"/>
    <w:rsid w:val="00BE19A7"/>
    <w:rsid w:val="00BE225B"/>
    <w:rsid w:val="00BE2D2D"/>
    <w:rsid w:val="00BE2F5E"/>
    <w:rsid w:val="00BE3324"/>
    <w:rsid w:val="00BE371E"/>
    <w:rsid w:val="00BE3A7C"/>
    <w:rsid w:val="00BE49E0"/>
    <w:rsid w:val="00BE5016"/>
    <w:rsid w:val="00BE51C9"/>
    <w:rsid w:val="00BE52E6"/>
    <w:rsid w:val="00BE56C9"/>
    <w:rsid w:val="00BE5CE6"/>
    <w:rsid w:val="00BE6522"/>
    <w:rsid w:val="00BE67FB"/>
    <w:rsid w:val="00BE6B96"/>
    <w:rsid w:val="00BE6CD9"/>
    <w:rsid w:val="00BE7087"/>
    <w:rsid w:val="00BE769D"/>
    <w:rsid w:val="00BE78A5"/>
    <w:rsid w:val="00BE7F7F"/>
    <w:rsid w:val="00BF0268"/>
    <w:rsid w:val="00BF14C2"/>
    <w:rsid w:val="00BF14FF"/>
    <w:rsid w:val="00BF23AE"/>
    <w:rsid w:val="00BF23DF"/>
    <w:rsid w:val="00BF246F"/>
    <w:rsid w:val="00BF25AF"/>
    <w:rsid w:val="00BF2B97"/>
    <w:rsid w:val="00BF2D8E"/>
    <w:rsid w:val="00BF3057"/>
    <w:rsid w:val="00BF320E"/>
    <w:rsid w:val="00BF3410"/>
    <w:rsid w:val="00BF3F52"/>
    <w:rsid w:val="00BF410D"/>
    <w:rsid w:val="00BF430F"/>
    <w:rsid w:val="00BF491B"/>
    <w:rsid w:val="00BF49A1"/>
    <w:rsid w:val="00BF5296"/>
    <w:rsid w:val="00BF5666"/>
    <w:rsid w:val="00BF6016"/>
    <w:rsid w:val="00BF68A2"/>
    <w:rsid w:val="00BF695C"/>
    <w:rsid w:val="00BF6B0B"/>
    <w:rsid w:val="00BF737D"/>
    <w:rsid w:val="00BF737F"/>
    <w:rsid w:val="00BF769E"/>
    <w:rsid w:val="00BF7912"/>
    <w:rsid w:val="00BF7B5E"/>
    <w:rsid w:val="00BF7C43"/>
    <w:rsid w:val="00C00D73"/>
    <w:rsid w:val="00C01992"/>
    <w:rsid w:val="00C01C0A"/>
    <w:rsid w:val="00C025E5"/>
    <w:rsid w:val="00C02D14"/>
    <w:rsid w:val="00C037F4"/>
    <w:rsid w:val="00C03832"/>
    <w:rsid w:val="00C03DEB"/>
    <w:rsid w:val="00C0454A"/>
    <w:rsid w:val="00C04A04"/>
    <w:rsid w:val="00C04E16"/>
    <w:rsid w:val="00C052B2"/>
    <w:rsid w:val="00C053C5"/>
    <w:rsid w:val="00C055F6"/>
    <w:rsid w:val="00C05DC2"/>
    <w:rsid w:val="00C067D5"/>
    <w:rsid w:val="00C06876"/>
    <w:rsid w:val="00C06B07"/>
    <w:rsid w:val="00C071E5"/>
    <w:rsid w:val="00C0762F"/>
    <w:rsid w:val="00C07D50"/>
    <w:rsid w:val="00C1000E"/>
    <w:rsid w:val="00C101E4"/>
    <w:rsid w:val="00C10ACC"/>
    <w:rsid w:val="00C10C5B"/>
    <w:rsid w:val="00C110C1"/>
    <w:rsid w:val="00C11219"/>
    <w:rsid w:val="00C11A22"/>
    <w:rsid w:val="00C11FAE"/>
    <w:rsid w:val="00C124FB"/>
    <w:rsid w:val="00C13518"/>
    <w:rsid w:val="00C13F6D"/>
    <w:rsid w:val="00C15429"/>
    <w:rsid w:val="00C15559"/>
    <w:rsid w:val="00C157DE"/>
    <w:rsid w:val="00C15BCF"/>
    <w:rsid w:val="00C15C8D"/>
    <w:rsid w:val="00C16007"/>
    <w:rsid w:val="00C173C1"/>
    <w:rsid w:val="00C175A0"/>
    <w:rsid w:val="00C176D9"/>
    <w:rsid w:val="00C17B27"/>
    <w:rsid w:val="00C17B88"/>
    <w:rsid w:val="00C20053"/>
    <w:rsid w:val="00C20351"/>
    <w:rsid w:val="00C20587"/>
    <w:rsid w:val="00C2130D"/>
    <w:rsid w:val="00C2203B"/>
    <w:rsid w:val="00C22097"/>
    <w:rsid w:val="00C222F8"/>
    <w:rsid w:val="00C223B6"/>
    <w:rsid w:val="00C233E4"/>
    <w:rsid w:val="00C2356B"/>
    <w:rsid w:val="00C23B14"/>
    <w:rsid w:val="00C24545"/>
    <w:rsid w:val="00C2508B"/>
    <w:rsid w:val="00C25699"/>
    <w:rsid w:val="00C25A90"/>
    <w:rsid w:val="00C25CC3"/>
    <w:rsid w:val="00C2655B"/>
    <w:rsid w:val="00C26AFA"/>
    <w:rsid w:val="00C277D4"/>
    <w:rsid w:val="00C277F5"/>
    <w:rsid w:val="00C27FEA"/>
    <w:rsid w:val="00C30924"/>
    <w:rsid w:val="00C30AC9"/>
    <w:rsid w:val="00C31006"/>
    <w:rsid w:val="00C314FE"/>
    <w:rsid w:val="00C3191F"/>
    <w:rsid w:val="00C31A35"/>
    <w:rsid w:val="00C31C2D"/>
    <w:rsid w:val="00C31F2A"/>
    <w:rsid w:val="00C322F0"/>
    <w:rsid w:val="00C33B54"/>
    <w:rsid w:val="00C33D29"/>
    <w:rsid w:val="00C33F5F"/>
    <w:rsid w:val="00C34194"/>
    <w:rsid w:val="00C3428C"/>
    <w:rsid w:val="00C34600"/>
    <w:rsid w:val="00C348AC"/>
    <w:rsid w:val="00C356A9"/>
    <w:rsid w:val="00C35982"/>
    <w:rsid w:val="00C359ED"/>
    <w:rsid w:val="00C35A5D"/>
    <w:rsid w:val="00C35BFD"/>
    <w:rsid w:val="00C35DA3"/>
    <w:rsid w:val="00C35DF3"/>
    <w:rsid w:val="00C35F14"/>
    <w:rsid w:val="00C36044"/>
    <w:rsid w:val="00C36393"/>
    <w:rsid w:val="00C366C3"/>
    <w:rsid w:val="00C36E93"/>
    <w:rsid w:val="00C379F5"/>
    <w:rsid w:val="00C37AF1"/>
    <w:rsid w:val="00C37E71"/>
    <w:rsid w:val="00C40E01"/>
    <w:rsid w:val="00C412CC"/>
    <w:rsid w:val="00C42697"/>
    <w:rsid w:val="00C426E0"/>
    <w:rsid w:val="00C4274A"/>
    <w:rsid w:val="00C42F42"/>
    <w:rsid w:val="00C434C7"/>
    <w:rsid w:val="00C44428"/>
    <w:rsid w:val="00C44775"/>
    <w:rsid w:val="00C44D36"/>
    <w:rsid w:val="00C44EEE"/>
    <w:rsid w:val="00C44FA8"/>
    <w:rsid w:val="00C45235"/>
    <w:rsid w:val="00C454F8"/>
    <w:rsid w:val="00C45698"/>
    <w:rsid w:val="00C4570A"/>
    <w:rsid w:val="00C45EDF"/>
    <w:rsid w:val="00C465CC"/>
    <w:rsid w:val="00C47232"/>
    <w:rsid w:val="00C47538"/>
    <w:rsid w:val="00C47A83"/>
    <w:rsid w:val="00C47AE2"/>
    <w:rsid w:val="00C47E96"/>
    <w:rsid w:val="00C54D3E"/>
    <w:rsid w:val="00C55CC5"/>
    <w:rsid w:val="00C569BD"/>
    <w:rsid w:val="00C56CAD"/>
    <w:rsid w:val="00C56F93"/>
    <w:rsid w:val="00C5729D"/>
    <w:rsid w:val="00C57C2C"/>
    <w:rsid w:val="00C605EF"/>
    <w:rsid w:val="00C6083F"/>
    <w:rsid w:val="00C6219F"/>
    <w:rsid w:val="00C6238A"/>
    <w:rsid w:val="00C62440"/>
    <w:rsid w:val="00C6252D"/>
    <w:rsid w:val="00C63550"/>
    <w:rsid w:val="00C63653"/>
    <w:rsid w:val="00C637E6"/>
    <w:rsid w:val="00C63EF3"/>
    <w:rsid w:val="00C6437A"/>
    <w:rsid w:val="00C64554"/>
    <w:rsid w:val="00C64B79"/>
    <w:rsid w:val="00C64E66"/>
    <w:rsid w:val="00C6519D"/>
    <w:rsid w:val="00C653E5"/>
    <w:rsid w:val="00C65907"/>
    <w:rsid w:val="00C65E6C"/>
    <w:rsid w:val="00C66304"/>
    <w:rsid w:val="00C67168"/>
    <w:rsid w:val="00C67B28"/>
    <w:rsid w:val="00C67C16"/>
    <w:rsid w:val="00C67D3D"/>
    <w:rsid w:val="00C67D3E"/>
    <w:rsid w:val="00C7073F"/>
    <w:rsid w:val="00C70D16"/>
    <w:rsid w:val="00C71A0A"/>
    <w:rsid w:val="00C71C8E"/>
    <w:rsid w:val="00C71DE9"/>
    <w:rsid w:val="00C72789"/>
    <w:rsid w:val="00C727A3"/>
    <w:rsid w:val="00C72F06"/>
    <w:rsid w:val="00C732F0"/>
    <w:rsid w:val="00C73350"/>
    <w:rsid w:val="00C7336D"/>
    <w:rsid w:val="00C73532"/>
    <w:rsid w:val="00C735E2"/>
    <w:rsid w:val="00C73679"/>
    <w:rsid w:val="00C74AFE"/>
    <w:rsid w:val="00C74E38"/>
    <w:rsid w:val="00C753A6"/>
    <w:rsid w:val="00C756D5"/>
    <w:rsid w:val="00C75714"/>
    <w:rsid w:val="00C75A40"/>
    <w:rsid w:val="00C75C46"/>
    <w:rsid w:val="00C75CA7"/>
    <w:rsid w:val="00C75D24"/>
    <w:rsid w:val="00C76ECB"/>
    <w:rsid w:val="00C77A17"/>
    <w:rsid w:val="00C77A36"/>
    <w:rsid w:val="00C80172"/>
    <w:rsid w:val="00C80E02"/>
    <w:rsid w:val="00C80E85"/>
    <w:rsid w:val="00C817D3"/>
    <w:rsid w:val="00C81DCD"/>
    <w:rsid w:val="00C82111"/>
    <w:rsid w:val="00C82722"/>
    <w:rsid w:val="00C836EE"/>
    <w:rsid w:val="00C83769"/>
    <w:rsid w:val="00C83B71"/>
    <w:rsid w:val="00C84B03"/>
    <w:rsid w:val="00C84B1D"/>
    <w:rsid w:val="00C8559A"/>
    <w:rsid w:val="00C8594C"/>
    <w:rsid w:val="00C85CEA"/>
    <w:rsid w:val="00C86017"/>
    <w:rsid w:val="00C8602D"/>
    <w:rsid w:val="00C86098"/>
    <w:rsid w:val="00C8628A"/>
    <w:rsid w:val="00C867C4"/>
    <w:rsid w:val="00C86B17"/>
    <w:rsid w:val="00C86B64"/>
    <w:rsid w:val="00C86B77"/>
    <w:rsid w:val="00C87A46"/>
    <w:rsid w:val="00C909F6"/>
    <w:rsid w:val="00C90D18"/>
    <w:rsid w:val="00C925E1"/>
    <w:rsid w:val="00C93ACC"/>
    <w:rsid w:val="00C94533"/>
    <w:rsid w:val="00C947DA"/>
    <w:rsid w:val="00C948CC"/>
    <w:rsid w:val="00C94EC8"/>
    <w:rsid w:val="00C958E7"/>
    <w:rsid w:val="00C95C99"/>
    <w:rsid w:val="00C963FE"/>
    <w:rsid w:val="00C9668D"/>
    <w:rsid w:val="00C96D6C"/>
    <w:rsid w:val="00CA0200"/>
    <w:rsid w:val="00CA118B"/>
    <w:rsid w:val="00CA1A09"/>
    <w:rsid w:val="00CA1BF3"/>
    <w:rsid w:val="00CA1C81"/>
    <w:rsid w:val="00CA237E"/>
    <w:rsid w:val="00CA2F92"/>
    <w:rsid w:val="00CA3957"/>
    <w:rsid w:val="00CA429A"/>
    <w:rsid w:val="00CA43FE"/>
    <w:rsid w:val="00CA490E"/>
    <w:rsid w:val="00CA49EE"/>
    <w:rsid w:val="00CA4D97"/>
    <w:rsid w:val="00CA4ED1"/>
    <w:rsid w:val="00CA5119"/>
    <w:rsid w:val="00CA53F6"/>
    <w:rsid w:val="00CA589D"/>
    <w:rsid w:val="00CA5CAB"/>
    <w:rsid w:val="00CA6067"/>
    <w:rsid w:val="00CA631A"/>
    <w:rsid w:val="00CA631C"/>
    <w:rsid w:val="00CA6589"/>
    <w:rsid w:val="00CA71B5"/>
    <w:rsid w:val="00CA75D3"/>
    <w:rsid w:val="00CB0939"/>
    <w:rsid w:val="00CB13FF"/>
    <w:rsid w:val="00CB2007"/>
    <w:rsid w:val="00CB22D5"/>
    <w:rsid w:val="00CB2CD7"/>
    <w:rsid w:val="00CB3B9D"/>
    <w:rsid w:val="00CB43A8"/>
    <w:rsid w:val="00CB4F94"/>
    <w:rsid w:val="00CB6255"/>
    <w:rsid w:val="00CB68F7"/>
    <w:rsid w:val="00CB69A4"/>
    <w:rsid w:val="00CB6CC8"/>
    <w:rsid w:val="00CB7092"/>
    <w:rsid w:val="00CB714D"/>
    <w:rsid w:val="00CB75E1"/>
    <w:rsid w:val="00CC0C1E"/>
    <w:rsid w:val="00CC1468"/>
    <w:rsid w:val="00CC16D0"/>
    <w:rsid w:val="00CC197A"/>
    <w:rsid w:val="00CC208E"/>
    <w:rsid w:val="00CC2F1C"/>
    <w:rsid w:val="00CC3CE0"/>
    <w:rsid w:val="00CC3E9D"/>
    <w:rsid w:val="00CC3EFD"/>
    <w:rsid w:val="00CC42E0"/>
    <w:rsid w:val="00CC4EE5"/>
    <w:rsid w:val="00CC5159"/>
    <w:rsid w:val="00CC5521"/>
    <w:rsid w:val="00CC5607"/>
    <w:rsid w:val="00CC5690"/>
    <w:rsid w:val="00CC72B8"/>
    <w:rsid w:val="00CC7673"/>
    <w:rsid w:val="00CC7AC6"/>
    <w:rsid w:val="00CC7DC1"/>
    <w:rsid w:val="00CD0A82"/>
    <w:rsid w:val="00CD15CE"/>
    <w:rsid w:val="00CD1776"/>
    <w:rsid w:val="00CD1A95"/>
    <w:rsid w:val="00CD1D69"/>
    <w:rsid w:val="00CD46AC"/>
    <w:rsid w:val="00CD4D9C"/>
    <w:rsid w:val="00CD50E0"/>
    <w:rsid w:val="00CD542E"/>
    <w:rsid w:val="00CD5706"/>
    <w:rsid w:val="00CD66D9"/>
    <w:rsid w:val="00CD6E5D"/>
    <w:rsid w:val="00CD7272"/>
    <w:rsid w:val="00CD7AF0"/>
    <w:rsid w:val="00CE0056"/>
    <w:rsid w:val="00CE02C8"/>
    <w:rsid w:val="00CE054C"/>
    <w:rsid w:val="00CE12CE"/>
    <w:rsid w:val="00CE14EE"/>
    <w:rsid w:val="00CE1818"/>
    <w:rsid w:val="00CE1B6F"/>
    <w:rsid w:val="00CE26E3"/>
    <w:rsid w:val="00CE2A56"/>
    <w:rsid w:val="00CE2C8B"/>
    <w:rsid w:val="00CE2DCE"/>
    <w:rsid w:val="00CE3095"/>
    <w:rsid w:val="00CE3505"/>
    <w:rsid w:val="00CE4D88"/>
    <w:rsid w:val="00CE571F"/>
    <w:rsid w:val="00CE57A3"/>
    <w:rsid w:val="00CE60EA"/>
    <w:rsid w:val="00CE6200"/>
    <w:rsid w:val="00CE6219"/>
    <w:rsid w:val="00CE6E3A"/>
    <w:rsid w:val="00CE776F"/>
    <w:rsid w:val="00CE787D"/>
    <w:rsid w:val="00CF0136"/>
    <w:rsid w:val="00CF01AA"/>
    <w:rsid w:val="00CF0EB8"/>
    <w:rsid w:val="00CF1240"/>
    <w:rsid w:val="00CF16A9"/>
    <w:rsid w:val="00CF1774"/>
    <w:rsid w:val="00CF17DB"/>
    <w:rsid w:val="00CF1F7A"/>
    <w:rsid w:val="00CF21FB"/>
    <w:rsid w:val="00CF25C2"/>
    <w:rsid w:val="00CF2963"/>
    <w:rsid w:val="00CF2A1E"/>
    <w:rsid w:val="00CF2C33"/>
    <w:rsid w:val="00CF2C48"/>
    <w:rsid w:val="00CF3268"/>
    <w:rsid w:val="00CF34C8"/>
    <w:rsid w:val="00CF3505"/>
    <w:rsid w:val="00CF3AD0"/>
    <w:rsid w:val="00CF4D5B"/>
    <w:rsid w:val="00CF5BC4"/>
    <w:rsid w:val="00CF5D14"/>
    <w:rsid w:val="00CF6195"/>
    <w:rsid w:val="00CF6E14"/>
    <w:rsid w:val="00CF70DD"/>
    <w:rsid w:val="00CF7289"/>
    <w:rsid w:val="00CF730B"/>
    <w:rsid w:val="00CF7858"/>
    <w:rsid w:val="00CF7D17"/>
    <w:rsid w:val="00CF7F11"/>
    <w:rsid w:val="00D00BD7"/>
    <w:rsid w:val="00D00C0A"/>
    <w:rsid w:val="00D00D22"/>
    <w:rsid w:val="00D011CD"/>
    <w:rsid w:val="00D01C03"/>
    <w:rsid w:val="00D01D72"/>
    <w:rsid w:val="00D01F29"/>
    <w:rsid w:val="00D0212B"/>
    <w:rsid w:val="00D0272D"/>
    <w:rsid w:val="00D0283C"/>
    <w:rsid w:val="00D03A24"/>
    <w:rsid w:val="00D03AA4"/>
    <w:rsid w:val="00D03B02"/>
    <w:rsid w:val="00D03B69"/>
    <w:rsid w:val="00D03BC3"/>
    <w:rsid w:val="00D03E75"/>
    <w:rsid w:val="00D03ED4"/>
    <w:rsid w:val="00D04249"/>
    <w:rsid w:val="00D04640"/>
    <w:rsid w:val="00D04714"/>
    <w:rsid w:val="00D04817"/>
    <w:rsid w:val="00D04929"/>
    <w:rsid w:val="00D04E4D"/>
    <w:rsid w:val="00D053C2"/>
    <w:rsid w:val="00D05554"/>
    <w:rsid w:val="00D05635"/>
    <w:rsid w:val="00D0568A"/>
    <w:rsid w:val="00D059D3"/>
    <w:rsid w:val="00D05D89"/>
    <w:rsid w:val="00D05DD8"/>
    <w:rsid w:val="00D07441"/>
    <w:rsid w:val="00D07FA5"/>
    <w:rsid w:val="00D10219"/>
    <w:rsid w:val="00D103B1"/>
    <w:rsid w:val="00D1198A"/>
    <w:rsid w:val="00D11E09"/>
    <w:rsid w:val="00D1288C"/>
    <w:rsid w:val="00D12B6E"/>
    <w:rsid w:val="00D15944"/>
    <w:rsid w:val="00D15A17"/>
    <w:rsid w:val="00D15F35"/>
    <w:rsid w:val="00D15FAF"/>
    <w:rsid w:val="00D164E1"/>
    <w:rsid w:val="00D16A12"/>
    <w:rsid w:val="00D16C51"/>
    <w:rsid w:val="00D16D75"/>
    <w:rsid w:val="00D170E4"/>
    <w:rsid w:val="00D17E66"/>
    <w:rsid w:val="00D2008D"/>
    <w:rsid w:val="00D20488"/>
    <w:rsid w:val="00D20B43"/>
    <w:rsid w:val="00D20C18"/>
    <w:rsid w:val="00D20C89"/>
    <w:rsid w:val="00D20D7D"/>
    <w:rsid w:val="00D21235"/>
    <w:rsid w:val="00D212A6"/>
    <w:rsid w:val="00D228B5"/>
    <w:rsid w:val="00D22A93"/>
    <w:rsid w:val="00D2307B"/>
    <w:rsid w:val="00D234F6"/>
    <w:rsid w:val="00D2353D"/>
    <w:rsid w:val="00D23A75"/>
    <w:rsid w:val="00D23B86"/>
    <w:rsid w:val="00D23C1A"/>
    <w:rsid w:val="00D24908"/>
    <w:rsid w:val="00D2493A"/>
    <w:rsid w:val="00D24E99"/>
    <w:rsid w:val="00D24EB0"/>
    <w:rsid w:val="00D251D4"/>
    <w:rsid w:val="00D252A5"/>
    <w:rsid w:val="00D253A4"/>
    <w:rsid w:val="00D2570E"/>
    <w:rsid w:val="00D25CC5"/>
    <w:rsid w:val="00D2616D"/>
    <w:rsid w:val="00D26578"/>
    <w:rsid w:val="00D2679C"/>
    <w:rsid w:val="00D26CB2"/>
    <w:rsid w:val="00D270DF"/>
    <w:rsid w:val="00D2713E"/>
    <w:rsid w:val="00D2743E"/>
    <w:rsid w:val="00D305D7"/>
    <w:rsid w:val="00D30658"/>
    <w:rsid w:val="00D30ADD"/>
    <w:rsid w:val="00D30C58"/>
    <w:rsid w:val="00D30C9A"/>
    <w:rsid w:val="00D30C9D"/>
    <w:rsid w:val="00D30DC8"/>
    <w:rsid w:val="00D31147"/>
    <w:rsid w:val="00D31237"/>
    <w:rsid w:val="00D31931"/>
    <w:rsid w:val="00D31ADE"/>
    <w:rsid w:val="00D32504"/>
    <w:rsid w:val="00D32606"/>
    <w:rsid w:val="00D32A04"/>
    <w:rsid w:val="00D32F17"/>
    <w:rsid w:val="00D33845"/>
    <w:rsid w:val="00D339D9"/>
    <w:rsid w:val="00D33EDA"/>
    <w:rsid w:val="00D34B5B"/>
    <w:rsid w:val="00D34C62"/>
    <w:rsid w:val="00D35B93"/>
    <w:rsid w:val="00D360E9"/>
    <w:rsid w:val="00D36422"/>
    <w:rsid w:val="00D36DE6"/>
    <w:rsid w:val="00D37CA3"/>
    <w:rsid w:val="00D37D8D"/>
    <w:rsid w:val="00D40686"/>
    <w:rsid w:val="00D409ED"/>
    <w:rsid w:val="00D40D62"/>
    <w:rsid w:val="00D410AE"/>
    <w:rsid w:val="00D41198"/>
    <w:rsid w:val="00D41FDB"/>
    <w:rsid w:val="00D4234D"/>
    <w:rsid w:val="00D42457"/>
    <w:rsid w:val="00D4283D"/>
    <w:rsid w:val="00D438A5"/>
    <w:rsid w:val="00D438CC"/>
    <w:rsid w:val="00D44333"/>
    <w:rsid w:val="00D447D0"/>
    <w:rsid w:val="00D44F10"/>
    <w:rsid w:val="00D45900"/>
    <w:rsid w:val="00D4592D"/>
    <w:rsid w:val="00D46C08"/>
    <w:rsid w:val="00D476B5"/>
    <w:rsid w:val="00D47842"/>
    <w:rsid w:val="00D47BD5"/>
    <w:rsid w:val="00D503D9"/>
    <w:rsid w:val="00D51464"/>
    <w:rsid w:val="00D527B3"/>
    <w:rsid w:val="00D5282B"/>
    <w:rsid w:val="00D52969"/>
    <w:rsid w:val="00D52E88"/>
    <w:rsid w:val="00D531F8"/>
    <w:rsid w:val="00D53DAB"/>
    <w:rsid w:val="00D5423D"/>
    <w:rsid w:val="00D54255"/>
    <w:rsid w:val="00D54FA8"/>
    <w:rsid w:val="00D5584D"/>
    <w:rsid w:val="00D55969"/>
    <w:rsid w:val="00D55C4E"/>
    <w:rsid w:val="00D56945"/>
    <w:rsid w:val="00D57971"/>
    <w:rsid w:val="00D57C51"/>
    <w:rsid w:val="00D57F45"/>
    <w:rsid w:val="00D57FD7"/>
    <w:rsid w:val="00D6031D"/>
    <w:rsid w:val="00D6117A"/>
    <w:rsid w:val="00D61901"/>
    <w:rsid w:val="00D61E43"/>
    <w:rsid w:val="00D61FE2"/>
    <w:rsid w:val="00D62275"/>
    <w:rsid w:val="00D62A49"/>
    <w:rsid w:val="00D62F39"/>
    <w:rsid w:val="00D63484"/>
    <w:rsid w:val="00D63520"/>
    <w:rsid w:val="00D64271"/>
    <w:rsid w:val="00D64A84"/>
    <w:rsid w:val="00D64FFE"/>
    <w:rsid w:val="00D656D1"/>
    <w:rsid w:val="00D67374"/>
    <w:rsid w:val="00D67C8F"/>
    <w:rsid w:val="00D67CDE"/>
    <w:rsid w:val="00D67F7F"/>
    <w:rsid w:val="00D705F7"/>
    <w:rsid w:val="00D70B8B"/>
    <w:rsid w:val="00D70D5A"/>
    <w:rsid w:val="00D712B5"/>
    <w:rsid w:val="00D7162B"/>
    <w:rsid w:val="00D720CD"/>
    <w:rsid w:val="00D72413"/>
    <w:rsid w:val="00D726E1"/>
    <w:rsid w:val="00D7292F"/>
    <w:rsid w:val="00D72E2F"/>
    <w:rsid w:val="00D73236"/>
    <w:rsid w:val="00D7350A"/>
    <w:rsid w:val="00D736B0"/>
    <w:rsid w:val="00D743FF"/>
    <w:rsid w:val="00D744DE"/>
    <w:rsid w:val="00D744F8"/>
    <w:rsid w:val="00D748A2"/>
    <w:rsid w:val="00D74A4D"/>
    <w:rsid w:val="00D75FBC"/>
    <w:rsid w:val="00D765A6"/>
    <w:rsid w:val="00D7683D"/>
    <w:rsid w:val="00D7688A"/>
    <w:rsid w:val="00D769A8"/>
    <w:rsid w:val="00D76C32"/>
    <w:rsid w:val="00D77015"/>
    <w:rsid w:val="00D7755A"/>
    <w:rsid w:val="00D77562"/>
    <w:rsid w:val="00D77611"/>
    <w:rsid w:val="00D77822"/>
    <w:rsid w:val="00D77FA7"/>
    <w:rsid w:val="00D801E3"/>
    <w:rsid w:val="00D802E1"/>
    <w:rsid w:val="00D806F9"/>
    <w:rsid w:val="00D808F1"/>
    <w:rsid w:val="00D810DC"/>
    <w:rsid w:val="00D81455"/>
    <w:rsid w:val="00D821C9"/>
    <w:rsid w:val="00D82270"/>
    <w:rsid w:val="00D8296B"/>
    <w:rsid w:val="00D82F21"/>
    <w:rsid w:val="00D8351F"/>
    <w:rsid w:val="00D83B69"/>
    <w:rsid w:val="00D8417D"/>
    <w:rsid w:val="00D84B92"/>
    <w:rsid w:val="00D84D2A"/>
    <w:rsid w:val="00D85708"/>
    <w:rsid w:val="00D85796"/>
    <w:rsid w:val="00D8622C"/>
    <w:rsid w:val="00D86DD5"/>
    <w:rsid w:val="00D876DC"/>
    <w:rsid w:val="00D876E1"/>
    <w:rsid w:val="00D876E2"/>
    <w:rsid w:val="00D87A2C"/>
    <w:rsid w:val="00D87D1F"/>
    <w:rsid w:val="00D90002"/>
    <w:rsid w:val="00D90436"/>
    <w:rsid w:val="00D90E78"/>
    <w:rsid w:val="00D9125E"/>
    <w:rsid w:val="00D91826"/>
    <w:rsid w:val="00D919E3"/>
    <w:rsid w:val="00D91D79"/>
    <w:rsid w:val="00D91E26"/>
    <w:rsid w:val="00D924D8"/>
    <w:rsid w:val="00D9273B"/>
    <w:rsid w:val="00D92C1C"/>
    <w:rsid w:val="00D92E73"/>
    <w:rsid w:val="00D9304D"/>
    <w:rsid w:val="00D9319A"/>
    <w:rsid w:val="00D9348D"/>
    <w:rsid w:val="00D93688"/>
    <w:rsid w:val="00D936C8"/>
    <w:rsid w:val="00D93ECD"/>
    <w:rsid w:val="00D942A6"/>
    <w:rsid w:val="00D943E0"/>
    <w:rsid w:val="00D94438"/>
    <w:rsid w:val="00D94CD0"/>
    <w:rsid w:val="00D94FAE"/>
    <w:rsid w:val="00D95BED"/>
    <w:rsid w:val="00D95F3E"/>
    <w:rsid w:val="00D96546"/>
    <w:rsid w:val="00D967F1"/>
    <w:rsid w:val="00D9680A"/>
    <w:rsid w:val="00D96A58"/>
    <w:rsid w:val="00D970B2"/>
    <w:rsid w:val="00DA045E"/>
    <w:rsid w:val="00DA070F"/>
    <w:rsid w:val="00DA0F53"/>
    <w:rsid w:val="00DA1C94"/>
    <w:rsid w:val="00DA1CC4"/>
    <w:rsid w:val="00DA201F"/>
    <w:rsid w:val="00DA2664"/>
    <w:rsid w:val="00DA340C"/>
    <w:rsid w:val="00DA3530"/>
    <w:rsid w:val="00DA367E"/>
    <w:rsid w:val="00DA36E3"/>
    <w:rsid w:val="00DA3E10"/>
    <w:rsid w:val="00DA4BCC"/>
    <w:rsid w:val="00DA4DF6"/>
    <w:rsid w:val="00DA4FDA"/>
    <w:rsid w:val="00DA513F"/>
    <w:rsid w:val="00DA544E"/>
    <w:rsid w:val="00DA59ED"/>
    <w:rsid w:val="00DA5AD5"/>
    <w:rsid w:val="00DA5B32"/>
    <w:rsid w:val="00DA652C"/>
    <w:rsid w:val="00DA655C"/>
    <w:rsid w:val="00DA6628"/>
    <w:rsid w:val="00DA6A3E"/>
    <w:rsid w:val="00DA6E22"/>
    <w:rsid w:val="00DA7263"/>
    <w:rsid w:val="00DA7ED0"/>
    <w:rsid w:val="00DB0D3D"/>
    <w:rsid w:val="00DB12A2"/>
    <w:rsid w:val="00DB1EC0"/>
    <w:rsid w:val="00DB20BD"/>
    <w:rsid w:val="00DB2882"/>
    <w:rsid w:val="00DB2D61"/>
    <w:rsid w:val="00DB2EF7"/>
    <w:rsid w:val="00DB303F"/>
    <w:rsid w:val="00DB3074"/>
    <w:rsid w:val="00DB3FA9"/>
    <w:rsid w:val="00DB4076"/>
    <w:rsid w:val="00DB45D4"/>
    <w:rsid w:val="00DB4A9C"/>
    <w:rsid w:val="00DB4BE5"/>
    <w:rsid w:val="00DB5508"/>
    <w:rsid w:val="00DB5A05"/>
    <w:rsid w:val="00DB5A58"/>
    <w:rsid w:val="00DB622B"/>
    <w:rsid w:val="00DB6733"/>
    <w:rsid w:val="00DB6B80"/>
    <w:rsid w:val="00DB73FA"/>
    <w:rsid w:val="00DB77FE"/>
    <w:rsid w:val="00DB7A15"/>
    <w:rsid w:val="00DB7D38"/>
    <w:rsid w:val="00DC0B18"/>
    <w:rsid w:val="00DC0DFE"/>
    <w:rsid w:val="00DC1AEA"/>
    <w:rsid w:val="00DC1B2F"/>
    <w:rsid w:val="00DC1B36"/>
    <w:rsid w:val="00DC2940"/>
    <w:rsid w:val="00DC2D1D"/>
    <w:rsid w:val="00DC32D6"/>
    <w:rsid w:val="00DC3AC8"/>
    <w:rsid w:val="00DC45BF"/>
    <w:rsid w:val="00DC4E02"/>
    <w:rsid w:val="00DC5342"/>
    <w:rsid w:val="00DC5630"/>
    <w:rsid w:val="00DC62BD"/>
    <w:rsid w:val="00DC635A"/>
    <w:rsid w:val="00DC6638"/>
    <w:rsid w:val="00DC6B35"/>
    <w:rsid w:val="00DC78B2"/>
    <w:rsid w:val="00DC7A0A"/>
    <w:rsid w:val="00DC7FED"/>
    <w:rsid w:val="00DD20ED"/>
    <w:rsid w:val="00DD21E5"/>
    <w:rsid w:val="00DD24DC"/>
    <w:rsid w:val="00DD2867"/>
    <w:rsid w:val="00DD293B"/>
    <w:rsid w:val="00DD2DFB"/>
    <w:rsid w:val="00DD3589"/>
    <w:rsid w:val="00DD3951"/>
    <w:rsid w:val="00DD3FAC"/>
    <w:rsid w:val="00DD4605"/>
    <w:rsid w:val="00DD4941"/>
    <w:rsid w:val="00DD4DB8"/>
    <w:rsid w:val="00DD5463"/>
    <w:rsid w:val="00DD55D0"/>
    <w:rsid w:val="00DD573D"/>
    <w:rsid w:val="00DD590F"/>
    <w:rsid w:val="00DD59B3"/>
    <w:rsid w:val="00DD5D0D"/>
    <w:rsid w:val="00DD5EEE"/>
    <w:rsid w:val="00DD771A"/>
    <w:rsid w:val="00DD7A04"/>
    <w:rsid w:val="00DE087A"/>
    <w:rsid w:val="00DE08ED"/>
    <w:rsid w:val="00DE091D"/>
    <w:rsid w:val="00DE10E2"/>
    <w:rsid w:val="00DE16EE"/>
    <w:rsid w:val="00DE26BA"/>
    <w:rsid w:val="00DE375C"/>
    <w:rsid w:val="00DE3AE6"/>
    <w:rsid w:val="00DE4243"/>
    <w:rsid w:val="00DE46C7"/>
    <w:rsid w:val="00DE4D2C"/>
    <w:rsid w:val="00DE4DDE"/>
    <w:rsid w:val="00DE5110"/>
    <w:rsid w:val="00DE5889"/>
    <w:rsid w:val="00DE63A9"/>
    <w:rsid w:val="00DE69C4"/>
    <w:rsid w:val="00DE6AA0"/>
    <w:rsid w:val="00DE7078"/>
    <w:rsid w:val="00DE7CDA"/>
    <w:rsid w:val="00DE7D00"/>
    <w:rsid w:val="00DE7DDF"/>
    <w:rsid w:val="00DF0BA1"/>
    <w:rsid w:val="00DF1783"/>
    <w:rsid w:val="00DF1D32"/>
    <w:rsid w:val="00DF25CB"/>
    <w:rsid w:val="00DF2D06"/>
    <w:rsid w:val="00DF2F19"/>
    <w:rsid w:val="00DF3466"/>
    <w:rsid w:val="00DF3808"/>
    <w:rsid w:val="00DF4220"/>
    <w:rsid w:val="00DF47A8"/>
    <w:rsid w:val="00DF4FD9"/>
    <w:rsid w:val="00DF5209"/>
    <w:rsid w:val="00DF63C5"/>
    <w:rsid w:val="00DF6860"/>
    <w:rsid w:val="00DF698D"/>
    <w:rsid w:val="00DF6A54"/>
    <w:rsid w:val="00DF6EAD"/>
    <w:rsid w:val="00DF72A9"/>
    <w:rsid w:val="00DF77DC"/>
    <w:rsid w:val="00E00111"/>
    <w:rsid w:val="00E00DE1"/>
    <w:rsid w:val="00E00FCC"/>
    <w:rsid w:val="00E013B2"/>
    <w:rsid w:val="00E01A2A"/>
    <w:rsid w:val="00E01E12"/>
    <w:rsid w:val="00E029C3"/>
    <w:rsid w:val="00E02A37"/>
    <w:rsid w:val="00E02B24"/>
    <w:rsid w:val="00E03282"/>
    <w:rsid w:val="00E03415"/>
    <w:rsid w:val="00E03537"/>
    <w:rsid w:val="00E03913"/>
    <w:rsid w:val="00E03CD2"/>
    <w:rsid w:val="00E03EC5"/>
    <w:rsid w:val="00E0475C"/>
    <w:rsid w:val="00E0480A"/>
    <w:rsid w:val="00E0495C"/>
    <w:rsid w:val="00E04DF8"/>
    <w:rsid w:val="00E05120"/>
    <w:rsid w:val="00E051F7"/>
    <w:rsid w:val="00E054D4"/>
    <w:rsid w:val="00E058D4"/>
    <w:rsid w:val="00E06F85"/>
    <w:rsid w:val="00E0721E"/>
    <w:rsid w:val="00E07D5B"/>
    <w:rsid w:val="00E07E78"/>
    <w:rsid w:val="00E11348"/>
    <w:rsid w:val="00E11557"/>
    <w:rsid w:val="00E11AA0"/>
    <w:rsid w:val="00E11EDB"/>
    <w:rsid w:val="00E12346"/>
    <w:rsid w:val="00E12C10"/>
    <w:rsid w:val="00E12C95"/>
    <w:rsid w:val="00E12E3B"/>
    <w:rsid w:val="00E132FD"/>
    <w:rsid w:val="00E1337A"/>
    <w:rsid w:val="00E13EDB"/>
    <w:rsid w:val="00E142E7"/>
    <w:rsid w:val="00E145F2"/>
    <w:rsid w:val="00E14BB6"/>
    <w:rsid w:val="00E14D98"/>
    <w:rsid w:val="00E14E27"/>
    <w:rsid w:val="00E15183"/>
    <w:rsid w:val="00E155BF"/>
    <w:rsid w:val="00E16B9F"/>
    <w:rsid w:val="00E16CDB"/>
    <w:rsid w:val="00E17666"/>
    <w:rsid w:val="00E177C5"/>
    <w:rsid w:val="00E17868"/>
    <w:rsid w:val="00E17BE8"/>
    <w:rsid w:val="00E20737"/>
    <w:rsid w:val="00E208A3"/>
    <w:rsid w:val="00E20AD2"/>
    <w:rsid w:val="00E20C9F"/>
    <w:rsid w:val="00E21303"/>
    <w:rsid w:val="00E230E8"/>
    <w:rsid w:val="00E232F6"/>
    <w:rsid w:val="00E2480C"/>
    <w:rsid w:val="00E248C8"/>
    <w:rsid w:val="00E24902"/>
    <w:rsid w:val="00E255EC"/>
    <w:rsid w:val="00E2584F"/>
    <w:rsid w:val="00E25B98"/>
    <w:rsid w:val="00E30731"/>
    <w:rsid w:val="00E307FA"/>
    <w:rsid w:val="00E30A65"/>
    <w:rsid w:val="00E3193A"/>
    <w:rsid w:val="00E31BC3"/>
    <w:rsid w:val="00E31DE2"/>
    <w:rsid w:val="00E31F3C"/>
    <w:rsid w:val="00E32122"/>
    <w:rsid w:val="00E32464"/>
    <w:rsid w:val="00E326AC"/>
    <w:rsid w:val="00E33263"/>
    <w:rsid w:val="00E334E1"/>
    <w:rsid w:val="00E336FB"/>
    <w:rsid w:val="00E33E5D"/>
    <w:rsid w:val="00E34C6F"/>
    <w:rsid w:val="00E35463"/>
    <w:rsid w:val="00E356ED"/>
    <w:rsid w:val="00E35C4A"/>
    <w:rsid w:val="00E3674F"/>
    <w:rsid w:val="00E36CE1"/>
    <w:rsid w:val="00E372BD"/>
    <w:rsid w:val="00E404BD"/>
    <w:rsid w:val="00E416C7"/>
    <w:rsid w:val="00E41B39"/>
    <w:rsid w:val="00E41C75"/>
    <w:rsid w:val="00E41D6B"/>
    <w:rsid w:val="00E41F2D"/>
    <w:rsid w:val="00E425F8"/>
    <w:rsid w:val="00E42766"/>
    <w:rsid w:val="00E428A0"/>
    <w:rsid w:val="00E42E87"/>
    <w:rsid w:val="00E43002"/>
    <w:rsid w:val="00E43CC2"/>
    <w:rsid w:val="00E43D40"/>
    <w:rsid w:val="00E43E43"/>
    <w:rsid w:val="00E44509"/>
    <w:rsid w:val="00E44D5E"/>
    <w:rsid w:val="00E452F7"/>
    <w:rsid w:val="00E45B32"/>
    <w:rsid w:val="00E45CD0"/>
    <w:rsid w:val="00E46004"/>
    <w:rsid w:val="00E46044"/>
    <w:rsid w:val="00E4622F"/>
    <w:rsid w:val="00E4624D"/>
    <w:rsid w:val="00E462FF"/>
    <w:rsid w:val="00E4709A"/>
    <w:rsid w:val="00E474F7"/>
    <w:rsid w:val="00E47513"/>
    <w:rsid w:val="00E50A13"/>
    <w:rsid w:val="00E5132F"/>
    <w:rsid w:val="00E515BD"/>
    <w:rsid w:val="00E5181F"/>
    <w:rsid w:val="00E51D7E"/>
    <w:rsid w:val="00E52AFD"/>
    <w:rsid w:val="00E534CE"/>
    <w:rsid w:val="00E53ADC"/>
    <w:rsid w:val="00E53B26"/>
    <w:rsid w:val="00E54BB9"/>
    <w:rsid w:val="00E54F43"/>
    <w:rsid w:val="00E55F89"/>
    <w:rsid w:val="00E55FE3"/>
    <w:rsid w:val="00E56007"/>
    <w:rsid w:val="00E5629B"/>
    <w:rsid w:val="00E56544"/>
    <w:rsid w:val="00E56B0E"/>
    <w:rsid w:val="00E56C4F"/>
    <w:rsid w:val="00E57158"/>
    <w:rsid w:val="00E5720B"/>
    <w:rsid w:val="00E6061B"/>
    <w:rsid w:val="00E60650"/>
    <w:rsid w:val="00E60C9A"/>
    <w:rsid w:val="00E61AD7"/>
    <w:rsid w:val="00E6234E"/>
    <w:rsid w:val="00E62476"/>
    <w:rsid w:val="00E62481"/>
    <w:rsid w:val="00E625D2"/>
    <w:rsid w:val="00E62BA2"/>
    <w:rsid w:val="00E62E4F"/>
    <w:rsid w:val="00E6341B"/>
    <w:rsid w:val="00E647AC"/>
    <w:rsid w:val="00E647F5"/>
    <w:rsid w:val="00E65FA3"/>
    <w:rsid w:val="00E662BB"/>
    <w:rsid w:val="00E6726A"/>
    <w:rsid w:val="00E67386"/>
    <w:rsid w:val="00E675D3"/>
    <w:rsid w:val="00E678E5"/>
    <w:rsid w:val="00E67D70"/>
    <w:rsid w:val="00E70010"/>
    <w:rsid w:val="00E7093F"/>
    <w:rsid w:val="00E714D9"/>
    <w:rsid w:val="00E719B6"/>
    <w:rsid w:val="00E71B0D"/>
    <w:rsid w:val="00E71DA5"/>
    <w:rsid w:val="00E72303"/>
    <w:rsid w:val="00E72587"/>
    <w:rsid w:val="00E727E0"/>
    <w:rsid w:val="00E72FBF"/>
    <w:rsid w:val="00E72FDA"/>
    <w:rsid w:val="00E7314C"/>
    <w:rsid w:val="00E735A0"/>
    <w:rsid w:val="00E73731"/>
    <w:rsid w:val="00E73753"/>
    <w:rsid w:val="00E73820"/>
    <w:rsid w:val="00E73CF7"/>
    <w:rsid w:val="00E748FC"/>
    <w:rsid w:val="00E75315"/>
    <w:rsid w:val="00E75912"/>
    <w:rsid w:val="00E769BF"/>
    <w:rsid w:val="00E76C37"/>
    <w:rsid w:val="00E76C68"/>
    <w:rsid w:val="00E7733E"/>
    <w:rsid w:val="00E778CE"/>
    <w:rsid w:val="00E77A57"/>
    <w:rsid w:val="00E81247"/>
    <w:rsid w:val="00E81B76"/>
    <w:rsid w:val="00E81D95"/>
    <w:rsid w:val="00E82020"/>
    <w:rsid w:val="00E8204D"/>
    <w:rsid w:val="00E828F1"/>
    <w:rsid w:val="00E82E3B"/>
    <w:rsid w:val="00E831A1"/>
    <w:rsid w:val="00E83778"/>
    <w:rsid w:val="00E83AE6"/>
    <w:rsid w:val="00E84E37"/>
    <w:rsid w:val="00E84F60"/>
    <w:rsid w:val="00E850FC"/>
    <w:rsid w:val="00E8588E"/>
    <w:rsid w:val="00E85956"/>
    <w:rsid w:val="00E90970"/>
    <w:rsid w:val="00E90B41"/>
    <w:rsid w:val="00E90F4B"/>
    <w:rsid w:val="00E91437"/>
    <w:rsid w:val="00E91B25"/>
    <w:rsid w:val="00E92493"/>
    <w:rsid w:val="00E93961"/>
    <w:rsid w:val="00E93C7B"/>
    <w:rsid w:val="00E94694"/>
    <w:rsid w:val="00E94763"/>
    <w:rsid w:val="00E94D68"/>
    <w:rsid w:val="00E94DBB"/>
    <w:rsid w:val="00E952EC"/>
    <w:rsid w:val="00E9590D"/>
    <w:rsid w:val="00E9597C"/>
    <w:rsid w:val="00E96479"/>
    <w:rsid w:val="00E966FB"/>
    <w:rsid w:val="00E96980"/>
    <w:rsid w:val="00E96C43"/>
    <w:rsid w:val="00E96F75"/>
    <w:rsid w:val="00E97FFE"/>
    <w:rsid w:val="00EA0489"/>
    <w:rsid w:val="00EA13A6"/>
    <w:rsid w:val="00EA17C2"/>
    <w:rsid w:val="00EA19EA"/>
    <w:rsid w:val="00EA1F25"/>
    <w:rsid w:val="00EA27A4"/>
    <w:rsid w:val="00EA2EAF"/>
    <w:rsid w:val="00EA31C5"/>
    <w:rsid w:val="00EA31D5"/>
    <w:rsid w:val="00EA3351"/>
    <w:rsid w:val="00EA34D2"/>
    <w:rsid w:val="00EA3782"/>
    <w:rsid w:val="00EA3816"/>
    <w:rsid w:val="00EA39AC"/>
    <w:rsid w:val="00EA3BA7"/>
    <w:rsid w:val="00EA3FC1"/>
    <w:rsid w:val="00EA45BD"/>
    <w:rsid w:val="00EA498D"/>
    <w:rsid w:val="00EA56E7"/>
    <w:rsid w:val="00EA6736"/>
    <w:rsid w:val="00EA7FDA"/>
    <w:rsid w:val="00EB0C21"/>
    <w:rsid w:val="00EB0D13"/>
    <w:rsid w:val="00EB1600"/>
    <w:rsid w:val="00EB171D"/>
    <w:rsid w:val="00EB2270"/>
    <w:rsid w:val="00EB27DB"/>
    <w:rsid w:val="00EB28A2"/>
    <w:rsid w:val="00EB2EB5"/>
    <w:rsid w:val="00EB33A1"/>
    <w:rsid w:val="00EB3626"/>
    <w:rsid w:val="00EB38C7"/>
    <w:rsid w:val="00EB4567"/>
    <w:rsid w:val="00EB45E5"/>
    <w:rsid w:val="00EB46CA"/>
    <w:rsid w:val="00EB4975"/>
    <w:rsid w:val="00EB54E4"/>
    <w:rsid w:val="00EB6209"/>
    <w:rsid w:val="00EB7761"/>
    <w:rsid w:val="00EB7C11"/>
    <w:rsid w:val="00EC069D"/>
    <w:rsid w:val="00EC1A08"/>
    <w:rsid w:val="00EC21C8"/>
    <w:rsid w:val="00EC2B13"/>
    <w:rsid w:val="00EC3098"/>
    <w:rsid w:val="00EC37A0"/>
    <w:rsid w:val="00EC3891"/>
    <w:rsid w:val="00EC3D3C"/>
    <w:rsid w:val="00EC431E"/>
    <w:rsid w:val="00EC45C8"/>
    <w:rsid w:val="00EC46BC"/>
    <w:rsid w:val="00EC4BA3"/>
    <w:rsid w:val="00EC584F"/>
    <w:rsid w:val="00EC62E2"/>
    <w:rsid w:val="00EC64AF"/>
    <w:rsid w:val="00EC6BA3"/>
    <w:rsid w:val="00EC752A"/>
    <w:rsid w:val="00EC7A05"/>
    <w:rsid w:val="00EC7B0F"/>
    <w:rsid w:val="00EC7BBD"/>
    <w:rsid w:val="00ED01CA"/>
    <w:rsid w:val="00ED02E6"/>
    <w:rsid w:val="00ED070C"/>
    <w:rsid w:val="00ED0A82"/>
    <w:rsid w:val="00ED0F9E"/>
    <w:rsid w:val="00ED137D"/>
    <w:rsid w:val="00ED1383"/>
    <w:rsid w:val="00ED1667"/>
    <w:rsid w:val="00ED1867"/>
    <w:rsid w:val="00ED28A3"/>
    <w:rsid w:val="00ED2C90"/>
    <w:rsid w:val="00ED2E5B"/>
    <w:rsid w:val="00ED3242"/>
    <w:rsid w:val="00ED33B9"/>
    <w:rsid w:val="00ED3576"/>
    <w:rsid w:val="00ED3F3B"/>
    <w:rsid w:val="00ED44D3"/>
    <w:rsid w:val="00ED48CD"/>
    <w:rsid w:val="00ED53A3"/>
    <w:rsid w:val="00ED5A2E"/>
    <w:rsid w:val="00ED5A33"/>
    <w:rsid w:val="00ED5AD1"/>
    <w:rsid w:val="00ED5C55"/>
    <w:rsid w:val="00ED5D8E"/>
    <w:rsid w:val="00ED626C"/>
    <w:rsid w:val="00ED64E6"/>
    <w:rsid w:val="00ED6789"/>
    <w:rsid w:val="00ED6801"/>
    <w:rsid w:val="00ED6C50"/>
    <w:rsid w:val="00ED6E65"/>
    <w:rsid w:val="00ED6F3E"/>
    <w:rsid w:val="00ED6F92"/>
    <w:rsid w:val="00ED7068"/>
    <w:rsid w:val="00ED7225"/>
    <w:rsid w:val="00ED731D"/>
    <w:rsid w:val="00EE016B"/>
    <w:rsid w:val="00EE03E4"/>
    <w:rsid w:val="00EE062C"/>
    <w:rsid w:val="00EE0752"/>
    <w:rsid w:val="00EE1A4A"/>
    <w:rsid w:val="00EE1A57"/>
    <w:rsid w:val="00EE1F3E"/>
    <w:rsid w:val="00EE233B"/>
    <w:rsid w:val="00EE2D85"/>
    <w:rsid w:val="00EE2FB2"/>
    <w:rsid w:val="00EE3510"/>
    <w:rsid w:val="00EE35AD"/>
    <w:rsid w:val="00EE36C3"/>
    <w:rsid w:val="00EE3942"/>
    <w:rsid w:val="00EE4840"/>
    <w:rsid w:val="00EE4D44"/>
    <w:rsid w:val="00EE55F2"/>
    <w:rsid w:val="00EE5A55"/>
    <w:rsid w:val="00EE6B4E"/>
    <w:rsid w:val="00EE6BFC"/>
    <w:rsid w:val="00EE6E21"/>
    <w:rsid w:val="00EF097F"/>
    <w:rsid w:val="00EF14B8"/>
    <w:rsid w:val="00EF17F2"/>
    <w:rsid w:val="00EF2709"/>
    <w:rsid w:val="00EF2C2E"/>
    <w:rsid w:val="00EF2C54"/>
    <w:rsid w:val="00EF3526"/>
    <w:rsid w:val="00EF44DE"/>
    <w:rsid w:val="00EF4C3E"/>
    <w:rsid w:val="00EF4D6F"/>
    <w:rsid w:val="00EF4DAC"/>
    <w:rsid w:val="00EF4E2A"/>
    <w:rsid w:val="00EF5912"/>
    <w:rsid w:val="00EF5A5C"/>
    <w:rsid w:val="00EF6B75"/>
    <w:rsid w:val="00EF7194"/>
    <w:rsid w:val="00EF71E7"/>
    <w:rsid w:val="00EF7E14"/>
    <w:rsid w:val="00F006F3"/>
    <w:rsid w:val="00F010BB"/>
    <w:rsid w:val="00F01306"/>
    <w:rsid w:val="00F017F2"/>
    <w:rsid w:val="00F01AEC"/>
    <w:rsid w:val="00F01CD8"/>
    <w:rsid w:val="00F02372"/>
    <w:rsid w:val="00F0311E"/>
    <w:rsid w:val="00F03348"/>
    <w:rsid w:val="00F03710"/>
    <w:rsid w:val="00F0433E"/>
    <w:rsid w:val="00F0448E"/>
    <w:rsid w:val="00F047C3"/>
    <w:rsid w:val="00F04C5E"/>
    <w:rsid w:val="00F0505C"/>
    <w:rsid w:val="00F053F0"/>
    <w:rsid w:val="00F056D0"/>
    <w:rsid w:val="00F06A60"/>
    <w:rsid w:val="00F06AFB"/>
    <w:rsid w:val="00F06BB1"/>
    <w:rsid w:val="00F06CA4"/>
    <w:rsid w:val="00F07039"/>
    <w:rsid w:val="00F0746B"/>
    <w:rsid w:val="00F07895"/>
    <w:rsid w:val="00F10033"/>
    <w:rsid w:val="00F10960"/>
    <w:rsid w:val="00F11492"/>
    <w:rsid w:val="00F11505"/>
    <w:rsid w:val="00F11935"/>
    <w:rsid w:val="00F120E8"/>
    <w:rsid w:val="00F122C7"/>
    <w:rsid w:val="00F1247A"/>
    <w:rsid w:val="00F1286A"/>
    <w:rsid w:val="00F12D0D"/>
    <w:rsid w:val="00F1323E"/>
    <w:rsid w:val="00F141C2"/>
    <w:rsid w:val="00F14543"/>
    <w:rsid w:val="00F1478B"/>
    <w:rsid w:val="00F148FC"/>
    <w:rsid w:val="00F1493C"/>
    <w:rsid w:val="00F14F7E"/>
    <w:rsid w:val="00F15334"/>
    <w:rsid w:val="00F157E4"/>
    <w:rsid w:val="00F15DDE"/>
    <w:rsid w:val="00F164CF"/>
    <w:rsid w:val="00F17ACB"/>
    <w:rsid w:val="00F21212"/>
    <w:rsid w:val="00F21FDD"/>
    <w:rsid w:val="00F22494"/>
    <w:rsid w:val="00F2267D"/>
    <w:rsid w:val="00F227C7"/>
    <w:rsid w:val="00F229AC"/>
    <w:rsid w:val="00F22E12"/>
    <w:rsid w:val="00F2301F"/>
    <w:rsid w:val="00F230E9"/>
    <w:rsid w:val="00F23894"/>
    <w:rsid w:val="00F23E20"/>
    <w:rsid w:val="00F24081"/>
    <w:rsid w:val="00F2471B"/>
    <w:rsid w:val="00F24A51"/>
    <w:rsid w:val="00F25976"/>
    <w:rsid w:val="00F25CCA"/>
    <w:rsid w:val="00F265C1"/>
    <w:rsid w:val="00F27CCC"/>
    <w:rsid w:val="00F27EDD"/>
    <w:rsid w:val="00F31805"/>
    <w:rsid w:val="00F31822"/>
    <w:rsid w:val="00F31F62"/>
    <w:rsid w:val="00F322A5"/>
    <w:rsid w:val="00F3232D"/>
    <w:rsid w:val="00F32853"/>
    <w:rsid w:val="00F329C0"/>
    <w:rsid w:val="00F33702"/>
    <w:rsid w:val="00F33A26"/>
    <w:rsid w:val="00F33FA2"/>
    <w:rsid w:val="00F34257"/>
    <w:rsid w:val="00F352AB"/>
    <w:rsid w:val="00F358C7"/>
    <w:rsid w:val="00F36121"/>
    <w:rsid w:val="00F36201"/>
    <w:rsid w:val="00F36AAC"/>
    <w:rsid w:val="00F37667"/>
    <w:rsid w:val="00F37AD5"/>
    <w:rsid w:val="00F404F9"/>
    <w:rsid w:val="00F40644"/>
    <w:rsid w:val="00F40B49"/>
    <w:rsid w:val="00F415C4"/>
    <w:rsid w:val="00F41868"/>
    <w:rsid w:val="00F42844"/>
    <w:rsid w:val="00F42E56"/>
    <w:rsid w:val="00F43F6F"/>
    <w:rsid w:val="00F44066"/>
    <w:rsid w:val="00F44DAE"/>
    <w:rsid w:val="00F44DCE"/>
    <w:rsid w:val="00F458F5"/>
    <w:rsid w:val="00F45BA3"/>
    <w:rsid w:val="00F45C01"/>
    <w:rsid w:val="00F46EE9"/>
    <w:rsid w:val="00F474FA"/>
    <w:rsid w:val="00F478D1"/>
    <w:rsid w:val="00F47DA7"/>
    <w:rsid w:val="00F50272"/>
    <w:rsid w:val="00F5098B"/>
    <w:rsid w:val="00F50C3A"/>
    <w:rsid w:val="00F51282"/>
    <w:rsid w:val="00F51571"/>
    <w:rsid w:val="00F519E8"/>
    <w:rsid w:val="00F51DDE"/>
    <w:rsid w:val="00F51F53"/>
    <w:rsid w:val="00F52130"/>
    <w:rsid w:val="00F521DE"/>
    <w:rsid w:val="00F52279"/>
    <w:rsid w:val="00F523BA"/>
    <w:rsid w:val="00F52588"/>
    <w:rsid w:val="00F52BF9"/>
    <w:rsid w:val="00F53878"/>
    <w:rsid w:val="00F54AC7"/>
    <w:rsid w:val="00F5529A"/>
    <w:rsid w:val="00F5553A"/>
    <w:rsid w:val="00F557AD"/>
    <w:rsid w:val="00F55C53"/>
    <w:rsid w:val="00F56496"/>
    <w:rsid w:val="00F56894"/>
    <w:rsid w:val="00F575F4"/>
    <w:rsid w:val="00F5769C"/>
    <w:rsid w:val="00F57F2B"/>
    <w:rsid w:val="00F60E48"/>
    <w:rsid w:val="00F60F5B"/>
    <w:rsid w:val="00F6118B"/>
    <w:rsid w:val="00F61835"/>
    <w:rsid w:val="00F618AE"/>
    <w:rsid w:val="00F61DD1"/>
    <w:rsid w:val="00F61E28"/>
    <w:rsid w:val="00F6228A"/>
    <w:rsid w:val="00F62CDC"/>
    <w:rsid w:val="00F63FD3"/>
    <w:rsid w:val="00F6411C"/>
    <w:rsid w:val="00F641EA"/>
    <w:rsid w:val="00F64395"/>
    <w:rsid w:val="00F64B03"/>
    <w:rsid w:val="00F64EF3"/>
    <w:rsid w:val="00F65132"/>
    <w:rsid w:val="00F65E6C"/>
    <w:rsid w:val="00F67BE8"/>
    <w:rsid w:val="00F67E09"/>
    <w:rsid w:val="00F703C1"/>
    <w:rsid w:val="00F70827"/>
    <w:rsid w:val="00F711B0"/>
    <w:rsid w:val="00F71432"/>
    <w:rsid w:val="00F71AAC"/>
    <w:rsid w:val="00F71D27"/>
    <w:rsid w:val="00F72276"/>
    <w:rsid w:val="00F723F5"/>
    <w:rsid w:val="00F726C0"/>
    <w:rsid w:val="00F732FD"/>
    <w:rsid w:val="00F7346F"/>
    <w:rsid w:val="00F734AC"/>
    <w:rsid w:val="00F73FD4"/>
    <w:rsid w:val="00F74D46"/>
    <w:rsid w:val="00F753AF"/>
    <w:rsid w:val="00F763C5"/>
    <w:rsid w:val="00F76BF5"/>
    <w:rsid w:val="00F76EC3"/>
    <w:rsid w:val="00F77A89"/>
    <w:rsid w:val="00F77EBD"/>
    <w:rsid w:val="00F80FB4"/>
    <w:rsid w:val="00F81979"/>
    <w:rsid w:val="00F82267"/>
    <w:rsid w:val="00F82F6E"/>
    <w:rsid w:val="00F833C7"/>
    <w:rsid w:val="00F83C64"/>
    <w:rsid w:val="00F83CE5"/>
    <w:rsid w:val="00F83F1D"/>
    <w:rsid w:val="00F8400E"/>
    <w:rsid w:val="00F84116"/>
    <w:rsid w:val="00F845DE"/>
    <w:rsid w:val="00F859A0"/>
    <w:rsid w:val="00F86386"/>
    <w:rsid w:val="00F86DE5"/>
    <w:rsid w:val="00F86DE7"/>
    <w:rsid w:val="00F87143"/>
    <w:rsid w:val="00F875D4"/>
    <w:rsid w:val="00F87787"/>
    <w:rsid w:val="00F87F2A"/>
    <w:rsid w:val="00F9014C"/>
    <w:rsid w:val="00F90995"/>
    <w:rsid w:val="00F90B46"/>
    <w:rsid w:val="00F9110E"/>
    <w:rsid w:val="00F91376"/>
    <w:rsid w:val="00F915FD"/>
    <w:rsid w:val="00F91A4B"/>
    <w:rsid w:val="00F91E9B"/>
    <w:rsid w:val="00F91FBB"/>
    <w:rsid w:val="00F93546"/>
    <w:rsid w:val="00F936FF"/>
    <w:rsid w:val="00F93F75"/>
    <w:rsid w:val="00F9459F"/>
    <w:rsid w:val="00F94CC0"/>
    <w:rsid w:val="00F95757"/>
    <w:rsid w:val="00F958C8"/>
    <w:rsid w:val="00F95E2F"/>
    <w:rsid w:val="00F96AE8"/>
    <w:rsid w:val="00F96F26"/>
    <w:rsid w:val="00F9758A"/>
    <w:rsid w:val="00F979EC"/>
    <w:rsid w:val="00FA0509"/>
    <w:rsid w:val="00FA0B3B"/>
    <w:rsid w:val="00FA103B"/>
    <w:rsid w:val="00FA19D8"/>
    <w:rsid w:val="00FA19E5"/>
    <w:rsid w:val="00FA1A7E"/>
    <w:rsid w:val="00FA239B"/>
    <w:rsid w:val="00FA38B2"/>
    <w:rsid w:val="00FA3B33"/>
    <w:rsid w:val="00FA3F1F"/>
    <w:rsid w:val="00FA4883"/>
    <w:rsid w:val="00FA5576"/>
    <w:rsid w:val="00FA7830"/>
    <w:rsid w:val="00FA7CC5"/>
    <w:rsid w:val="00FB0AD0"/>
    <w:rsid w:val="00FB0D00"/>
    <w:rsid w:val="00FB0D7C"/>
    <w:rsid w:val="00FB0EDD"/>
    <w:rsid w:val="00FB1237"/>
    <w:rsid w:val="00FB1383"/>
    <w:rsid w:val="00FB1B6D"/>
    <w:rsid w:val="00FB1E56"/>
    <w:rsid w:val="00FB1F46"/>
    <w:rsid w:val="00FB40C9"/>
    <w:rsid w:val="00FB41B1"/>
    <w:rsid w:val="00FB446D"/>
    <w:rsid w:val="00FB4628"/>
    <w:rsid w:val="00FB506E"/>
    <w:rsid w:val="00FB50DF"/>
    <w:rsid w:val="00FB5E9E"/>
    <w:rsid w:val="00FB6780"/>
    <w:rsid w:val="00FB6E88"/>
    <w:rsid w:val="00FB7645"/>
    <w:rsid w:val="00FB76EA"/>
    <w:rsid w:val="00FB7CCD"/>
    <w:rsid w:val="00FB7D73"/>
    <w:rsid w:val="00FC02A9"/>
    <w:rsid w:val="00FC1205"/>
    <w:rsid w:val="00FC19DE"/>
    <w:rsid w:val="00FC21AB"/>
    <w:rsid w:val="00FC25C5"/>
    <w:rsid w:val="00FC298A"/>
    <w:rsid w:val="00FC353C"/>
    <w:rsid w:val="00FC353D"/>
    <w:rsid w:val="00FC3E54"/>
    <w:rsid w:val="00FC3EF3"/>
    <w:rsid w:val="00FC4F43"/>
    <w:rsid w:val="00FC6547"/>
    <w:rsid w:val="00FC6BAD"/>
    <w:rsid w:val="00FC6BE1"/>
    <w:rsid w:val="00FC7271"/>
    <w:rsid w:val="00FD0E94"/>
    <w:rsid w:val="00FD14BD"/>
    <w:rsid w:val="00FD17DF"/>
    <w:rsid w:val="00FD20AB"/>
    <w:rsid w:val="00FD2379"/>
    <w:rsid w:val="00FD2BAD"/>
    <w:rsid w:val="00FD2C1B"/>
    <w:rsid w:val="00FD2E65"/>
    <w:rsid w:val="00FD2E8F"/>
    <w:rsid w:val="00FD30AC"/>
    <w:rsid w:val="00FD37C9"/>
    <w:rsid w:val="00FD38A3"/>
    <w:rsid w:val="00FD3B43"/>
    <w:rsid w:val="00FD3D17"/>
    <w:rsid w:val="00FD3F91"/>
    <w:rsid w:val="00FD42E1"/>
    <w:rsid w:val="00FD4931"/>
    <w:rsid w:val="00FD59BD"/>
    <w:rsid w:val="00FD5A5C"/>
    <w:rsid w:val="00FD5BF8"/>
    <w:rsid w:val="00FD64BF"/>
    <w:rsid w:val="00FD6FDC"/>
    <w:rsid w:val="00FD71C7"/>
    <w:rsid w:val="00FD71E9"/>
    <w:rsid w:val="00FD756C"/>
    <w:rsid w:val="00FD7638"/>
    <w:rsid w:val="00FE05FD"/>
    <w:rsid w:val="00FE34FB"/>
    <w:rsid w:val="00FE40F9"/>
    <w:rsid w:val="00FE4807"/>
    <w:rsid w:val="00FE5C31"/>
    <w:rsid w:val="00FE627B"/>
    <w:rsid w:val="00FE64F2"/>
    <w:rsid w:val="00FE6B55"/>
    <w:rsid w:val="00FE6FEC"/>
    <w:rsid w:val="00FE7892"/>
    <w:rsid w:val="00FE792A"/>
    <w:rsid w:val="00FE7CA8"/>
    <w:rsid w:val="00FE7D7D"/>
    <w:rsid w:val="00FF005E"/>
    <w:rsid w:val="00FF0241"/>
    <w:rsid w:val="00FF09A2"/>
    <w:rsid w:val="00FF0FB6"/>
    <w:rsid w:val="00FF11F6"/>
    <w:rsid w:val="00FF133C"/>
    <w:rsid w:val="00FF1BCA"/>
    <w:rsid w:val="00FF1C2D"/>
    <w:rsid w:val="00FF1D4F"/>
    <w:rsid w:val="00FF1DDB"/>
    <w:rsid w:val="00FF241D"/>
    <w:rsid w:val="00FF30ED"/>
    <w:rsid w:val="00FF3315"/>
    <w:rsid w:val="00FF35B7"/>
    <w:rsid w:val="00FF35F5"/>
    <w:rsid w:val="00FF3C28"/>
    <w:rsid w:val="00FF405A"/>
    <w:rsid w:val="00FF43A3"/>
    <w:rsid w:val="00FF48C2"/>
    <w:rsid w:val="00FF4B2B"/>
    <w:rsid w:val="00FF52C7"/>
    <w:rsid w:val="00FF62AD"/>
    <w:rsid w:val="00FF6BC7"/>
    <w:rsid w:val="00FF6D7A"/>
    <w:rsid w:val="00FF6F98"/>
    <w:rsid w:val="00FF71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D9BB6999-522C-44D8-BAE3-FE5CE48819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5F02F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5C4A15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97058B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">
    <w:name w:val="heading 5"/>
    <w:basedOn w:val="a"/>
    <w:link w:val="5Char"/>
    <w:uiPriority w:val="9"/>
    <w:semiHidden/>
    <w:unhideWhenUsed/>
    <w:qFormat/>
    <w:pPr>
      <w:widowControl/>
      <w:spacing w:before="100" w:beforeAutospacing="1" w:after="100" w:afterAutospacing="1"/>
      <w:jc w:val="left"/>
      <w:outlineLvl w:val="4"/>
    </w:pPr>
    <w:rPr>
      <w:rFonts w:ascii="宋体" w:eastAsia="宋体" w:hAnsi="宋体" w:cs="宋体"/>
      <w:b/>
      <w:bCs/>
      <w:kern w:val="0"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5Char">
    <w:name w:val="标题 5 Char"/>
    <w:basedOn w:val="a0"/>
    <w:link w:val="5"/>
    <w:uiPriority w:val="9"/>
    <w:semiHidden/>
    <w:rPr>
      <w:rFonts w:ascii="宋体" w:eastAsia="宋体" w:hAnsi="宋体" w:cs="宋体"/>
      <w:b/>
      <w:bCs/>
      <w:kern w:val="0"/>
      <w:sz w:val="20"/>
      <w:szCs w:val="20"/>
    </w:rPr>
  </w:style>
  <w:style w:type="character" w:styleId="a3">
    <w:name w:val="Hyperlink"/>
    <w:basedOn w:val="a0"/>
    <w:uiPriority w:val="99"/>
    <w:unhideWhenUsed/>
    <w:rPr>
      <w:color w:val="0000FF"/>
      <w:u w:val="single"/>
    </w:rPr>
  </w:style>
  <w:style w:type="character" w:styleId="a4">
    <w:name w:val="FollowedHyperlink"/>
    <w:basedOn w:val="a0"/>
    <w:uiPriority w:val="99"/>
    <w:semiHidden/>
    <w:unhideWhenUsed/>
    <w:rPr>
      <w:color w:val="954F72" w:themeColor="followedHyperlink"/>
      <w:u w:val="single"/>
    </w:rPr>
  </w:style>
  <w:style w:type="paragraph" w:customStyle="1" w:styleId="msonormal0">
    <w:name w:val="msonormal"/>
    <w:basedOn w:val="a"/>
    <w:uiPriority w:val="99"/>
    <w:semiHidden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5">
    <w:name w:val="Normal (Web)"/>
    <w:basedOn w:val="a"/>
    <w:uiPriority w:val="99"/>
    <w:semiHidden/>
    <w:unhideWhenUsed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6">
    <w:name w:val="header"/>
    <w:basedOn w:val="a"/>
    <w:link w:val="Char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6"/>
    <w:uiPriority w:val="99"/>
    <w:rPr>
      <w:sz w:val="18"/>
      <w:szCs w:val="18"/>
    </w:rPr>
  </w:style>
  <w:style w:type="paragraph" w:styleId="a7">
    <w:name w:val="footer"/>
    <w:basedOn w:val="a"/>
    <w:link w:val="Char0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7"/>
    <w:uiPriority w:val="99"/>
    <w:rPr>
      <w:sz w:val="18"/>
      <w:szCs w:val="18"/>
    </w:rPr>
  </w:style>
  <w:style w:type="character" w:customStyle="1" w:styleId="EndNoteBibliographyTitle">
    <w:name w:val="EndNote Bibliography Title 字符"/>
    <w:basedOn w:val="a0"/>
    <w:link w:val="EndNoteBibliographyTitle0"/>
    <w:semiHidden/>
    <w:locked/>
    <w:rPr>
      <w:rFonts w:ascii="Times New Roman" w:hAnsi="Times New Roman" w:cs="Times New Roman"/>
      <w:noProof/>
      <w:sz w:val="20"/>
    </w:rPr>
  </w:style>
  <w:style w:type="paragraph" w:customStyle="1" w:styleId="EndNoteBibliographyTitle0">
    <w:name w:val="EndNote Bibliography Title"/>
    <w:basedOn w:val="a"/>
    <w:link w:val="EndNoteBibliographyTitle"/>
    <w:semiHidden/>
    <w:pPr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">
    <w:name w:val="EndNote Bibliography 字符"/>
    <w:basedOn w:val="a0"/>
    <w:link w:val="EndNoteBibliography0"/>
    <w:semiHidden/>
    <w:locked/>
    <w:rPr>
      <w:rFonts w:ascii="Times New Roman" w:hAnsi="Times New Roman" w:cs="Times New Roman"/>
      <w:noProof/>
      <w:sz w:val="20"/>
    </w:rPr>
  </w:style>
  <w:style w:type="paragraph" w:customStyle="1" w:styleId="EndNoteBibliography0">
    <w:name w:val="EndNote Bibliography"/>
    <w:basedOn w:val="a"/>
    <w:link w:val="EndNoteBibliography"/>
    <w:semiHidden/>
    <w:rPr>
      <w:rFonts w:ascii="Times New Roman" w:hAnsi="Times New Roman" w:cs="Times New Roman"/>
      <w:noProof/>
      <w:sz w:val="20"/>
    </w:rPr>
  </w:style>
  <w:style w:type="character" w:customStyle="1" w:styleId="tran">
    <w:name w:val="tran"/>
    <w:basedOn w:val="a0"/>
  </w:style>
  <w:style w:type="character" w:customStyle="1" w:styleId="apple-converted-space">
    <w:name w:val="apple-converted-space"/>
    <w:basedOn w:val="a0"/>
  </w:style>
  <w:style w:type="table" w:styleId="a8">
    <w:name w:val="Table Grid"/>
    <w:basedOn w:val="a1"/>
    <w:uiPriority w:val="39"/>
    <w:rPr>
      <w:rFonts w:eastAsia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9">
    <w:name w:val="Strong"/>
    <w:basedOn w:val="a0"/>
    <w:uiPriority w:val="22"/>
    <w:qFormat/>
    <w:rPr>
      <w:b/>
      <w:bCs/>
    </w:rPr>
  </w:style>
  <w:style w:type="character" w:styleId="aa">
    <w:name w:val="Emphasis"/>
    <w:basedOn w:val="a0"/>
    <w:uiPriority w:val="20"/>
    <w:qFormat/>
    <w:rPr>
      <w:i/>
      <w:iCs/>
    </w:rPr>
  </w:style>
  <w:style w:type="character" w:customStyle="1" w:styleId="UnresolvedMention">
    <w:name w:val="Unresolved Mention"/>
    <w:basedOn w:val="a0"/>
    <w:uiPriority w:val="99"/>
    <w:semiHidden/>
    <w:unhideWhenUsed/>
    <w:rPr>
      <w:color w:val="808080"/>
      <w:shd w:val="clear" w:color="auto" w:fill="E6E6E6"/>
    </w:rPr>
  </w:style>
  <w:style w:type="paragraph" w:styleId="ab">
    <w:name w:val="No Spacing"/>
    <w:uiPriority w:val="1"/>
    <w:qFormat/>
    <w:rsid w:val="005E7456"/>
    <w:pPr>
      <w:widowControl w:val="0"/>
      <w:jc w:val="both"/>
    </w:pPr>
  </w:style>
  <w:style w:type="paragraph" w:styleId="ac">
    <w:name w:val="Balloon Text"/>
    <w:basedOn w:val="a"/>
    <w:link w:val="Char1"/>
    <w:uiPriority w:val="99"/>
    <w:semiHidden/>
    <w:unhideWhenUsed/>
    <w:rsid w:val="00655F69"/>
    <w:rPr>
      <w:sz w:val="18"/>
      <w:szCs w:val="18"/>
    </w:rPr>
  </w:style>
  <w:style w:type="character" w:customStyle="1" w:styleId="Char1">
    <w:name w:val="批注框文本 Char"/>
    <w:basedOn w:val="a0"/>
    <w:link w:val="ac"/>
    <w:uiPriority w:val="99"/>
    <w:semiHidden/>
    <w:rsid w:val="00655F69"/>
    <w:rPr>
      <w:sz w:val="18"/>
      <w:szCs w:val="18"/>
    </w:rPr>
  </w:style>
  <w:style w:type="paragraph" w:styleId="ad">
    <w:name w:val="List Paragraph"/>
    <w:basedOn w:val="a"/>
    <w:uiPriority w:val="34"/>
    <w:qFormat/>
    <w:rsid w:val="000E54D3"/>
    <w:pPr>
      <w:ind w:firstLineChars="200" w:firstLine="420"/>
    </w:pPr>
  </w:style>
  <w:style w:type="character" w:customStyle="1" w:styleId="1Char">
    <w:name w:val="标题 1 Char"/>
    <w:basedOn w:val="a0"/>
    <w:link w:val="1"/>
    <w:uiPriority w:val="9"/>
    <w:rsid w:val="005F02F5"/>
    <w:rPr>
      <w:b/>
      <w:bCs/>
      <w:kern w:val="44"/>
      <w:sz w:val="44"/>
      <w:szCs w:val="44"/>
    </w:rPr>
  </w:style>
  <w:style w:type="character" w:customStyle="1" w:styleId="boldblue1">
    <w:name w:val="boldblue1"/>
    <w:basedOn w:val="a0"/>
    <w:rsid w:val="00841C9E"/>
    <w:rPr>
      <w:b/>
      <w:bCs/>
      <w:color w:val="0000FF"/>
    </w:rPr>
  </w:style>
  <w:style w:type="character" w:customStyle="1" w:styleId="src">
    <w:name w:val="src"/>
    <w:basedOn w:val="a0"/>
    <w:rsid w:val="00BA1B3C"/>
  </w:style>
  <w:style w:type="character" w:styleId="ae">
    <w:name w:val="line number"/>
    <w:basedOn w:val="a0"/>
    <w:uiPriority w:val="99"/>
    <w:semiHidden/>
    <w:unhideWhenUsed/>
    <w:rsid w:val="00205A97"/>
  </w:style>
  <w:style w:type="character" w:customStyle="1" w:styleId="4Char">
    <w:name w:val="标题 4 Char"/>
    <w:basedOn w:val="a0"/>
    <w:link w:val="4"/>
    <w:uiPriority w:val="9"/>
    <w:semiHidden/>
    <w:rsid w:val="0097058B"/>
    <w:rPr>
      <w:rFonts w:asciiTheme="majorHAnsi" w:eastAsiaTheme="majorEastAsia" w:hAnsiTheme="majorHAnsi" w:cstheme="majorBidi"/>
      <w:b/>
      <w:bCs/>
      <w:sz w:val="28"/>
      <w:szCs w:val="28"/>
    </w:rPr>
  </w:style>
  <w:style w:type="paragraph" w:customStyle="1" w:styleId="Default">
    <w:name w:val="Default"/>
    <w:rsid w:val="00685DA5"/>
    <w:pPr>
      <w:widowControl w:val="0"/>
      <w:autoSpaceDE w:val="0"/>
      <w:autoSpaceDN w:val="0"/>
      <w:adjustRightInd w:val="0"/>
      <w:ind w:firstLine="360"/>
    </w:pPr>
    <w:rPr>
      <w:rFonts w:ascii="仿宋賧...." w:eastAsia="仿宋賧...." w:hAnsi="Times New Roman" w:cs="仿宋賧...."/>
      <w:color w:val="000000"/>
      <w:kern w:val="0"/>
      <w:sz w:val="24"/>
      <w:szCs w:val="24"/>
      <w:lang w:eastAsia="en-US" w:bidi="en-US"/>
    </w:rPr>
  </w:style>
  <w:style w:type="character" w:customStyle="1" w:styleId="2Char">
    <w:name w:val="标题 2 Char"/>
    <w:basedOn w:val="a0"/>
    <w:link w:val="2"/>
    <w:uiPriority w:val="9"/>
    <w:rsid w:val="005C4A15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f">
    <w:name w:val="footnote text"/>
    <w:basedOn w:val="a"/>
    <w:link w:val="Char2"/>
    <w:rsid w:val="006E6936"/>
    <w:pPr>
      <w:snapToGrid w:val="0"/>
      <w:jc w:val="left"/>
    </w:pPr>
    <w:rPr>
      <w:rFonts w:ascii="Times New Roman" w:eastAsia="宋体" w:hAnsi="Times New Roman" w:cs="Times New Roman"/>
      <w:kern w:val="0"/>
      <w:sz w:val="18"/>
      <w:szCs w:val="18"/>
    </w:rPr>
  </w:style>
  <w:style w:type="character" w:customStyle="1" w:styleId="Char2">
    <w:name w:val="脚注文本 Char"/>
    <w:basedOn w:val="a0"/>
    <w:link w:val="af"/>
    <w:rsid w:val="006E6936"/>
    <w:rPr>
      <w:rFonts w:ascii="Times New Roman" w:eastAsia="宋体" w:hAnsi="Times New Roman" w:cs="Times New Roman"/>
      <w:kern w:val="0"/>
      <w:sz w:val="18"/>
      <w:szCs w:val="18"/>
    </w:rPr>
  </w:style>
  <w:style w:type="paragraph" w:styleId="af0">
    <w:name w:val="Plain Text"/>
    <w:basedOn w:val="a"/>
    <w:link w:val="Char3"/>
    <w:rsid w:val="006E6936"/>
    <w:pPr>
      <w:widowControl/>
      <w:spacing w:line="480" w:lineRule="auto"/>
    </w:pPr>
    <w:rPr>
      <w:rFonts w:ascii="宋体" w:eastAsia="宋体" w:hAnsi="Courier New" w:cs="Times New Roman"/>
      <w:kern w:val="0"/>
      <w:sz w:val="20"/>
      <w:szCs w:val="21"/>
    </w:rPr>
  </w:style>
  <w:style w:type="character" w:customStyle="1" w:styleId="Char3">
    <w:name w:val="纯文本 Char"/>
    <w:basedOn w:val="a0"/>
    <w:link w:val="af0"/>
    <w:rsid w:val="006E6936"/>
    <w:rPr>
      <w:rFonts w:ascii="宋体" w:eastAsia="宋体" w:hAnsi="Courier New" w:cs="Times New Roman"/>
      <w:kern w:val="0"/>
      <w:sz w:val="20"/>
      <w:szCs w:val="21"/>
    </w:rPr>
  </w:style>
  <w:style w:type="character" w:customStyle="1" w:styleId="SC1667">
    <w:name w:val="SC1667"/>
    <w:uiPriority w:val="99"/>
    <w:rsid w:val="006E6936"/>
    <w:rPr>
      <w:color w:val="000000"/>
      <w:sz w:val="22"/>
    </w:rPr>
  </w:style>
  <w:style w:type="character" w:styleId="af1">
    <w:name w:val="annotation reference"/>
    <w:basedOn w:val="a0"/>
    <w:uiPriority w:val="99"/>
    <w:semiHidden/>
    <w:unhideWhenUsed/>
    <w:rsid w:val="004A0744"/>
    <w:rPr>
      <w:sz w:val="16"/>
      <w:szCs w:val="16"/>
    </w:rPr>
  </w:style>
  <w:style w:type="paragraph" w:styleId="af2">
    <w:name w:val="annotation text"/>
    <w:basedOn w:val="a"/>
    <w:link w:val="Char4"/>
    <w:uiPriority w:val="99"/>
    <w:semiHidden/>
    <w:unhideWhenUsed/>
    <w:rsid w:val="004A0744"/>
    <w:rPr>
      <w:sz w:val="20"/>
      <w:szCs w:val="20"/>
    </w:rPr>
  </w:style>
  <w:style w:type="character" w:customStyle="1" w:styleId="Char4">
    <w:name w:val="批注文字 Char"/>
    <w:basedOn w:val="a0"/>
    <w:link w:val="af2"/>
    <w:uiPriority w:val="99"/>
    <w:semiHidden/>
    <w:rsid w:val="004A0744"/>
    <w:rPr>
      <w:sz w:val="20"/>
      <w:szCs w:val="20"/>
    </w:rPr>
  </w:style>
  <w:style w:type="paragraph" w:styleId="af3">
    <w:name w:val="annotation subject"/>
    <w:basedOn w:val="af2"/>
    <w:next w:val="af2"/>
    <w:link w:val="Char5"/>
    <w:uiPriority w:val="99"/>
    <w:semiHidden/>
    <w:unhideWhenUsed/>
    <w:rsid w:val="004A0744"/>
    <w:rPr>
      <w:b/>
      <w:bCs/>
    </w:rPr>
  </w:style>
  <w:style w:type="character" w:customStyle="1" w:styleId="Char5">
    <w:name w:val="批注主题 Char"/>
    <w:basedOn w:val="Char4"/>
    <w:link w:val="af3"/>
    <w:uiPriority w:val="99"/>
    <w:semiHidden/>
    <w:rsid w:val="004A0744"/>
    <w:rPr>
      <w:b/>
      <w:bCs/>
      <w:sz w:val="20"/>
      <w:szCs w:val="20"/>
    </w:rPr>
  </w:style>
  <w:style w:type="character" w:customStyle="1" w:styleId="italic">
    <w:name w:val="italic"/>
    <w:basedOn w:val="a0"/>
    <w:rsid w:val="00E53B2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030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27067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82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1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7828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0489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093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67424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4540540">
                          <w:marLeft w:val="900"/>
                          <w:marRight w:val="900"/>
                          <w:marTop w:val="60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10681074">
                              <w:marLeft w:val="0"/>
                              <w:marRight w:val="0"/>
                              <w:marTop w:val="15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665466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15" w:color="000000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70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3652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445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22672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83219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7339672">
                          <w:marLeft w:val="900"/>
                          <w:marRight w:val="900"/>
                          <w:marTop w:val="60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91511319">
                              <w:marLeft w:val="0"/>
                              <w:marRight w:val="0"/>
                              <w:marTop w:val="15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4555610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15" w:color="000000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6290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55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2244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677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1298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43838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841517">
                          <w:marLeft w:val="900"/>
                          <w:marRight w:val="900"/>
                          <w:marTop w:val="60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8613658">
                              <w:marLeft w:val="0"/>
                              <w:marRight w:val="0"/>
                              <w:marTop w:val="15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2536675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15" w:color="000000"/>
                                <w:right w:val="none" w:sz="0" w:space="0" w:color="auto"/>
                              </w:divBdr>
                              <w:divsChild>
                                <w:div w:id="8930764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40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35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788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122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70441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92585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419708">
                          <w:marLeft w:val="900"/>
                          <w:marRight w:val="900"/>
                          <w:marTop w:val="60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57206974">
                              <w:marLeft w:val="0"/>
                              <w:marRight w:val="0"/>
                              <w:marTop w:val="15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0831816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15" w:color="000000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3150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3333106">
          <w:marLeft w:val="360"/>
          <w:marRight w:val="0"/>
          <w:marTop w:val="0"/>
          <w:marBottom w:val="101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438801">
          <w:marLeft w:val="360"/>
          <w:marRight w:val="0"/>
          <w:marTop w:val="0"/>
          <w:marBottom w:val="101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553745">
          <w:marLeft w:val="360"/>
          <w:marRight w:val="0"/>
          <w:marTop w:val="0"/>
          <w:marBottom w:val="101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4121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5331424">
          <w:marLeft w:val="187"/>
          <w:marRight w:val="0"/>
          <w:marTop w:val="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7983249">
          <w:marLeft w:val="187"/>
          <w:marRight w:val="0"/>
          <w:marTop w:val="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814895">
          <w:marLeft w:val="187"/>
          <w:marRight w:val="0"/>
          <w:marTop w:val="0"/>
          <w:marBottom w:val="43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236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241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6361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17383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02560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7975960">
                          <w:marLeft w:val="900"/>
                          <w:marRight w:val="900"/>
                          <w:marTop w:val="60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4456185">
                              <w:marLeft w:val="0"/>
                              <w:marRight w:val="0"/>
                              <w:marTop w:val="15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4808042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15" w:color="000000"/>
                                <w:right w:val="none" w:sz="0" w:space="0" w:color="auto"/>
                              </w:divBdr>
                              <w:divsChild>
                                <w:div w:id="5721611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8338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51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9173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8665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7285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74590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63388454">
                          <w:marLeft w:val="900"/>
                          <w:marRight w:val="900"/>
                          <w:marTop w:val="60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6043499">
                              <w:marLeft w:val="0"/>
                              <w:marRight w:val="0"/>
                              <w:marTop w:val="15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87179814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15" w:color="000000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9876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717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239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9405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78044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39571402">
                          <w:marLeft w:val="900"/>
                          <w:marRight w:val="900"/>
                          <w:marTop w:val="60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2965540">
                              <w:marLeft w:val="0"/>
                              <w:marRight w:val="0"/>
                              <w:marTop w:val="15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9021772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15" w:color="000000"/>
                                <w:right w:val="none" w:sz="0" w:space="0" w:color="auto"/>
                              </w:divBdr>
                              <w:divsChild>
                                <w:div w:id="481874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491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29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00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143312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960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75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564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918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441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91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7490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5212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56690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774050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61523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6621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173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3797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96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65110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66286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4974498">
                          <w:marLeft w:val="900"/>
                          <w:marRight w:val="900"/>
                          <w:marTop w:val="60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9093101">
                              <w:marLeft w:val="0"/>
                              <w:marRight w:val="0"/>
                              <w:marTop w:val="15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9051421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15" w:color="000000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7974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474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4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8249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0313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814276">
                          <w:marLeft w:val="900"/>
                          <w:marRight w:val="900"/>
                          <w:marTop w:val="60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32740551">
                              <w:marLeft w:val="0"/>
                              <w:marRight w:val="0"/>
                              <w:marTop w:val="15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858784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15" w:color="000000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379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063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84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634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969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49715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156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0260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97404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7732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033718">
          <w:marLeft w:val="360"/>
          <w:marRight w:val="0"/>
          <w:marTop w:val="0"/>
          <w:marBottom w:val="9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426409">
          <w:marLeft w:val="850"/>
          <w:marRight w:val="0"/>
          <w:marTop w:val="0"/>
          <w:marBottom w:val="9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370019">
          <w:marLeft w:val="360"/>
          <w:marRight w:val="0"/>
          <w:marTop w:val="0"/>
          <w:marBottom w:val="9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2782649">
          <w:marLeft w:val="850"/>
          <w:marRight w:val="0"/>
          <w:marTop w:val="0"/>
          <w:marBottom w:val="9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320840">
          <w:marLeft w:val="360"/>
          <w:marRight w:val="0"/>
          <w:marTop w:val="0"/>
          <w:marBottom w:val="9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872957">
          <w:marLeft w:val="850"/>
          <w:marRight w:val="0"/>
          <w:marTop w:val="0"/>
          <w:marBottom w:val="9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8640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1869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6955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555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89536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1056977">
                          <w:marLeft w:val="900"/>
                          <w:marRight w:val="900"/>
                          <w:marTop w:val="60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3462359">
                              <w:marLeft w:val="0"/>
                              <w:marRight w:val="0"/>
                              <w:marTop w:val="15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4965034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15" w:color="000000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7174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93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438916">
          <w:marLeft w:val="360"/>
          <w:marRight w:val="0"/>
          <w:marTop w:val="0"/>
          <w:marBottom w:val="9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318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742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101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247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13667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9867574">
                          <w:marLeft w:val="900"/>
                          <w:marRight w:val="900"/>
                          <w:marTop w:val="60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3091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15" w:color="000000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8881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540104">
          <w:marLeft w:val="187"/>
          <w:marRight w:val="0"/>
          <w:marTop w:val="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272039">
          <w:marLeft w:val="187"/>
          <w:marRight w:val="0"/>
          <w:marTop w:val="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803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922283">
          <w:marLeft w:val="0"/>
          <w:marRight w:val="0"/>
          <w:marTop w:val="0"/>
          <w:marBottom w:val="11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908374">
          <w:marLeft w:val="0"/>
          <w:marRight w:val="0"/>
          <w:marTop w:val="0"/>
          <w:marBottom w:val="11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237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53707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827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23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816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691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986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94816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6198554">
                          <w:marLeft w:val="900"/>
                          <w:marRight w:val="900"/>
                          <w:marTop w:val="60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5288870">
                              <w:marLeft w:val="0"/>
                              <w:marRight w:val="0"/>
                              <w:marTop w:val="15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6117448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15" w:color="000000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7834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6695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286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3032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56569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33673091">
                          <w:marLeft w:val="900"/>
                          <w:marRight w:val="900"/>
                          <w:marTop w:val="60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69693495">
                              <w:marLeft w:val="0"/>
                              <w:marRight w:val="0"/>
                              <w:marTop w:val="15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5374001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15" w:color="000000"/>
                                <w:right w:val="none" w:sz="0" w:space="0" w:color="auto"/>
                              </w:divBdr>
                              <w:divsChild>
                                <w:div w:id="3344567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0849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98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36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09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2456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9526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77429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51416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9794240">
                          <w:marLeft w:val="15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69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427040">
          <w:marLeft w:val="0"/>
          <w:marRight w:val="0"/>
          <w:marTop w:val="0"/>
          <w:marBottom w:val="8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959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768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frps.eflora.cn/frps/Echinochloa%20crusgalli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://frps.eflora.cn/frps/Echinochloa%20caudata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foc.eflora.cn/search.aspx?id=1&amp;k=Echinochloa%20oryzoide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CC9F77-91AB-45EB-97DB-0BDEDF491A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8</TotalTime>
  <Pages>22</Pages>
  <Words>8388</Words>
  <Characters>47818</Characters>
  <Application>Microsoft Office Word</Application>
  <DocSecurity>0</DocSecurity>
  <Lines>398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S</Company>
  <LinksUpToDate>false</LinksUpToDate>
  <CharactersWithSpaces>560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inkPad</dc:creator>
  <cp:lastModifiedBy>ThinkPad</cp:lastModifiedBy>
  <cp:revision>161</cp:revision>
  <cp:lastPrinted>2019-01-29T03:04:00Z</cp:lastPrinted>
  <dcterms:created xsi:type="dcterms:W3CDTF">2018-08-21T14:18:00Z</dcterms:created>
  <dcterms:modified xsi:type="dcterms:W3CDTF">2019-08-15T09:52:00Z</dcterms:modified>
</cp:coreProperties>
</file>